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F2CE7" w14:textId="77777777" w:rsidR="00841B9D" w:rsidRPr="000A4582"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Universidad Católica de Santa María</w:t>
      </w:r>
    </w:p>
    <w:p w14:paraId="0EBA53D7" w14:textId="4BBD8479" w:rsidR="00841B9D" w:rsidRPr="000A4582"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 xml:space="preserve">Facultad de </w:t>
      </w:r>
      <w:r>
        <w:rPr>
          <w:rFonts w:ascii="Times New Roman" w:hAnsi="Times New Roman" w:cs="Times New Roman"/>
          <w:b/>
          <w:sz w:val="32"/>
          <w:szCs w:val="32"/>
        </w:rPr>
        <w:t>Medicina Humana</w:t>
      </w:r>
    </w:p>
    <w:p w14:paraId="344174C6" w14:textId="002CE58C" w:rsidR="00841B9D" w:rsidRPr="001D6A26"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 xml:space="preserve">Escuela Profesional </w:t>
      </w:r>
      <w:r>
        <w:rPr>
          <w:rFonts w:ascii="Times New Roman" w:hAnsi="Times New Roman" w:cs="Times New Roman"/>
          <w:b/>
          <w:sz w:val="32"/>
          <w:szCs w:val="32"/>
        </w:rPr>
        <w:t>de Medicina Humana</w:t>
      </w:r>
      <w:r>
        <w:rPr>
          <w:noProof/>
          <w:lang w:val="es-ES" w:eastAsia="es-ES"/>
        </w:rPr>
        <w:drawing>
          <wp:anchor distT="0" distB="0" distL="114300" distR="114300" simplePos="0" relativeHeight="251663360" behindDoc="0" locked="0" layoutInCell="1" allowOverlap="1" wp14:anchorId="0EFC32B5" wp14:editId="169AD907">
            <wp:simplePos x="0" y="0"/>
            <wp:positionH relativeFrom="margin">
              <wp:align>center</wp:align>
            </wp:positionH>
            <wp:positionV relativeFrom="paragraph">
              <wp:posOffset>546100</wp:posOffset>
            </wp:positionV>
            <wp:extent cx="1819275" cy="1854835"/>
            <wp:effectExtent l="0" t="0" r="0" b="0"/>
            <wp:wrapTopAndBottom/>
            <wp:docPr id="1" name="Imagen 1" descr="Un dibujo de un personaje de caricatur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 dibujo de un personaje de caricatura&#10;&#10;Descripción generada automáticamente con confianza baj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9275" cy="1854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299803" w14:textId="6742BDB8" w:rsidR="00841B9D" w:rsidRDefault="00841B9D" w:rsidP="00841B9D">
      <w:pPr>
        <w:rPr>
          <w:rFonts w:ascii="Times New Roman" w:hAnsi="Times New Roman" w:cs="Times New Roman"/>
          <w:b/>
          <w:sz w:val="28"/>
          <w:szCs w:val="28"/>
        </w:rPr>
      </w:pPr>
    </w:p>
    <w:p w14:paraId="220E86C8" w14:textId="40620196" w:rsidR="00841B9D" w:rsidRDefault="00841B9D" w:rsidP="001D6A26">
      <w:pPr>
        <w:spacing w:after="360" w:line="240" w:lineRule="auto"/>
        <w:jc w:val="center"/>
        <w:rPr>
          <w:rFonts w:ascii="Times New Roman" w:hAnsi="Times New Roman" w:cs="Times New Roman"/>
          <w:b/>
          <w:sz w:val="28"/>
          <w:szCs w:val="28"/>
        </w:rPr>
      </w:pPr>
      <w:r w:rsidRPr="00841B9D">
        <w:rPr>
          <w:rFonts w:ascii="Times New Roman" w:hAnsi="Times New Roman" w:cs="Times New Roman"/>
          <w:b/>
          <w:sz w:val="28"/>
          <w:szCs w:val="28"/>
        </w:rPr>
        <w:t xml:space="preserve">Tendencias de </w:t>
      </w:r>
      <w:r w:rsidR="00094513">
        <w:rPr>
          <w:rFonts w:ascii="Times New Roman" w:hAnsi="Times New Roman" w:cs="Times New Roman"/>
          <w:b/>
          <w:sz w:val="28"/>
          <w:szCs w:val="28"/>
        </w:rPr>
        <w:t>s</w:t>
      </w:r>
      <w:r w:rsidRPr="00841B9D">
        <w:rPr>
          <w:rFonts w:ascii="Times New Roman" w:hAnsi="Times New Roman" w:cs="Times New Roman"/>
          <w:b/>
          <w:sz w:val="28"/>
          <w:szCs w:val="28"/>
        </w:rPr>
        <w:t xml:space="preserve">exo en </w:t>
      </w:r>
      <w:r w:rsidR="00094513">
        <w:rPr>
          <w:rFonts w:ascii="Times New Roman" w:hAnsi="Times New Roman" w:cs="Times New Roman"/>
          <w:b/>
          <w:sz w:val="28"/>
          <w:szCs w:val="28"/>
        </w:rPr>
        <w:t>p</w:t>
      </w:r>
      <w:r w:rsidRPr="00841B9D">
        <w:rPr>
          <w:rFonts w:ascii="Times New Roman" w:hAnsi="Times New Roman" w:cs="Times New Roman"/>
          <w:b/>
          <w:sz w:val="28"/>
          <w:szCs w:val="28"/>
        </w:rPr>
        <w:t xml:space="preserve">ostulantes e </w:t>
      </w:r>
      <w:r w:rsidR="00094513">
        <w:rPr>
          <w:rFonts w:ascii="Times New Roman" w:hAnsi="Times New Roman" w:cs="Times New Roman"/>
          <w:b/>
          <w:sz w:val="28"/>
          <w:szCs w:val="28"/>
        </w:rPr>
        <w:t>i</w:t>
      </w:r>
      <w:r w:rsidRPr="00841B9D">
        <w:rPr>
          <w:rFonts w:ascii="Times New Roman" w:hAnsi="Times New Roman" w:cs="Times New Roman"/>
          <w:b/>
          <w:sz w:val="28"/>
          <w:szCs w:val="28"/>
        </w:rPr>
        <w:t xml:space="preserve">ngresantes al </w:t>
      </w:r>
      <w:r w:rsidR="00094513">
        <w:rPr>
          <w:rFonts w:ascii="Times New Roman" w:hAnsi="Times New Roman" w:cs="Times New Roman"/>
          <w:b/>
          <w:sz w:val="28"/>
          <w:szCs w:val="28"/>
        </w:rPr>
        <w:t>p</w:t>
      </w:r>
      <w:r w:rsidRPr="00841B9D">
        <w:rPr>
          <w:rFonts w:ascii="Times New Roman" w:hAnsi="Times New Roman" w:cs="Times New Roman"/>
          <w:b/>
          <w:sz w:val="28"/>
          <w:szCs w:val="28"/>
        </w:rPr>
        <w:t xml:space="preserve">rograma de </w:t>
      </w:r>
      <w:r w:rsidR="00094513">
        <w:rPr>
          <w:rFonts w:ascii="Times New Roman" w:hAnsi="Times New Roman" w:cs="Times New Roman"/>
          <w:b/>
          <w:sz w:val="28"/>
          <w:szCs w:val="28"/>
        </w:rPr>
        <w:t>r</w:t>
      </w:r>
      <w:r w:rsidRPr="00841B9D">
        <w:rPr>
          <w:rFonts w:ascii="Times New Roman" w:hAnsi="Times New Roman" w:cs="Times New Roman"/>
          <w:b/>
          <w:sz w:val="28"/>
          <w:szCs w:val="28"/>
        </w:rPr>
        <w:t xml:space="preserve">esidentado </w:t>
      </w:r>
      <w:r w:rsidR="00094513">
        <w:rPr>
          <w:rFonts w:ascii="Times New Roman" w:hAnsi="Times New Roman" w:cs="Times New Roman"/>
          <w:b/>
          <w:sz w:val="28"/>
          <w:szCs w:val="28"/>
        </w:rPr>
        <w:t>m</w:t>
      </w:r>
      <w:r w:rsidRPr="00841B9D">
        <w:rPr>
          <w:rFonts w:ascii="Times New Roman" w:hAnsi="Times New Roman" w:cs="Times New Roman"/>
          <w:b/>
          <w:sz w:val="28"/>
          <w:szCs w:val="28"/>
        </w:rPr>
        <w:t xml:space="preserve">édico en el Perú entre los </w:t>
      </w:r>
      <w:r w:rsidR="00094513">
        <w:rPr>
          <w:rFonts w:ascii="Times New Roman" w:hAnsi="Times New Roman" w:cs="Times New Roman"/>
          <w:b/>
          <w:sz w:val="28"/>
          <w:szCs w:val="28"/>
        </w:rPr>
        <w:t>a</w:t>
      </w:r>
      <w:r w:rsidRPr="00841B9D">
        <w:rPr>
          <w:rFonts w:ascii="Times New Roman" w:hAnsi="Times New Roman" w:cs="Times New Roman"/>
          <w:b/>
          <w:sz w:val="28"/>
          <w:szCs w:val="28"/>
        </w:rPr>
        <w:t xml:space="preserve">ños 2013 </w:t>
      </w:r>
      <w:r>
        <w:rPr>
          <w:rFonts w:ascii="Times New Roman" w:hAnsi="Times New Roman" w:cs="Times New Roman"/>
          <w:b/>
          <w:sz w:val="28"/>
          <w:szCs w:val="28"/>
        </w:rPr>
        <w:t>y</w:t>
      </w:r>
      <w:r w:rsidRPr="00841B9D">
        <w:rPr>
          <w:rFonts w:ascii="Times New Roman" w:hAnsi="Times New Roman" w:cs="Times New Roman"/>
          <w:b/>
          <w:sz w:val="28"/>
          <w:szCs w:val="28"/>
        </w:rPr>
        <w:t xml:space="preserve"> 2023</w:t>
      </w:r>
    </w:p>
    <w:p w14:paraId="05583465" w14:textId="7816E9A6" w:rsidR="00841B9D" w:rsidRPr="0011778E" w:rsidRDefault="00841B9D" w:rsidP="001D6A26">
      <w:pPr>
        <w:spacing w:after="120" w:line="240" w:lineRule="auto"/>
        <w:jc w:val="center"/>
        <w:rPr>
          <w:rFonts w:ascii="Times New Roman" w:hAnsi="Times New Roman" w:cs="Times New Roman"/>
          <w:szCs w:val="24"/>
        </w:rPr>
      </w:pPr>
      <w:r w:rsidRPr="0011778E">
        <w:rPr>
          <w:rFonts w:ascii="Times New Roman" w:hAnsi="Times New Roman" w:cs="Times New Roman"/>
          <w:szCs w:val="24"/>
        </w:rPr>
        <w:t>Tesis presentada</w:t>
      </w:r>
      <w:r>
        <w:rPr>
          <w:rFonts w:ascii="Times New Roman" w:hAnsi="Times New Roman" w:cs="Times New Roman"/>
          <w:szCs w:val="24"/>
        </w:rPr>
        <w:t xml:space="preserve"> por el </w:t>
      </w:r>
      <w:r w:rsidRPr="0011778E">
        <w:rPr>
          <w:rFonts w:ascii="Times New Roman" w:hAnsi="Times New Roman" w:cs="Times New Roman"/>
          <w:szCs w:val="24"/>
        </w:rPr>
        <w:t>Bachiller:</w:t>
      </w:r>
    </w:p>
    <w:p w14:paraId="23DEC914" w14:textId="5B07DBD2" w:rsidR="00841B9D" w:rsidRDefault="00841B9D" w:rsidP="001D6A26">
      <w:pPr>
        <w:spacing w:after="120" w:line="240" w:lineRule="auto"/>
        <w:jc w:val="center"/>
        <w:rPr>
          <w:rFonts w:ascii="Times New Roman" w:hAnsi="Times New Roman" w:cs="Times New Roman"/>
          <w:b/>
          <w:szCs w:val="24"/>
        </w:rPr>
      </w:pPr>
      <w:r>
        <w:rPr>
          <w:rFonts w:ascii="Times New Roman" w:hAnsi="Times New Roman" w:cs="Times New Roman"/>
          <w:b/>
          <w:szCs w:val="24"/>
        </w:rPr>
        <w:t>Medina Neira, Daniel Alejandro</w:t>
      </w:r>
    </w:p>
    <w:p w14:paraId="34D4DB8F" w14:textId="44FDD3E3" w:rsidR="00841B9D" w:rsidRPr="0011778E" w:rsidRDefault="00841B9D" w:rsidP="001D6A26">
      <w:pPr>
        <w:spacing w:after="120" w:line="240" w:lineRule="auto"/>
        <w:jc w:val="center"/>
        <w:rPr>
          <w:rFonts w:ascii="Times New Roman" w:hAnsi="Times New Roman" w:cs="Times New Roman"/>
          <w:b/>
          <w:szCs w:val="24"/>
        </w:rPr>
      </w:pPr>
      <w:r>
        <w:rPr>
          <w:rFonts w:ascii="Times New Roman" w:hAnsi="Times New Roman" w:cs="Times New Roman"/>
          <w:b/>
          <w:szCs w:val="24"/>
        </w:rPr>
        <w:t xml:space="preserve">ORCID: </w:t>
      </w:r>
      <w:r w:rsidRPr="00841B9D">
        <w:rPr>
          <w:rFonts w:ascii="Times New Roman" w:hAnsi="Times New Roman" w:cs="Times New Roman"/>
          <w:b/>
          <w:szCs w:val="24"/>
        </w:rPr>
        <w:t>0000-0003-3086-9279</w:t>
      </w:r>
    </w:p>
    <w:p w14:paraId="10BBCECB" w14:textId="4CAC9FE2" w:rsidR="00841B9D" w:rsidRDefault="00841B9D" w:rsidP="0034504C">
      <w:pPr>
        <w:spacing w:after="360" w:line="240" w:lineRule="auto"/>
        <w:jc w:val="center"/>
        <w:rPr>
          <w:rFonts w:ascii="Times New Roman" w:hAnsi="Times New Roman" w:cs="Times New Roman"/>
          <w:b/>
          <w:szCs w:val="24"/>
        </w:rPr>
      </w:pPr>
      <w:r>
        <w:rPr>
          <w:rFonts w:ascii="Times New Roman" w:hAnsi="Times New Roman" w:cs="Times New Roman"/>
          <w:szCs w:val="24"/>
        </w:rPr>
        <w:t>p</w:t>
      </w:r>
      <w:r w:rsidRPr="0011778E">
        <w:rPr>
          <w:rFonts w:ascii="Times New Roman" w:hAnsi="Times New Roman" w:cs="Times New Roman"/>
          <w:szCs w:val="24"/>
        </w:rPr>
        <w:t>ara optar el Título Profesional de</w:t>
      </w:r>
      <w:r>
        <w:rPr>
          <w:rFonts w:ascii="Times New Roman" w:hAnsi="Times New Roman" w:cs="Times New Roman"/>
          <w:szCs w:val="24"/>
        </w:rPr>
        <w:t xml:space="preserve"> Médico Cirujano </w:t>
      </w:r>
    </w:p>
    <w:p w14:paraId="0FF9033D" w14:textId="5D3C9960" w:rsidR="00841B9D" w:rsidRPr="00E12262" w:rsidRDefault="00841B9D" w:rsidP="001D6A26">
      <w:pPr>
        <w:spacing w:after="120" w:line="240" w:lineRule="auto"/>
        <w:jc w:val="center"/>
        <w:rPr>
          <w:rFonts w:ascii="Times New Roman" w:hAnsi="Times New Roman" w:cs="Times New Roman"/>
          <w:szCs w:val="24"/>
        </w:rPr>
      </w:pPr>
      <w:r w:rsidRPr="00E12262">
        <w:rPr>
          <w:rFonts w:ascii="Times New Roman" w:hAnsi="Times New Roman" w:cs="Times New Roman"/>
          <w:szCs w:val="24"/>
        </w:rPr>
        <w:t>Asesor</w:t>
      </w:r>
      <w:r>
        <w:rPr>
          <w:rFonts w:ascii="Times New Roman" w:hAnsi="Times New Roman" w:cs="Times New Roman"/>
          <w:szCs w:val="24"/>
        </w:rPr>
        <w:t>a</w:t>
      </w:r>
      <w:r w:rsidRPr="00E12262">
        <w:rPr>
          <w:rFonts w:ascii="Times New Roman" w:hAnsi="Times New Roman" w:cs="Times New Roman"/>
          <w:szCs w:val="24"/>
        </w:rPr>
        <w:t>:</w:t>
      </w:r>
    </w:p>
    <w:p w14:paraId="0EA6D383" w14:textId="18EDCEE5" w:rsidR="00841B9D" w:rsidRDefault="00841B9D" w:rsidP="001D6A26">
      <w:pPr>
        <w:spacing w:after="120" w:line="240" w:lineRule="auto"/>
        <w:jc w:val="center"/>
        <w:rPr>
          <w:rFonts w:ascii="Times New Roman" w:hAnsi="Times New Roman" w:cs="Times New Roman"/>
          <w:b/>
          <w:szCs w:val="24"/>
        </w:rPr>
      </w:pPr>
      <w:r w:rsidRPr="00841B9D">
        <w:rPr>
          <w:rFonts w:ascii="Times New Roman" w:hAnsi="Times New Roman" w:cs="Times New Roman"/>
          <w:b/>
          <w:szCs w:val="24"/>
        </w:rPr>
        <w:t>Dr</w:t>
      </w:r>
      <w:r w:rsidR="0034504C">
        <w:rPr>
          <w:rFonts w:ascii="Times New Roman" w:hAnsi="Times New Roman" w:cs="Times New Roman"/>
          <w:b/>
          <w:szCs w:val="24"/>
        </w:rPr>
        <w:t>a</w:t>
      </w:r>
      <w:r w:rsidRPr="00841B9D">
        <w:rPr>
          <w:rFonts w:ascii="Times New Roman" w:hAnsi="Times New Roman" w:cs="Times New Roman"/>
          <w:b/>
          <w:szCs w:val="24"/>
        </w:rPr>
        <w:t>. Del Castillo Solórzano, Noemí</w:t>
      </w:r>
    </w:p>
    <w:p w14:paraId="035DB648" w14:textId="14F15C7C" w:rsidR="00841B9D" w:rsidRDefault="00841B9D" w:rsidP="001D6A26">
      <w:pPr>
        <w:spacing w:after="360" w:line="240" w:lineRule="auto"/>
        <w:jc w:val="center"/>
        <w:rPr>
          <w:rFonts w:ascii="Times New Roman" w:hAnsi="Times New Roman" w:cs="Times New Roman"/>
          <w:b/>
          <w:szCs w:val="24"/>
        </w:rPr>
      </w:pPr>
      <w:r>
        <w:rPr>
          <w:rFonts w:ascii="Times New Roman" w:hAnsi="Times New Roman" w:cs="Times New Roman"/>
          <w:b/>
          <w:szCs w:val="24"/>
        </w:rPr>
        <w:t>ORCID: 000</w:t>
      </w:r>
      <w:r w:rsidR="0034504C">
        <w:rPr>
          <w:rFonts w:ascii="Times New Roman" w:hAnsi="Times New Roman" w:cs="Times New Roman"/>
          <w:b/>
          <w:szCs w:val="24"/>
        </w:rPr>
        <w:t>9</w:t>
      </w:r>
      <w:r>
        <w:rPr>
          <w:rFonts w:ascii="Times New Roman" w:hAnsi="Times New Roman" w:cs="Times New Roman"/>
          <w:b/>
          <w:szCs w:val="24"/>
        </w:rPr>
        <w:t>-000</w:t>
      </w:r>
      <w:r w:rsidR="0034504C">
        <w:rPr>
          <w:rFonts w:ascii="Times New Roman" w:hAnsi="Times New Roman" w:cs="Times New Roman"/>
          <w:b/>
          <w:szCs w:val="24"/>
        </w:rPr>
        <w:t>9</w:t>
      </w:r>
      <w:r>
        <w:rPr>
          <w:rFonts w:ascii="Times New Roman" w:hAnsi="Times New Roman" w:cs="Times New Roman"/>
          <w:b/>
          <w:szCs w:val="24"/>
        </w:rPr>
        <w:t>-</w:t>
      </w:r>
      <w:r w:rsidR="0034504C">
        <w:rPr>
          <w:rFonts w:ascii="Times New Roman" w:hAnsi="Times New Roman" w:cs="Times New Roman"/>
          <w:b/>
          <w:szCs w:val="24"/>
        </w:rPr>
        <w:t>8201</w:t>
      </w:r>
      <w:r>
        <w:rPr>
          <w:rFonts w:ascii="Times New Roman" w:hAnsi="Times New Roman" w:cs="Times New Roman"/>
          <w:b/>
          <w:szCs w:val="24"/>
        </w:rPr>
        <w:t>-</w:t>
      </w:r>
      <w:r w:rsidR="0034504C">
        <w:rPr>
          <w:rFonts w:ascii="Times New Roman" w:hAnsi="Times New Roman" w:cs="Times New Roman"/>
          <w:b/>
          <w:szCs w:val="24"/>
        </w:rPr>
        <w:t>9891</w:t>
      </w:r>
    </w:p>
    <w:p w14:paraId="44705A3E" w14:textId="77777777" w:rsidR="00082BC9" w:rsidRPr="0034504C" w:rsidRDefault="00082BC9" w:rsidP="001D6A26">
      <w:pPr>
        <w:spacing w:after="360" w:line="240" w:lineRule="auto"/>
        <w:jc w:val="center"/>
        <w:rPr>
          <w:rFonts w:ascii="Times New Roman" w:hAnsi="Times New Roman" w:cs="Times New Roman"/>
          <w:b/>
          <w:szCs w:val="24"/>
        </w:rPr>
      </w:pPr>
    </w:p>
    <w:p w14:paraId="2F7C5518" w14:textId="77777777" w:rsidR="001D6A26" w:rsidRDefault="00841B9D" w:rsidP="001D6A26">
      <w:pPr>
        <w:jc w:val="center"/>
        <w:rPr>
          <w:rFonts w:ascii="Times New Roman" w:hAnsi="Times New Roman" w:cs="Times New Roman"/>
          <w:szCs w:val="24"/>
        </w:rPr>
        <w:sectPr w:rsidR="001D6A26" w:rsidSect="00446C9B">
          <w:headerReference w:type="default" r:id="rId9"/>
          <w:footerReference w:type="default" r:id="rId10"/>
          <w:pgSz w:w="11906" w:h="16838"/>
          <w:pgMar w:top="1418" w:right="1418" w:bottom="1418" w:left="1418" w:header="709" w:footer="709" w:gutter="0"/>
          <w:cols w:space="708"/>
          <w:docGrid w:linePitch="360"/>
        </w:sectPr>
      </w:pPr>
      <w:r w:rsidRPr="00E12262">
        <w:rPr>
          <w:rFonts w:ascii="Times New Roman" w:hAnsi="Times New Roman" w:cs="Times New Roman"/>
          <w:szCs w:val="24"/>
        </w:rPr>
        <w:t>Arequipa - Perú</w:t>
      </w:r>
      <w:r w:rsidRPr="00E12262">
        <w:rPr>
          <w:rFonts w:ascii="Times New Roman" w:hAnsi="Times New Roman" w:cs="Times New Roman"/>
          <w:szCs w:val="24"/>
        </w:rPr>
        <w:br/>
        <w:t>2024</w:t>
      </w:r>
    </w:p>
    <w:p w14:paraId="6B7424CC" w14:textId="2113786F" w:rsidR="001D6A26" w:rsidRDefault="0034504C">
      <w:pPr>
        <w:spacing w:before="0" w:after="160" w:line="259" w:lineRule="auto"/>
        <w:jc w:val="left"/>
        <w:rPr>
          <w:rFonts w:ascii="Times New Roman" w:hAnsi="Times New Roman" w:cs="Times New Roman"/>
          <w:szCs w:val="24"/>
        </w:rPr>
      </w:pPr>
      <w:r w:rsidRPr="0034504C">
        <w:rPr>
          <w:rFonts w:ascii="Times New Roman" w:hAnsi="Times New Roman" w:cs="Times New Roman"/>
          <w:noProof/>
          <w:szCs w:val="24"/>
        </w:rPr>
        <w:lastRenderedPageBreak/>
        <w:drawing>
          <wp:inline distT="0" distB="0" distL="0" distR="0" wp14:anchorId="2FC470A8" wp14:editId="763EEC3E">
            <wp:extent cx="6187440" cy="7961098"/>
            <wp:effectExtent l="0" t="0" r="3810" b="1905"/>
            <wp:docPr id="13049774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977420" name=""/>
                    <pic:cNvPicPr/>
                  </pic:nvPicPr>
                  <pic:blipFill rotWithShape="1">
                    <a:blip r:embed="rId11"/>
                    <a:srcRect b="4863"/>
                    <a:stretch/>
                  </pic:blipFill>
                  <pic:spPr bwMode="auto">
                    <a:xfrm>
                      <a:off x="0" y="0"/>
                      <a:ext cx="6196920" cy="7973295"/>
                    </a:xfrm>
                    <a:prstGeom prst="rect">
                      <a:avLst/>
                    </a:prstGeom>
                    <a:ln>
                      <a:noFill/>
                    </a:ln>
                    <a:extLst>
                      <a:ext uri="{53640926-AAD7-44D8-BBD7-CCE9431645EC}">
                        <a14:shadowObscured xmlns:a14="http://schemas.microsoft.com/office/drawing/2010/main"/>
                      </a:ext>
                    </a:extLst>
                  </pic:spPr>
                </pic:pic>
              </a:graphicData>
            </a:graphic>
          </wp:inline>
        </w:drawing>
      </w:r>
    </w:p>
    <w:p w14:paraId="02FFEE41" w14:textId="77777777" w:rsidR="001D6A26" w:rsidRDefault="001D6A26">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5D3290BF" w14:textId="18ED3A67" w:rsidR="0034504C" w:rsidRDefault="0034504C" w:rsidP="0034504C">
      <w:pPr>
        <w:spacing w:before="0" w:after="160" w:line="259" w:lineRule="auto"/>
        <w:jc w:val="center"/>
        <w:rPr>
          <w:rFonts w:ascii="Times New Roman" w:hAnsi="Times New Roman" w:cs="Times New Roman"/>
          <w:i/>
          <w:szCs w:val="24"/>
        </w:rPr>
      </w:pPr>
      <w:r w:rsidRPr="0001438F">
        <w:rPr>
          <w:rFonts w:ascii="Times New Roman" w:hAnsi="Times New Roman" w:cs="Times New Roman"/>
          <w:i/>
          <w:szCs w:val="24"/>
        </w:rPr>
        <w:lastRenderedPageBreak/>
        <w:t>Dedicatoria</w:t>
      </w:r>
    </w:p>
    <w:p w14:paraId="76859237" w14:textId="3EA21878" w:rsidR="0034504C" w:rsidRPr="0034504C" w:rsidRDefault="0034504C" w:rsidP="0034504C">
      <w:pPr>
        <w:spacing w:before="0" w:after="160" w:line="259" w:lineRule="auto"/>
        <w:jc w:val="center"/>
        <w:rPr>
          <w:rFonts w:ascii="Times New Roman" w:hAnsi="Times New Roman" w:cs="Times New Roman"/>
          <w:i/>
          <w:iCs/>
          <w:szCs w:val="24"/>
        </w:rPr>
      </w:pPr>
      <w:r w:rsidRPr="0034504C">
        <w:rPr>
          <w:rFonts w:ascii="Times New Roman" w:hAnsi="Times New Roman" w:cs="Times New Roman"/>
          <w:i/>
          <w:iCs/>
          <w:szCs w:val="24"/>
        </w:rPr>
        <w:t>Tesis dedicada a mis padres</w:t>
      </w:r>
      <w:r>
        <w:rPr>
          <w:rFonts w:ascii="Times New Roman" w:hAnsi="Times New Roman" w:cs="Times New Roman"/>
          <w:i/>
          <w:iCs/>
          <w:szCs w:val="24"/>
        </w:rPr>
        <w:t>, hermanos, docentes y amistades formadas durante mi etapa universitaria y durante mi internado.</w:t>
      </w:r>
    </w:p>
    <w:p w14:paraId="4EC47F95" w14:textId="60349B31" w:rsidR="0034504C" w:rsidRDefault="0034504C">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4E77A454" w14:textId="6683A7B6" w:rsidR="0034504C" w:rsidRDefault="0034504C" w:rsidP="0034504C">
      <w:pPr>
        <w:jc w:val="center"/>
        <w:rPr>
          <w:rFonts w:ascii="Times New Roman" w:hAnsi="Times New Roman" w:cs="Times New Roman"/>
          <w:i/>
          <w:szCs w:val="24"/>
        </w:rPr>
      </w:pPr>
      <w:r w:rsidRPr="0001438F">
        <w:rPr>
          <w:rFonts w:ascii="Times New Roman" w:hAnsi="Times New Roman" w:cs="Times New Roman"/>
          <w:i/>
          <w:szCs w:val="24"/>
        </w:rPr>
        <w:lastRenderedPageBreak/>
        <w:t>Agradecimiento</w:t>
      </w:r>
    </w:p>
    <w:p w14:paraId="3786397A" w14:textId="65D10653" w:rsidR="0034504C" w:rsidRPr="0034504C" w:rsidRDefault="0034504C" w:rsidP="0034504C">
      <w:pPr>
        <w:jc w:val="center"/>
        <w:rPr>
          <w:rFonts w:ascii="Times New Roman" w:hAnsi="Times New Roman" w:cs="Times New Roman"/>
          <w:i/>
          <w:szCs w:val="24"/>
        </w:rPr>
      </w:pPr>
      <w:r>
        <w:rPr>
          <w:rFonts w:ascii="Times New Roman" w:hAnsi="Times New Roman" w:cs="Times New Roman"/>
          <w:i/>
          <w:szCs w:val="24"/>
        </w:rPr>
        <w:t xml:space="preserve">Doy a gracias a mis padres July y Carlos, a mi colegio La Salle y a la Universidad Católica de Santa María por la educación brindada. </w:t>
      </w:r>
    </w:p>
    <w:p w14:paraId="72900840" w14:textId="77777777" w:rsidR="0034504C" w:rsidRDefault="0034504C">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0C962415" w14:textId="3ECA9AE9" w:rsidR="0034504C" w:rsidRDefault="00AE286E" w:rsidP="00AE286E">
      <w:pPr>
        <w:spacing w:before="0" w:after="160" w:line="259" w:lineRule="auto"/>
        <w:jc w:val="center"/>
        <w:rPr>
          <w:rFonts w:ascii="Times New Roman" w:hAnsi="Times New Roman" w:cs="Times New Roman"/>
          <w:b/>
          <w:bCs/>
          <w:sz w:val="28"/>
          <w:szCs w:val="28"/>
        </w:rPr>
      </w:pPr>
      <w:r w:rsidRPr="00AE286E">
        <w:rPr>
          <w:rFonts w:ascii="Times New Roman" w:hAnsi="Times New Roman" w:cs="Times New Roman"/>
          <w:b/>
          <w:bCs/>
          <w:sz w:val="28"/>
          <w:szCs w:val="28"/>
        </w:rPr>
        <w:lastRenderedPageBreak/>
        <w:t>RESUMEN</w:t>
      </w:r>
    </w:p>
    <w:p w14:paraId="1C7EE713" w14:textId="77777777" w:rsidR="00AE286E" w:rsidRDefault="00AE286E" w:rsidP="00AE286E">
      <w:pPr>
        <w:spacing w:before="0" w:after="160" w:line="259" w:lineRule="auto"/>
        <w:jc w:val="center"/>
        <w:rPr>
          <w:rFonts w:ascii="Times New Roman" w:hAnsi="Times New Roman" w:cs="Times New Roman"/>
          <w:b/>
          <w:bCs/>
          <w:sz w:val="28"/>
          <w:szCs w:val="28"/>
        </w:rPr>
      </w:pPr>
    </w:p>
    <w:p w14:paraId="02FBEFB9" w14:textId="77777777" w:rsidR="00AE286E" w:rsidRPr="00AE286E" w:rsidRDefault="00AE286E" w:rsidP="00AE286E">
      <w:pPr>
        <w:rPr>
          <w:rFonts w:cstheme="minorHAnsi"/>
        </w:rPr>
      </w:pPr>
      <w:r w:rsidRPr="00AE286E">
        <w:rPr>
          <w:rFonts w:cstheme="minorHAnsi"/>
          <w:b/>
          <w:bCs/>
          <w:color w:val="000000"/>
        </w:rPr>
        <w:t xml:space="preserve">Objetivo. </w:t>
      </w:r>
      <w:r w:rsidRPr="00AE286E">
        <w:rPr>
          <w:rFonts w:cstheme="minorHAnsi"/>
          <w:color w:val="000000"/>
        </w:rPr>
        <w:t xml:space="preserve">Determinar la tendencia de sexo de los postulantes e ingresantes a las distintas especialidades médicas desde el año 2013 al 2023. </w:t>
      </w:r>
      <w:r w:rsidRPr="00AE286E">
        <w:rPr>
          <w:rFonts w:cstheme="minorHAnsi"/>
          <w:b/>
          <w:bCs/>
          <w:color w:val="000000"/>
        </w:rPr>
        <w:t>Material y métodos.</w:t>
      </w:r>
      <w:r w:rsidRPr="00AE286E">
        <w:rPr>
          <w:rFonts w:cstheme="minorHAnsi"/>
          <w:color w:val="000000"/>
        </w:rPr>
        <w:t xml:space="preserve"> Se obtuvieron datos de la página web del Consejo Nacional de Residentado Médico desde el año 2013 hasta el 2023. Se obtuvo el sexo de acuerdo al primer nombre de los postulantes con lo cual se determinó la distribución de sexo y las tendencias de sexo de los postulantes e ingresantes en las distintas especialidades. Se obtuvo también datos sobre la región de postulación. </w:t>
      </w:r>
      <w:r w:rsidRPr="00AE286E">
        <w:rPr>
          <w:rFonts w:cstheme="minorHAnsi"/>
          <w:b/>
          <w:bCs/>
          <w:color w:val="000000"/>
        </w:rPr>
        <w:t>Resultados.</w:t>
      </w:r>
      <w:r w:rsidRPr="00AE286E">
        <w:rPr>
          <w:rFonts w:cstheme="minorHAnsi"/>
          <w:color w:val="000000"/>
        </w:rPr>
        <w:t xml:space="preserve"> Se observó un aumento en el número de postulantes e ingresantes de sexo femenino en las distintas especialidades médicas, con una tendencia global hacia una mayor proporción de mujeres, pero de forma heterogénea en las distintas especialidades médicas y en las distintas regiones de postulación. </w:t>
      </w:r>
      <w:r w:rsidRPr="00AE286E">
        <w:rPr>
          <w:rFonts w:cstheme="minorHAnsi"/>
          <w:b/>
          <w:bCs/>
          <w:color w:val="000000"/>
        </w:rPr>
        <w:t>Conclusiones.</w:t>
      </w:r>
      <w:r w:rsidRPr="00AE286E">
        <w:rPr>
          <w:rFonts w:cstheme="minorHAnsi"/>
          <w:color w:val="000000"/>
        </w:rPr>
        <w:t xml:space="preserve"> El número de mujeres que se incorporan al programa de residentado médico en el Perú está en aumento; sin embargo, esta tendencia a una mayor participación del sexo femenino ocurre de forma heterogénea.</w:t>
      </w:r>
    </w:p>
    <w:p w14:paraId="5A001D16" w14:textId="577A1EC9" w:rsidR="00AE286E" w:rsidRDefault="00AE286E" w:rsidP="00AE286E">
      <w:pPr>
        <w:spacing w:line="240" w:lineRule="auto"/>
        <w:rPr>
          <w:rFonts w:ascii="Times New Roman" w:hAnsi="Times New Roman" w:cs="Times New Roman"/>
          <w:b/>
          <w:szCs w:val="24"/>
        </w:rPr>
      </w:pPr>
    </w:p>
    <w:p w14:paraId="40D90399" w14:textId="581D7909" w:rsidR="00AE286E" w:rsidRDefault="00AE286E" w:rsidP="00AE286E">
      <w:pPr>
        <w:spacing w:line="240" w:lineRule="auto"/>
        <w:rPr>
          <w:rFonts w:ascii="Times New Roman" w:hAnsi="Times New Roman" w:cs="Times New Roman"/>
          <w:b/>
          <w:szCs w:val="24"/>
        </w:rPr>
      </w:pPr>
      <w:r>
        <w:rPr>
          <w:rFonts w:ascii="Times New Roman" w:hAnsi="Times New Roman" w:cs="Times New Roman"/>
          <w:b/>
          <w:szCs w:val="24"/>
        </w:rPr>
        <w:t>Palabras claves:</w:t>
      </w:r>
    </w:p>
    <w:p w14:paraId="4369EA2A" w14:textId="7B89402A" w:rsidR="00AE286E" w:rsidRPr="00AE286E" w:rsidRDefault="00250108" w:rsidP="00AE286E">
      <w:pPr>
        <w:spacing w:line="240" w:lineRule="auto"/>
        <w:rPr>
          <w:rFonts w:ascii="Times New Roman" w:hAnsi="Times New Roman" w:cs="Times New Roman"/>
          <w:bCs/>
          <w:szCs w:val="24"/>
        </w:rPr>
      </w:pPr>
      <w:r>
        <w:rPr>
          <w:rFonts w:ascii="Times New Roman" w:hAnsi="Times New Roman" w:cs="Times New Roman"/>
          <w:bCs/>
          <w:szCs w:val="24"/>
        </w:rPr>
        <w:t>Tendencias de sexo</w:t>
      </w:r>
      <w:r w:rsidR="00AE286E">
        <w:rPr>
          <w:rFonts w:ascii="Times New Roman" w:hAnsi="Times New Roman" w:cs="Times New Roman"/>
          <w:bCs/>
          <w:szCs w:val="24"/>
        </w:rPr>
        <w:t>, especialidad</w:t>
      </w:r>
      <w:r>
        <w:rPr>
          <w:rFonts w:ascii="Times New Roman" w:hAnsi="Times New Roman" w:cs="Times New Roman"/>
          <w:bCs/>
          <w:szCs w:val="24"/>
        </w:rPr>
        <w:t xml:space="preserve"> médica</w:t>
      </w:r>
      <w:r w:rsidR="00AE286E">
        <w:rPr>
          <w:rFonts w:ascii="Times New Roman" w:hAnsi="Times New Roman" w:cs="Times New Roman"/>
          <w:bCs/>
          <w:szCs w:val="24"/>
        </w:rPr>
        <w:t>,</w:t>
      </w:r>
      <w:r>
        <w:rPr>
          <w:rFonts w:ascii="Times New Roman" w:hAnsi="Times New Roman" w:cs="Times New Roman"/>
          <w:bCs/>
          <w:szCs w:val="24"/>
        </w:rPr>
        <w:t xml:space="preserve"> programa de</w:t>
      </w:r>
      <w:r w:rsidR="00AE286E">
        <w:rPr>
          <w:rFonts w:ascii="Times New Roman" w:hAnsi="Times New Roman" w:cs="Times New Roman"/>
          <w:bCs/>
          <w:szCs w:val="24"/>
        </w:rPr>
        <w:t xml:space="preserve"> residentado</w:t>
      </w:r>
    </w:p>
    <w:p w14:paraId="294EE733" w14:textId="77777777" w:rsidR="00AE286E" w:rsidRDefault="00AE286E">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78B2A1A8" w14:textId="26CF11DB" w:rsidR="00AE286E" w:rsidRPr="00276311" w:rsidRDefault="00AE286E" w:rsidP="00AE286E">
      <w:pPr>
        <w:spacing w:before="0" w:after="160" w:line="259" w:lineRule="auto"/>
        <w:jc w:val="center"/>
        <w:rPr>
          <w:rFonts w:ascii="Times New Roman" w:hAnsi="Times New Roman" w:cs="Times New Roman"/>
          <w:b/>
          <w:bCs/>
          <w:sz w:val="28"/>
          <w:szCs w:val="28"/>
          <w:lang w:val="en-US"/>
        </w:rPr>
      </w:pPr>
      <w:r w:rsidRPr="00276311">
        <w:rPr>
          <w:rFonts w:ascii="Times New Roman" w:hAnsi="Times New Roman" w:cs="Times New Roman"/>
          <w:b/>
          <w:bCs/>
          <w:sz w:val="28"/>
          <w:szCs w:val="28"/>
          <w:lang w:val="en-US"/>
        </w:rPr>
        <w:lastRenderedPageBreak/>
        <w:t>ABSTRACT</w:t>
      </w:r>
    </w:p>
    <w:p w14:paraId="1FE86BAA" w14:textId="77777777" w:rsidR="00AE286E" w:rsidRPr="00276311" w:rsidRDefault="00AE286E" w:rsidP="00AE286E">
      <w:pPr>
        <w:spacing w:before="0" w:after="160" w:line="259" w:lineRule="auto"/>
        <w:jc w:val="center"/>
        <w:rPr>
          <w:b/>
          <w:bCs/>
          <w:lang w:val="en-US"/>
        </w:rPr>
      </w:pPr>
    </w:p>
    <w:p w14:paraId="5F99C92F" w14:textId="29C7FFF2" w:rsidR="00AE286E" w:rsidRDefault="00AE286E" w:rsidP="00AE286E">
      <w:pPr>
        <w:rPr>
          <w:lang w:val="en-US"/>
        </w:rPr>
      </w:pPr>
      <w:r w:rsidRPr="002E31E8">
        <w:rPr>
          <w:b/>
          <w:bCs/>
          <w:lang w:val="en-US"/>
        </w:rPr>
        <w:t>Objective</w:t>
      </w:r>
      <w:r w:rsidRPr="002E31E8">
        <w:rPr>
          <w:lang w:val="en-US"/>
        </w:rPr>
        <w:t xml:space="preserve">. Determine the </w:t>
      </w:r>
      <w:r>
        <w:rPr>
          <w:lang w:val="en-US"/>
        </w:rPr>
        <w:t>sex</w:t>
      </w:r>
      <w:r w:rsidRPr="002E31E8">
        <w:rPr>
          <w:lang w:val="en-US"/>
        </w:rPr>
        <w:t xml:space="preserve"> trend of applicants and entrants to the different medical specialties from 2013 to 2023. </w:t>
      </w:r>
      <w:r w:rsidRPr="002E31E8">
        <w:rPr>
          <w:b/>
          <w:bCs/>
          <w:lang w:val="en-US"/>
        </w:rPr>
        <w:t>Material and methods</w:t>
      </w:r>
      <w:r w:rsidRPr="002E31E8">
        <w:rPr>
          <w:lang w:val="en-US"/>
        </w:rPr>
        <w:t xml:space="preserve">. Data was obtained from the website of the </w:t>
      </w:r>
      <w:r>
        <w:rPr>
          <w:lang w:val="en-US"/>
        </w:rPr>
        <w:t>“</w:t>
      </w:r>
      <w:r w:rsidRPr="002E31E8">
        <w:rPr>
          <w:lang w:val="en-US"/>
        </w:rPr>
        <w:t>Consejo Nacional de Residentado Médico</w:t>
      </w:r>
      <w:r>
        <w:rPr>
          <w:lang w:val="en-US"/>
        </w:rPr>
        <w:t>”</w:t>
      </w:r>
      <w:r w:rsidRPr="002E31E8">
        <w:rPr>
          <w:lang w:val="en-US"/>
        </w:rPr>
        <w:t xml:space="preserve"> from 2013 to 2023. The </w:t>
      </w:r>
      <w:r>
        <w:rPr>
          <w:lang w:val="en-US"/>
        </w:rPr>
        <w:t>sex</w:t>
      </w:r>
      <w:r w:rsidRPr="002E31E8">
        <w:rPr>
          <w:lang w:val="en-US"/>
        </w:rPr>
        <w:t xml:space="preserve"> was obtained according to the first name of the applicants, with which the </w:t>
      </w:r>
      <w:r>
        <w:rPr>
          <w:lang w:val="en-US"/>
        </w:rPr>
        <w:t>sex</w:t>
      </w:r>
      <w:r w:rsidRPr="002E31E8">
        <w:rPr>
          <w:lang w:val="en-US"/>
        </w:rPr>
        <w:t xml:space="preserve"> distribution and </w:t>
      </w:r>
      <w:r>
        <w:rPr>
          <w:lang w:val="en-US"/>
        </w:rPr>
        <w:t>sex</w:t>
      </w:r>
      <w:r w:rsidRPr="002E31E8">
        <w:rPr>
          <w:lang w:val="en-US"/>
        </w:rPr>
        <w:t xml:space="preserve"> trends of the applicants were determined</w:t>
      </w:r>
      <w:r>
        <w:rPr>
          <w:lang w:val="en-US"/>
        </w:rPr>
        <w:t xml:space="preserve"> for the different medical specialties. Information about region of application was also obtained</w:t>
      </w:r>
      <w:r w:rsidRPr="002E31E8">
        <w:rPr>
          <w:lang w:val="en-US"/>
        </w:rPr>
        <w:t xml:space="preserve">. </w:t>
      </w:r>
      <w:r w:rsidRPr="002E31E8">
        <w:rPr>
          <w:b/>
          <w:bCs/>
          <w:lang w:val="en-US"/>
        </w:rPr>
        <w:t>Results</w:t>
      </w:r>
      <w:r w:rsidRPr="002E31E8">
        <w:rPr>
          <w:lang w:val="en-US"/>
        </w:rPr>
        <w:t xml:space="preserve">. An increase was observed in the number of female applicants and entrants in the different medical specialties, with a global trend towards a greater proportion of women, but </w:t>
      </w:r>
      <w:r>
        <w:rPr>
          <w:lang w:val="en-US"/>
        </w:rPr>
        <w:t>it was heterogeneous</w:t>
      </w:r>
      <w:r w:rsidRPr="002E31E8">
        <w:rPr>
          <w:lang w:val="en-US"/>
        </w:rPr>
        <w:t xml:space="preserve"> in the different medical specialties and in the different regions of application. </w:t>
      </w:r>
      <w:r w:rsidRPr="001B031F">
        <w:rPr>
          <w:b/>
          <w:bCs/>
          <w:lang w:val="en-US"/>
        </w:rPr>
        <w:t>Conclusions</w:t>
      </w:r>
      <w:r w:rsidRPr="002E31E8">
        <w:rPr>
          <w:lang w:val="en-US"/>
        </w:rPr>
        <w:t xml:space="preserve">. The number of women joining the medical residency program in Peru is increasing; </w:t>
      </w:r>
      <w:r>
        <w:rPr>
          <w:lang w:val="en-US"/>
        </w:rPr>
        <w:t>h</w:t>
      </w:r>
      <w:r w:rsidRPr="002E31E8">
        <w:rPr>
          <w:lang w:val="en-US"/>
        </w:rPr>
        <w:t>owever, this trend towards greater female participation occurs in a heterogeneous manner.</w:t>
      </w:r>
    </w:p>
    <w:p w14:paraId="04DE4F6D" w14:textId="77777777" w:rsidR="00AE286E" w:rsidRDefault="00AE286E">
      <w:pPr>
        <w:spacing w:before="0" w:after="160" w:line="259" w:lineRule="auto"/>
        <w:jc w:val="left"/>
        <w:rPr>
          <w:rFonts w:ascii="Times New Roman" w:hAnsi="Times New Roman" w:cs="Times New Roman"/>
          <w:szCs w:val="24"/>
          <w:lang w:val="en-US"/>
        </w:rPr>
      </w:pPr>
    </w:p>
    <w:p w14:paraId="29A5FFAB" w14:textId="7B31B45F" w:rsidR="00AE286E" w:rsidRPr="005831AD" w:rsidRDefault="00AE286E" w:rsidP="00AE286E">
      <w:pPr>
        <w:spacing w:line="240" w:lineRule="auto"/>
        <w:rPr>
          <w:rFonts w:ascii="Times New Roman" w:hAnsi="Times New Roman" w:cs="Times New Roman"/>
          <w:b/>
          <w:szCs w:val="24"/>
          <w:lang w:val="en-US"/>
        </w:rPr>
      </w:pPr>
      <w:r w:rsidRPr="005831AD">
        <w:rPr>
          <w:rFonts w:ascii="Times New Roman" w:hAnsi="Times New Roman" w:cs="Times New Roman"/>
          <w:b/>
          <w:szCs w:val="24"/>
          <w:lang w:val="en-US"/>
        </w:rPr>
        <w:t>Key words:</w:t>
      </w:r>
    </w:p>
    <w:p w14:paraId="38498DEF" w14:textId="2415D17B" w:rsidR="00AE286E" w:rsidRPr="005831AD" w:rsidRDefault="00250108">
      <w:pPr>
        <w:spacing w:before="0" w:after="160" w:line="259" w:lineRule="auto"/>
        <w:jc w:val="left"/>
        <w:rPr>
          <w:rFonts w:ascii="Times New Roman" w:hAnsi="Times New Roman" w:cs="Times New Roman"/>
          <w:bCs/>
          <w:szCs w:val="24"/>
          <w:lang w:val="en-US"/>
        </w:rPr>
      </w:pPr>
      <w:r>
        <w:rPr>
          <w:rFonts w:ascii="Times New Roman" w:hAnsi="Times New Roman" w:cs="Times New Roman"/>
          <w:bCs/>
          <w:szCs w:val="24"/>
          <w:lang w:val="en-US"/>
        </w:rPr>
        <w:t>Sex trends</w:t>
      </w:r>
      <w:r w:rsidR="00AE286E" w:rsidRPr="005831AD">
        <w:rPr>
          <w:rFonts w:ascii="Times New Roman" w:hAnsi="Times New Roman" w:cs="Times New Roman"/>
          <w:bCs/>
          <w:szCs w:val="24"/>
          <w:lang w:val="en-US"/>
        </w:rPr>
        <w:t xml:space="preserve">, </w:t>
      </w:r>
      <w:r>
        <w:rPr>
          <w:rFonts w:ascii="Times New Roman" w:hAnsi="Times New Roman" w:cs="Times New Roman"/>
          <w:bCs/>
          <w:szCs w:val="24"/>
          <w:lang w:val="en-US"/>
        </w:rPr>
        <w:t xml:space="preserve">medical </w:t>
      </w:r>
      <w:r w:rsidR="00AE286E" w:rsidRPr="005831AD">
        <w:rPr>
          <w:rFonts w:ascii="Times New Roman" w:hAnsi="Times New Roman" w:cs="Times New Roman"/>
          <w:bCs/>
          <w:szCs w:val="24"/>
          <w:lang w:val="en-US"/>
        </w:rPr>
        <w:t xml:space="preserve">specialty, </w:t>
      </w:r>
      <w:r w:rsidR="006D27B9">
        <w:rPr>
          <w:rFonts w:ascii="Times New Roman" w:hAnsi="Times New Roman" w:cs="Times New Roman"/>
          <w:bCs/>
          <w:szCs w:val="24"/>
          <w:lang w:val="en-US"/>
        </w:rPr>
        <w:t>residency</w:t>
      </w:r>
      <w:r>
        <w:rPr>
          <w:rFonts w:ascii="Times New Roman" w:hAnsi="Times New Roman" w:cs="Times New Roman"/>
          <w:bCs/>
          <w:szCs w:val="24"/>
          <w:lang w:val="en-US"/>
        </w:rPr>
        <w:t xml:space="preserve"> program</w:t>
      </w:r>
    </w:p>
    <w:p w14:paraId="24A8F836" w14:textId="77777777" w:rsidR="005831AD" w:rsidRDefault="005831AD">
      <w:pPr>
        <w:spacing w:before="0" w:after="160" w:line="259" w:lineRule="auto"/>
        <w:jc w:val="left"/>
        <w:rPr>
          <w:rFonts w:ascii="Times New Roman" w:hAnsi="Times New Roman" w:cs="Times New Roman"/>
          <w:szCs w:val="24"/>
          <w:lang w:val="en-US"/>
        </w:rPr>
      </w:pPr>
      <w:r>
        <w:rPr>
          <w:rFonts w:ascii="Times New Roman" w:hAnsi="Times New Roman" w:cs="Times New Roman"/>
          <w:szCs w:val="24"/>
          <w:lang w:val="en-US"/>
        </w:rPr>
        <w:br w:type="page"/>
      </w:r>
    </w:p>
    <w:sdt>
      <w:sdtPr>
        <w:rPr>
          <w:rFonts w:asciiTheme="minorHAnsi" w:eastAsiaTheme="minorHAnsi" w:hAnsiTheme="minorHAnsi" w:cstheme="minorBidi"/>
          <w:b w:val="0"/>
          <w:color w:val="002060"/>
          <w:sz w:val="24"/>
          <w:szCs w:val="22"/>
          <w:lang w:val="es-ES" w:eastAsia="en-US"/>
        </w:rPr>
        <w:id w:val="1018123378"/>
        <w:docPartObj>
          <w:docPartGallery w:val="Table of Contents"/>
          <w:docPartUnique/>
        </w:docPartObj>
      </w:sdtPr>
      <w:sdtEndPr>
        <w:rPr>
          <w:bCs/>
          <w:color w:val="auto"/>
        </w:rPr>
      </w:sdtEndPr>
      <w:sdtContent>
        <w:p w14:paraId="4B709C48" w14:textId="7F428447" w:rsidR="008D56E9" w:rsidRPr="00276311" w:rsidRDefault="005831AD" w:rsidP="008377C6">
          <w:pPr>
            <w:pStyle w:val="TtuloTDC"/>
            <w:jc w:val="center"/>
            <w:rPr>
              <w:sz w:val="28"/>
              <w:szCs w:val="28"/>
            </w:rPr>
          </w:pPr>
          <w:r w:rsidRPr="00276311">
            <w:rPr>
              <w:sz w:val="28"/>
              <w:szCs w:val="28"/>
            </w:rPr>
            <w:t>Í</w:t>
          </w:r>
          <w:r w:rsidR="00AE286E" w:rsidRPr="00276311">
            <w:rPr>
              <w:sz w:val="28"/>
              <w:szCs w:val="28"/>
            </w:rPr>
            <w:t>NDICE</w:t>
          </w:r>
        </w:p>
        <w:p w14:paraId="2A532349" w14:textId="201F9B33" w:rsidR="00235864" w:rsidRPr="00235864" w:rsidRDefault="00235864" w:rsidP="00235864">
          <w:pPr>
            <w:pStyle w:val="TDC2"/>
            <w:tabs>
              <w:tab w:val="right" w:leader="dot" w:pos="9736"/>
            </w:tabs>
            <w:ind w:left="0"/>
          </w:pPr>
          <w:r>
            <w:t>DEDICATORIA</w:t>
          </w:r>
          <w:r>
            <w:tab/>
            <w:t>3</w:t>
          </w:r>
          <w:r>
            <w:br/>
            <w:t>AGRADECIMIENTO</w:t>
          </w:r>
          <w:r>
            <w:tab/>
            <w:t>4</w:t>
          </w:r>
          <w:r>
            <w:br/>
            <w:t>RESUMEN</w:t>
          </w:r>
          <w:r>
            <w:tab/>
            <w:t>5</w:t>
          </w:r>
          <w:r>
            <w:br/>
            <w:t>ABSTRACT</w:t>
          </w:r>
          <w:r>
            <w:tab/>
            <w:t>6</w:t>
          </w:r>
        </w:p>
        <w:p w14:paraId="5C302380" w14:textId="6FA17C18" w:rsidR="00CA343E" w:rsidRDefault="005831AD" w:rsidP="00CA343E">
          <w:pPr>
            <w:pStyle w:val="TDC2"/>
            <w:tabs>
              <w:tab w:val="right" w:leader="dot" w:pos="9736"/>
            </w:tabs>
            <w:ind w:left="0"/>
            <w:rPr>
              <w:rFonts w:eastAsiaTheme="minorEastAsia"/>
              <w:noProof/>
              <w:kern w:val="2"/>
              <w:sz w:val="22"/>
              <w:lang w:eastAsia="es-PE"/>
              <w14:ligatures w14:val="standardContextual"/>
            </w:rPr>
          </w:pPr>
          <w:r>
            <w:fldChar w:fldCharType="begin"/>
          </w:r>
          <w:r>
            <w:instrText xml:space="preserve"> TOC \h \z \t "Título 1,2,Título 2,3,Título 3,4,Subtítulo1,1,Título,1" </w:instrText>
          </w:r>
          <w:r>
            <w:fldChar w:fldCharType="separate"/>
          </w:r>
          <w:hyperlink w:anchor="_Toc161068209" w:history="1">
            <w:r w:rsidR="00CA343E" w:rsidRPr="00463544">
              <w:rPr>
                <w:rStyle w:val="Hipervnculo"/>
                <w:bCs/>
                <w:noProof/>
              </w:rPr>
              <w:t>INTRODUCCIÓN</w:t>
            </w:r>
            <w:r w:rsidR="00CA343E">
              <w:rPr>
                <w:noProof/>
                <w:webHidden/>
              </w:rPr>
              <w:tab/>
            </w:r>
            <w:r w:rsidR="00CA343E">
              <w:rPr>
                <w:noProof/>
                <w:webHidden/>
              </w:rPr>
              <w:fldChar w:fldCharType="begin"/>
            </w:r>
            <w:r w:rsidR="00CA343E">
              <w:rPr>
                <w:noProof/>
                <w:webHidden/>
              </w:rPr>
              <w:instrText xml:space="preserve"> PAGEREF _Toc161068209 \h </w:instrText>
            </w:r>
            <w:r w:rsidR="00CA343E">
              <w:rPr>
                <w:noProof/>
                <w:webHidden/>
              </w:rPr>
            </w:r>
            <w:r w:rsidR="00CA343E">
              <w:rPr>
                <w:noProof/>
                <w:webHidden/>
              </w:rPr>
              <w:fldChar w:fldCharType="separate"/>
            </w:r>
            <w:r w:rsidR="00D0073E">
              <w:rPr>
                <w:noProof/>
                <w:webHidden/>
              </w:rPr>
              <w:t>13</w:t>
            </w:r>
            <w:r w:rsidR="00CA343E">
              <w:rPr>
                <w:noProof/>
                <w:webHidden/>
              </w:rPr>
              <w:fldChar w:fldCharType="end"/>
            </w:r>
          </w:hyperlink>
        </w:p>
        <w:p w14:paraId="3DCED644" w14:textId="75C47765" w:rsidR="00CA343E" w:rsidRDefault="00000000">
          <w:pPr>
            <w:pStyle w:val="TDC1"/>
            <w:rPr>
              <w:rFonts w:eastAsiaTheme="minorEastAsia"/>
              <w:noProof/>
              <w:kern w:val="2"/>
              <w:sz w:val="22"/>
              <w:lang w:val="es-PE" w:eastAsia="es-PE"/>
              <w14:ligatures w14:val="standardContextual"/>
            </w:rPr>
          </w:pPr>
          <w:hyperlink w:anchor="_Toc161068210" w:history="1">
            <w:r w:rsidR="00CA343E" w:rsidRPr="00463544">
              <w:rPr>
                <w:rStyle w:val="Hipervnculo"/>
                <w:noProof/>
                <w:lang w:val="es-PE"/>
              </w:rPr>
              <w:t>CAPÍTULO I</w:t>
            </w:r>
            <w:r w:rsidR="00CA343E">
              <w:rPr>
                <w:noProof/>
                <w:webHidden/>
              </w:rPr>
              <w:tab/>
            </w:r>
            <w:r w:rsidR="00CA343E">
              <w:rPr>
                <w:noProof/>
                <w:webHidden/>
              </w:rPr>
              <w:fldChar w:fldCharType="begin"/>
            </w:r>
            <w:r w:rsidR="00CA343E">
              <w:rPr>
                <w:noProof/>
                <w:webHidden/>
              </w:rPr>
              <w:instrText xml:space="preserve"> PAGEREF _Toc161068210 \h </w:instrText>
            </w:r>
            <w:r w:rsidR="00CA343E">
              <w:rPr>
                <w:noProof/>
                <w:webHidden/>
              </w:rPr>
            </w:r>
            <w:r w:rsidR="00CA343E">
              <w:rPr>
                <w:noProof/>
                <w:webHidden/>
              </w:rPr>
              <w:fldChar w:fldCharType="separate"/>
            </w:r>
            <w:r w:rsidR="00D0073E">
              <w:rPr>
                <w:noProof/>
                <w:webHidden/>
              </w:rPr>
              <w:t>15</w:t>
            </w:r>
            <w:r w:rsidR="00CA343E">
              <w:rPr>
                <w:noProof/>
                <w:webHidden/>
              </w:rPr>
              <w:fldChar w:fldCharType="end"/>
            </w:r>
          </w:hyperlink>
        </w:p>
        <w:p w14:paraId="42FED6B4" w14:textId="6C92F751" w:rsidR="00CA343E" w:rsidRDefault="00000000">
          <w:pPr>
            <w:pStyle w:val="TDC2"/>
            <w:tabs>
              <w:tab w:val="right" w:leader="dot" w:pos="9736"/>
            </w:tabs>
            <w:rPr>
              <w:rFonts w:eastAsiaTheme="minorEastAsia"/>
              <w:noProof/>
              <w:kern w:val="2"/>
              <w:sz w:val="22"/>
              <w:lang w:eastAsia="es-PE"/>
              <w14:ligatures w14:val="standardContextual"/>
            </w:rPr>
          </w:pPr>
          <w:hyperlink w:anchor="_Toc161068211" w:history="1">
            <w:r w:rsidR="00CA343E" w:rsidRPr="00463544">
              <w:rPr>
                <w:rStyle w:val="Hipervnculo"/>
                <w:noProof/>
                <w:lang w:val="es-419"/>
              </w:rPr>
              <w:t>PLANTEAMIENTO TEÓRICO</w:t>
            </w:r>
            <w:r w:rsidR="00CA343E">
              <w:rPr>
                <w:noProof/>
                <w:webHidden/>
              </w:rPr>
              <w:tab/>
            </w:r>
            <w:r w:rsidR="00CA343E">
              <w:rPr>
                <w:noProof/>
                <w:webHidden/>
              </w:rPr>
              <w:fldChar w:fldCharType="begin"/>
            </w:r>
            <w:r w:rsidR="00CA343E">
              <w:rPr>
                <w:noProof/>
                <w:webHidden/>
              </w:rPr>
              <w:instrText xml:space="preserve"> PAGEREF _Toc161068211 \h </w:instrText>
            </w:r>
            <w:r w:rsidR="00CA343E">
              <w:rPr>
                <w:noProof/>
                <w:webHidden/>
              </w:rPr>
            </w:r>
            <w:r w:rsidR="00CA343E">
              <w:rPr>
                <w:noProof/>
                <w:webHidden/>
              </w:rPr>
              <w:fldChar w:fldCharType="separate"/>
            </w:r>
            <w:r w:rsidR="00D0073E">
              <w:rPr>
                <w:noProof/>
                <w:webHidden/>
              </w:rPr>
              <w:t>16</w:t>
            </w:r>
            <w:r w:rsidR="00CA343E">
              <w:rPr>
                <w:noProof/>
                <w:webHidden/>
              </w:rPr>
              <w:fldChar w:fldCharType="end"/>
            </w:r>
          </w:hyperlink>
        </w:p>
        <w:p w14:paraId="457F95BA" w14:textId="350CD145" w:rsidR="00CA343E" w:rsidRDefault="00000000">
          <w:pPr>
            <w:pStyle w:val="TDC3"/>
            <w:tabs>
              <w:tab w:val="right" w:leader="dot" w:pos="9736"/>
            </w:tabs>
            <w:rPr>
              <w:rFonts w:eastAsiaTheme="minorEastAsia"/>
              <w:noProof/>
              <w:kern w:val="2"/>
              <w:sz w:val="22"/>
              <w:lang w:eastAsia="es-PE"/>
              <w14:ligatures w14:val="standardContextual"/>
            </w:rPr>
          </w:pPr>
          <w:hyperlink w:anchor="_Toc161068212" w:history="1">
            <w:r w:rsidR="00CA343E" w:rsidRPr="00463544">
              <w:rPr>
                <w:rStyle w:val="Hipervnculo"/>
                <w:noProof/>
                <w:lang w:val="es-419"/>
              </w:rPr>
              <w:t>Determinación del problema</w:t>
            </w:r>
            <w:r w:rsidR="00CA343E">
              <w:rPr>
                <w:noProof/>
                <w:webHidden/>
              </w:rPr>
              <w:tab/>
            </w:r>
            <w:r w:rsidR="00CA343E">
              <w:rPr>
                <w:noProof/>
                <w:webHidden/>
              </w:rPr>
              <w:fldChar w:fldCharType="begin"/>
            </w:r>
            <w:r w:rsidR="00CA343E">
              <w:rPr>
                <w:noProof/>
                <w:webHidden/>
              </w:rPr>
              <w:instrText xml:space="preserve"> PAGEREF _Toc161068212 \h </w:instrText>
            </w:r>
            <w:r w:rsidR="00CA343E">
              <w:rPr>
                <w:noProof/>
                <w:webHidden/>
              </w:rPr>
            </w:r>
            <w:r w:rsidR="00CA343E">
              <w:rPr>
                <w:noProof/>
                <w:webHidden/>
              </w:rPr>
              <w:fldChar w:fldCharType="separate"/>
            </w:r>
            <w:r w:rsidR="00D0073E">
              <w:rPr>
                <w:noProof/>
                <w:webHidden/>
              </w:rPr>
              <w:t>16</w:t>
            </w:r>
            <w:r w:rsidR="00CA343E">
              <w:rPr>
                <w:noProof/>
                <w:webHidden/>
              </w:rPr>
              <w:fldChar w:fldCharType="end"/>
            </w:r>
          </w:hyperlink>
        </w:p>
        <w:p w14:paraId="4A9FCE58" w14:textId="7094B964" w:rsidR="00CA343E" w:rsidRDefault="00000000">
          <w:pPr>
            <w:pStyle w:val="TDC3"/>
            <w:tabs>
              <w:tab w:val="right" w:leader="dot" w:pos="9736"/>
            </w:tabs>
            <w:rPr>
              <w:rFonts w:eastAsiaTheme="minorEastAsia"/>
              <w:noProof/>
              <w:kern w:val="2"/>
              <w:sz w:val="22"/>
              <w:lang w:eastAsia="es-PE"/>
              <w14:ligatures w14:val="standardContextual"/>
            </w:rPr>
          </w:pPr>
          <w:hyperlink w:anchor="_Toc161068213" w:history="1">
            <w:r w:rsidR="00CA343E" w:rsidRPr="00463544">
              <w:rPr>
                <w:rStyle w:val="Hipervnculo"/>
                <w:noProof/>
                <w:lang w:val="es-MX"/>
              </w:rPr>
              <w:t>Enunciado del problema</w:t>
            </w:r>
            <w:r w:rsidR="00CA343E">
              <w:rPr>
                <w:noProof/>
                <w:webHidden/>
              </w:rPr>
              <w:tab/>
            </w:r>
            <w:r w:rsidR="00CA343E">
              <w:rPr>
                <w:noProof/>
                <w:webHidden/>
              </w:rPr>
              <w:fldChar w:fldCharType="begin"/>
            </w:r>
            <w:r w:rsidR="00CA343E">
              <w:rPr>
                <w:noProof/>
                <w:webHidden/>
              </w:rPr>
              <w:instrText xml:space="preserve"> PAGEREF _Toc161068213 \h </w:instrText>
            </w:r>
            <w:r w:rsidR="00CA343E">
              <w:rPr>
                <w:noProof/>
                <w:webHidden/>
              </w:rPr>
            </w:r>
            <w:r w:rsidR="00CA343E">
              <w:rPr>
                <w:noProof/>
                <w:webHidden/>
              </w:rPr>
              <w:fldChar w:fldCharType="separate"/>
            </w:r>
            <w:r w:rsidR="00D0073E">
              <w:rPr>
                <w:noProof/>
                <w:webHidden/>
              </w:rPr>
              <w:t>16</w:t>
            </w:r>
            <w:r w:rsidR="00CA343E">
              <w:rPr>
                <w:noProof/>
                <w:webHidden/>
              </w:rPr>
              <w:fldChar w:fldCharType="end"/>
            </w:r>
          </w:hyperlink>
        </w:p>
        <w:p w14:paraId="6FBBF4A3" w14:textId="506D89DA" w:rsidR="00CA343E" w:rsidRDefault="00000000">
          <w:pPr>
            <w:pStyle w:val="TDC3"/>
            <w:tabs>
              <w:tab w:val="right" w:leader="dot" w:pos="9736"/>
            </w:tabs>
            <w:rPr>
              <w:rFonts w:eastAsiaTheme="minorEastAsia"/>
              <w:noProof/>
              <w:kern w:val="2"/>
              <w:sz w:val="22"/>
              <w:lang w:eastAsia="es-PE"/>
              <w14:ligatures w14:val="standardContextual"/>
            </w:rPr>
          </w:pPr>
          <w:hyperlink w:anchor="_Toc161068214" w:history="1">
            <w:r w:rsidR="00CA343E" w:rsidRPr="00463544">
              <w:rPr>
                <w:rStyle w:val="Hipervnculo"/>
                <w:noProof/>
                <w:lang w:val="es-MX"/>
              </w:rPr>
              <w:t>Descripción del problema</w:t>
            </w:r>
            <w:r w:rsidR="00CA343E">
              <w:rPr>
                <w:noProof/>
                <w:webHidden/>
              </w:rPr>
              <w:tab/>
            </w:r>
            <w:r w:rsidR="00CA343E">
              <w:rPr>
                <w:noProof/>
                <w:webHidden/>
              </w:rPr>
              <w:fldChar w:fldCharType="begin"/>
            </w:r>
            <w:r w:rsidR="00CA343E">
              <w:rPr>
                <w:noProof/>
                <w:webHidden/>
              </w:rPr>
              <w:instrText xml:space="preserve"> PAGEREF _Toc161068214 \h </w:instrText>
            </w:r>
            <w:r w:rsidR="00CA343E">
              <w:rPr>
                <w:noProof/>
                <w:webHidden/>
              </w:rPr>
            </w:r>
            <w:r w:rsidR="00CA343E">
              <w:rPr>
                <w:noProof/>
                <w:webHidden/>
              </w:rPr>
              <w:fldChar w:fldCharType="separate"/>
            </w:r>
            <w:r w:rsidR="00D0073E">
              <w:rPr>
                <w:noProof/>
                <w:webHidden/>
              </w:rPr>
              <w:t>16</w:t>
            </w:r>
            <w:r w:rsidR="00CA343E">
              <w:rPr>
                <w:noProof/>
                <w:webHidden/>
              </w:rPr>
              <w:fldChar w:fldCharType="end"/>
            </w:r>
          </w:hyperlink>
        </w:p>
        <w:p w14:paraId="18A4F5EC" w14:textId="75AC41C3" w:rsidR="00CA343E" w:rsidRDefault="00000000">
          <w:pPr>
            <w:pStyle w:val="TDC3"/>
            <w:tabs>
              <w:tab w:val="right" w:leader="dot" w:pos="9736"/>
            </w:tabs>
            <w:rPr>
              <w:rFonts w:eastAsiaTheme="minorEastAsia"/>
              <w:noProof/>
              <w:kern w:val="2"/>
              <w:sz w:val="22"/>
              <w:lang w:eastAsia="es-PE"/>
              <w14:ligatures w14:val="standardContextual"/>
            </w:rPr>
          </w:pPr>
          <w:hyperlink w:anchor="_Toc161068215" w:history="1">
            <w:r w:rsidR="00CA343E" w:rsidRPr="00463544">
              <w:rPr>
                <w:rStyle w:val="Hipervnculo"/>
                <w:noProof/>
                <w:lang w:val="es-419"/>
              </w:rPr>
              <w:t>Justificación</w:t>
            </w:r>
            <w:r w:rsidR="00CA343E">
              <w:rPr>
                <w:noProof/>
                <w:webHidden/>
              </w:rPr>
              <w:tab/>
            </w:r>
            <w:r w:rsidR="00CA343E">
              <w:rPr>
                <w:noProof/>
                <w:webHidden/>
              </w:rPr>
              <w:fldChar w:fldCharType="begin"/>
            </w:r>
            <w:r w:rsidR="00CA343E">
              <w:rPr>
                <w:noProof/>
                <w:webHidden/>
              </w:rPr>
              <w:instrText xml:space="preserve"> PAGEREF _Toc161068215 \h </w:instrText>
            </w:r>
            <w:r w:rsidR="00CA343E">
              <w:rPr>
                <w:noProof/>
                <w:webHidden/>
              </w:rPr>
            </w:r>
            <w:r w:rsidR="00CA343E">
              <w:rPr>
                <w:noProof/>
                <w:webHidden/>
              </w:rPr>
              <w:fldChar w:fldCharType="separate"/>
            </w:r>
            <w:r w:rsidR="00D0073E">
              <w:rPr>
                <w:noProof/>
                <w:webHidden/>
              </w:rPr>
              <w:t>17</w:t>
            </w:r>
            <w:r w:rsidR="00CA343E">
              <w:rPr>
                <w:noProof/>
                <w:webHidden/>
              </w:rPr>
              <w:fldChar w:fldCharType="end"/>
            </w:r>
          </w:hyperlink>
        </w:p>
        <w:p w14:paraId="0B7B1702" w14:textId="48F84521" w:rsidR="00CA343E" w:rsidRDefault="00000000">
          <w:pPr>
            <w:pStyle w:val="TDC2"/>
            <w:tabs>
              <w:tab w:val="right" w:leader="dot" w:pos="9736"/>
            </w:tabs>
            <w:rPr>
              <w:rFonts w:eastAsiaTheme="minorEastAsia"/>
              <w:noProof/>
              <w:kern w:val="2"/>
              <w:sz w:val="22"/>
              <w:lang w:eastAsia="es-PE"/>
              <w14:ligatures w14:val="standardContextual"/>
            </w:rPr>
          </w:pPr>
          <w:hyperlink w:anchor="_Toc161068216" w:history="1">
            <w:r w:rsidR="00CA343E" w:rsidRPr="00463544">
              <w:rPr>
                <w:rStyle w:val="Hipervnculo"/>
                <w:noProof/>
                <w:lang w:val="es-419"/>
              </w:rPr>
              <w:t>OBJETIVOS</w:t>
            </w:r>
            <w:r w:rsidR="00CA343E">
              <w:rPr>
                <w:noProof/>
                <w:webHidden/>
              </w:rPr>
              <w:tab/>
            </w:r>
            <w:r w:rsidR="00CA343E">
              <w:rPr>
                <w:noProof/>
                <w:webHidden/>
              </w:rPr>
              <w:fldChar w:fldCharType="begin"/>
            </w:r>
            <w:r w:rsidR="00CA343E">
              <w:rPr>
                <w:noProof/>
                <w:webHidden/>
              </w:rPr>
              <w:instrText xml:space="preserve"> PAGEREF _Toc161068216 \h </w:instrText>
            </w:r>
            <w:r w:rsidR="00CA343E">
              <w:rPr>
                <w:noProof/>
                <w:webHidden/>
              </w:rPr>
            </w:r>
            <w:r w:rsidR="00CA343E">
              <w:rPr>
                <w:noProof/>
                <w:webHidden/>
              </w:rPr>
              <w:fldChar w:fldCharType="separate"/>
            </w:r>
            <w:r w:rsidR="00D0073E">
              <w:rPr>
                <w:noProof/>
                <w:webHidden/>
              </w:rPr>
              <w:t>17</w:t>
            </w:r>
            <w:r w:rsidR="00CA343E">
              <w:rPr>
                <w:noProof/>
                <w:webHidden/>
              </w:rPr>
              <w:fldChar w:fldCharType="end"/>
            </w:r>
          </w:hyperlink>
        </w:p>
        <w:p w14:paraId="0C2E6B04" w14:textId="2805E746" w:rsidR="00CA343E" w:rsidRDefault="00000000">
          <w:pPr>
            <w:pStyle w:val="TDC2"/>
            <w:tabs>
              <w:tab w:val="right" w:leader="dot" w:pos="9736"/>
            </w:tabs>
            <w:rPr>
              <w:rFonts w:eastAsiaTheme="minorEastAsia"/>
              <w:noProof/>
              <w:kern w:val="2"/>
              <w:sz w:val="22"/>
              <w:lang w:eastAsia="es-PE"/>
              <w14:ligatures w14:val="standardContextual"/>
            </w:rPr>
          </w:pPr>
          <w:hyperlink w:anchor="_Toc161068217" w:history="1">
            <w:r w:rsidR="00CA343E" w:rsidRPr="00463544">
              <w:rPr>
                <w:rStyle w:val="Hipervnculo"/>
                <w:noProof/>
                <w:lang w:val="es-419"/>
              </w:rPr>
              <w:t>MARCO TEÓRICO</w:t>
            </w:r>
            <w:r w:rsidR="00CA343E">
              <w:rPr>
                <w:noProof/>
                <w:webHidden/>
              </w:rPr>
              <w:tab/>
            </w:r>
            <w:r w:rsidR="00CA343E">
              <w:rPr>
                <w:noProof/>
                <w:webHidden/>
              </w:rPr>
              <w:fldChar w:fldCharType="begin"/>
            </w:r>
            <w:r w:rsidR="00CA343E">
              <w:rPr>
                <w:noProof/>
                <w:webHidden/>
              </w:rPr>
              <w:instrText xml:space="preserve"> PAGEREF _Toc161068217 \h </w:instrText>
            </w:r>
            <w:r w:rsidR="00CA343E">
              <w:rPr>
                <w:noProof/>
                <w:webHidden/>
              </w:rPr>
            </w:r>
            <w:r w:rsidR="00CA343E">
              <w:rPr>
                <w:noProof/>
                <w:webHidden/>
              </w:rPr>
              <w:fldChar w:fldCharType="separate"/>
            </w:r>
            <w:r w:rsidR="00D0073E">
              <w:rPr>
                <w:noProof/>
                <w:webHidden/>
              </w:rPr>
              <w:t>18</w:t>
            </w:r>
            <w:r w:rsidR="00CA343E">
              <w:rPr>
                <w:noProof/>
                <w:webHidden/>
              </w:rPr>
              <w:fldChar w:fldCharType="end"/>
            </w:r>
          </w:hyperlink>
        </w:p>
        <w:p w14:paraId="6BCC3046" w14:textId="062B5679" w:rsidR="00CA343E" w:rsidRDefault="00000000">
          <w:pPr>
            <w:pStyle w:val="TDC2"/>
            <w:tabs>
              <w:tab w:val="right" w:leader="dot" w:pos="9736"/>
            </w:tabs>
            <w:rPr>
              <w:rFonts w:eastAsiaTheme="minorEastAsia"/>
              <w:noProof/>
              <w:kern w:val="2"/>
              <w:sz w:val="22"/>
              <w:lang w:eastAsia="es-PE"/>
              <w14:ligatures w14:val="standardContextual"/>
            </w:rPr>
          </w:pPr>
          <w:hyperlink w:anchor="_Toc161068218" w:history="1">
            <w:r w:rsidR="00CA343E" w:rsidRPr="00463544">
              <w:rPr>
                <w:rStyle w:val="Hipervnculo"/>
                <w:noProof/>
                <w:lang w:val="es-419"/>
              </w:rPr>
              <w:t>HIPÓTESIS</w:t>
            </w:r>
            <w:r w:rsidR="00CA343E">
              <w:rPr>
                <w:noProof/>
                <w:webHidden/>
              </w:rPr>
              <w:tab/>
            </w:r>
            <w:r w:rsidR="00CA343E">
              <w:rPr>
                <w:noProof/>
                <w:webHidden/>
              </w:rPr>
              <w:fldChar w:fldCharType="begin"/>
            </w:r>
            <w:r w:rsidR="00CA343E">
              <w:rPr>
                <w:noProof/>
                <w:webHidden/>
              </w:rPr>
              <w:instrText xml:space="preserve"> PAGEREF _Toc161068218 \h </w:instrText>
            </w:r>
            <w:r w:rsidR="00CA343E">
              <w:rPr>
                <w:noProof/>
                <w:webHidden/>
              </w:rPr>
            </w:r>
            <w:r w:rsidR="00CA343E">
              <w:rPr>
                <w:noProof/>
                <w:webHidden/>
              </w:rPr>
              <w:fldChar w:fldCharType="separate"/>
            </w:r>
            <w:r w:rsidR="00D0073E">
              <w:rPr>
                <w:noProof/>
                <w:webHidden/>
              </w:rPr>
              <w:t>26</w:t>
            </w:r>
            <w:r w:rsidR="00CA343E">
              <w:rPr>
                <w:noProof/>
                <w:webHidden/>
              </w:rPr>
              <w:fldChar w:fldCharType="end"/>
            </w:r>
          </w:hyperlink>
        </w:p>
        <w:p w14:paraId="1364D3A3" w14:textId="09341DD8" w:rsidR="00CA343E" w:rsidRDefault="00000000">
          <w:pPr>
            <w:pStyle w:val="TDC1"/>
            <w:rPr>
              <w:rFonts w:eastAsiaTheme="minorEastAsia"/>
              <w:noProof/>
              <w:kern w:val="2"/>
              <w:sz w:val="22"/>
              <w:lang w:val="es-PE" w:eastAsia="es-PE"/>
              <w14:ligatures w14:val="standardContextual"/>
            </w:rPr>
          </w:pPr>
          <w:hyperlink w:anchor="_Toc161068219" w:history="1">
            <w:r w:rsidR="00CA343E" w:rsidRPr="00463544">
              <w:rPr>
                <w:rStyle w:val="Hipervnculo"/>
                <w:noProof/>
                <w:lang w:val="es-PE"/>
              </w:rPr>
              <w:t>CAPÍTULO II: PLANTEAMIENTO OPERACIONAL</w:t>
            </w:r>
            <w:r w:rsidR="00CA343E">
              <w:rPr>
                <w:noProof/>
                <w:webHidden/>
              </w:rPr>
              <w:tab/>
            </w:r>
            <w:r w:rsidR="00CA343E">
              <w:rPr>
                <w:noProof/>
                <w:webHidden/>
              </w:rPr>
              <w:fldChar w:fldCharType="begin"/>
            </w:r>
            <w:r w:rsidR="00CA343E">
              <w:rPr>
                <w:noProof/>
                <w:webHidden/>
              </w:rPr>
              <w:instrText xml:space="preserve"> PAGEREF _Toc161068219 \h </w:instrText>
            </w:r>
            <w:r w:rsidR="00CA343E">
              <w:rPr>
                <w:noProof/>
                <w:webHidden/>
              </w:rPr>
            </w:r>
            <w:r w:rsidR="00CA343E">
              <w:rPr>
                <w:noProof/>
                <w:webHidden/>
              </w:rPr>
              <w:fldChar w:fldCharType="separate"/>
            </w:r>
            <w:r w:rsidR="00D0073E">
              <w:rPr>
                <w:noProof/>
                <w:webHidden/>
              </w:rPr>
              <w:t>27</w:t>
            </w:r>
            <w:r w:rsidR="00CA343E">
              <w:rPr>
                <w:noProof/>
                <w:webHidden/>
              </w:rPr>
              <w:fldChar w:fldCharType="end"/>
            </w:r>
          </w:hyperlink>
        </w:p>
        <w:p w14:paraId="1E17BE67" w14:textId="036F7050" w:rsidR="00CA343E" w:rsidRDefault="00000000">
          <w:pPr>
            <w:pStyle w:val="TDC2"/>
            <w:tabs>
              <w:tab w:val="right" w:leader="dot" w:pos="9736"/>
            </w:tabs>
            <w:rPr>
              <w:rFonts w:eastAsiaTheme="minorEastAsia"/>
              <w:noProof/>
              <w:kern w:val="2"/>
              <w:sz w:val="22"/>
              <w:lang w:eastAsia="es-PE"/>
              <w14:ligatures w14:val="standardContextual"/>
            </w:rPr>
          </w:pPr>
          <w:hyperlink w:anchor="_Toc161068220" w:history="1">
            <w:r w:rsidR="00CA343E" w:rsidRPr="00463544">
              <w:rPr>
                <w:rStyle w:val="Hipervnculo"/>
                <w:noProof/>
              </w:rPr>
              <w:t>TÉCNICAS, INSTRUMENTOS Y MATERIALES</w:t>
            </w:r>
            <w:r w:rsidR="00CA343E">
              <w:rPr>
                <w:noProof/>
                <w:webHidden/>
              </w:rPr>
              <w:tab/>
            </w:r>
            <w:r w:rsidR="00CA343E">
              <w:rPr>
                <w:noProof/>
                <w:webHidden/>
              </w:rPr>
              <w:fldChar w:fldCharType="begin"/>
            </w:r>
            <w:r w:rsidR="00CA343E">
              <w:rPr>
                <w:noProof/>
                <w:webHidden/>
              </w:rPr>
              <w:instrText xml:space="preserve"> PAGEREF _Toc161068220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0FF03303" w14:textId="2368B6D4" w:rsidR="00CA343E" w:rsidRDefault="00000000">
          <w:pPr>
            <w:pStyle w:val="TDC3"/>
            <w:tabs>
              <w:tab w:val="right" w:leader="dot" w:pos="9736"/>
            </w:tabs>
            <w:rPr>
              <w:rFonts w:eastAsiaTheme="minorEastAsia"/>
              <w:noProof/>
              <w:kern w:val="2"/>
              <w:sz w:val="22"/>
              <w:lang w:eastAsia="es-PE"/>
              <w14:ligatures w14:val="standardContextual"/>
            </w:rPr>
          </w:pPr>
          <w:hyperlink w:anchor="_Toc161068221" w:history="1">
            <w:r w:rsidR="00CA343E" w:rsidRPr="00463544">
              <w:rPr>
                <w:rStyle w:val="Hipervnculo"/>
                <w:noProof/>
              </w:rPr>
              <w:t>TÉCNICAS</w:t>
            </w:r>
            <w:r w:rsidR="00CA343E">
              <w:rPr>
                <w:noProof/>
                <w:webHidden/>
              </w:rPr>
              <w:tab/>
            </w:r>
            <w:r w:rsidR="00CA343E">
              <w:rPr>
                <w:noProof/>
                <w:webHidden/>
              </w:rPr>
              <w:fldChar w:fldCharType="begin"/>
            </w:r>
            <w:r w:rsidR="00CA343E">
              <w:rPr>
                <w:noProof/>
                <w:webHidden/>
              </w:rPr>
              <w:instrText xml:space="preserve"> PAGEREF _Toc161068221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0CE1B968" w14:textId="7A4D2A33" w:rsidR="00CA343E" w:rsidRDefault="00000000">
          <w:pPr>
            <w:pStyle w:val="TDC4"/>
            <w:tabs>
              <w:tab w:val="right" w:leader="dot" w:pos="9736"/>
            </w:tabs>
            <w:rPr>
              <w:rFonts w:eastAsiaTheme="minorEastAsia"/>
              <w:noProof/>
              <w:kern w:val="2"/>
              <w:sz w:val="22"/>
              <w:lang w:eastAsia="es-PE"/>
              <w14:ligatures w14:val="standardContextual"/>
            </w:rPr>
          </w:pPr>
          <w:hyperlink w:anchor="_Toc161068222" w:history="1">
            <w:r w:rsidR="00CA343E" w:rsidRPr="00463544">
              <w:rPr>
                <w:rStyle w:val="Hipervnculo"/>
                <w:noProof/>
              </w:rPr>
              <w:t>Asignación de sexo</w:t>
            </w:r>
            <w:r w:rsidR="00CA343E">
              <w:rPr>
                <w:noProof/>
                <w:webHidden/>
              </w:rPr>
              <w:tab/>
            </w:r>
            <w:r w:rsidR="00CA343E">
              <w:rPr>
                <w:noProof/>
                <w:webHidden/>
              </w:rPr>
              <w:fldChar w:fldCharType="begin"/>
            </w:r>
            <w:r w:rsidR="00CA343E">
              <w:rPr>
                <w:noProof/>
                <w:webHidden/>
              </w:rPr>
              <w:instrText xml:space="preserve"> PAGEREF _Toc161068222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4A9290EA" w14:textId="56703E6B" w:rsidR="00CA343E" w:rsidRDefault="00000000">
          <w:pPr>
            <w:pStyle w:val="TDC2"/>
            <w:tabs>
              <w:tab w:val="right" w:leader="dot" w:pos="9736"/>
            </w:tabs>
            <w:rPr>
              <w:rFonts w:eastAsiaTheme="minorEastAsia"/>
              <w:noProof/>
              <w:kern w:val="2"/>
              <w:sz w:val="22"/>
              <w:lang w:eastAsia="es-PE"/>
              <w14:ligatures w14:val="standardContextual"/>
            </w:rPr>
          </w:pPr>
          <w:hyperlink w:anchor="_Toc161068223" w:history="1">
            <w:r w:rsidR="00CA343E" w:rsidRPr="00463544">
              <w:rPr>
                <w:rStyle w:val="Hipervnculo"/>
                <w:noProof/>
              </w:rPr>
              <w:t>CAMPO DE VERIFICACIÓN</w:t>
            </w:r>
            <w:r w:rsidR="00CA343E">
              <w:rPr>
                <w:noProof/>
                <w:webHidden/>
              </w:rPr>
              <w:tab/>
            </w:r>
            <w:r w:rsidR="00CA343E">
              <w:rPr>
                <w:noProof/>
                <w:webHidden/>
              </w:rPr>
              <w:fldChar w:fldCharType="begin"/>
            </w:r>
            <w:r w:rsidR="00CA343E">
              <w:rPr>
                <w:noProof/>
                <w:webHidden/>
              </w:rPr>
              <w:instrText xml:space="preserve"> PAGEREF _Toc161068223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73CE3B72" w14:textId="3D944EB8" w:rsidR="00CA343E" w:rsidRDefault="00000000">
          <w:pPr>
            <w:pStyle w:val="TDC3"/>
            <w:tabs>
              <w:tab w:val="right" w:leader="dot" w:pos="9736"/>
            </w:tabs>
            <w:rPr>
              <w:rFonts w:eastAsiaTheme="minorEastAsia"/>
              <w:noProof/>
              <w:kern w:val="2"/>
              <w:sz w:val="22"/>
              <w:lang w:eastAsia="es-PE"/>
              <w14:ligatures w14:val="standardContextual"/>
            </w:rPr>
          </w:pPr>
          <w:hyperlink w:anchor="_Toc161068224" w:history="1">
            <w:r w:rsidR="00CA343E" w:rsidRPr="00463544">
              <w:rPr>
                <w:rStyle w:val="Hipervnculo"/>
                <w:noProof/>
              </w:rPr>
              <w:t>Ubicación espacial</w:t>
            </w:r>
            <w:r w:rsidR="00CA343E">
              <w:rPr>
                <w:noProof/>
                <w:webHidden/>
              </w:rPr>
              <w:tab/>
            </w:r>
            <w:r w:rsidR="00CA343E">
              <w:rPr>
                <w:noProof/>
                <w:webHidden/>
              </w:rPr>
              <w:fldChar w:fldCharType="begin"/>
            </w:r>
            <w:r w:rsidR="00CA343E">
              <w:rPr>
                <w:noProof/>
                <w:webHidden/>
              </w:rPr>
              <w:instrText xml:space="preserve"> PAGEREF _Toc161068224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49CB6778" w14:textId="00CBD1ED" w:rsidR="00CA343E" w:rsidRDefault="00000000">
          <w:pPr>
            <w:pStyle w:val="TDC3"/>
            <w:tabs>
              <w:tab w:val="right" w:leader="dot" w:pos="9736"/>
            </w:tabs>
            <w:rPr>
              <w:rFonts w:eastAsiaTheme="minorEastAsia"/>
              <w:noProof/>
              <w:kern w:val="2"/>
              <w:sz w:val="22"/>
              <w:lang w:eastAsia="es-PE"/>
              <w14:ligatures w14:val="standardContextual"/>
            </w:rPr>
          </w:pPr>
          <w:hyperlink w:anchor="_Toc161068225" w:history="1">
            <w:r w:rsidR="00CA343E" w:rsidRPr="00463544">
              <w:rPr>
                <w:rStyle w:val="Hipervnculo"/>
                <w:noProof/>
              </w:rPr>
              <w:t>Ubicación temporal</w:t>
            </w:r>
            <w:r w:rsidR="00CA343E">
              <w:rPr>
                <w:noProof/>
                <w:webHidden/>
              </w:rPr>
              <w:tab/>
            </w:r>
            <w:r w:rsidR="00CA343E">
              <w:rPr>
                <w:noProof/>
                <w:webHidden/>
              </w:rPr>
              <w:fldChar w:fldCharType="begin"/>
            </w:r>
            <w:r w:rsidR="00CA343E">
              <w:rPr>
                <w:noProof/>
                <w:webHidden/>
              </w:rPr>
              <w:instrText xml:space="preserve"> PAGEREF _Toc161068225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1B4D4588" w14:textId="295C0D26" w:rsidR="00CA343E" w:rsidRDefault="00000000">
          <w:pPr>
            <w:pStyle w:val="TDC3"/>
            <w:tabs>
              <w:tab w:val="right" w:leader="dot" w:pos="9736"/>
            </w:tabs>
            <w:rPr>
              <w:rFonts w:eastAsiaTheme="minorEastAsia"/>
              <w:noProof/>
              <w:kern w:val="2"/>
              <w:sz w:val="22"/>
              <w:lang w:eastAsia="es-PE"/>
              <w14:ligatures w14:val="standardContextual"/>
            </w:rPr>
          </w:pPr>
          <w:hyperlink w:anchor="_Toc161068226" w:history="1">
            <w:r w:rsidR="00CA343E" w:rsidRPr="00463544">
              <w:rPr>
                <w:rStyle w:val="Hipervnculo"/>
                <w:noProof/>
              </w:rPr>
              <w:t>Unidades de estudio</w:t>
            </w:r>
            <w:r w:rsidR="00CA343E">
              <w:rPr>
                <w:noProof/>
                <w:webHidden/>
              </w:rPr>
              <w:tab/>
            </w:r>
            <w:r w:rsidR="00CA343E">
              <w:rPr>
                <w:noProof/>
                <w:webHidden/>
              </w:rPr>
              <w:fldChar w:fldCharType="begin"/>
            </w:r>
            <w:r w:rsidR="00CA343E">
              <w:rPr>
                <w:noProof/>
                <w:webHidden/>
              </w:rPr>
              <w:instrText xml:space="preserve"> PAGEREF _Toc161068226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7E712B33" w14:textId="52FA5455" w:rsidR="00CA343E" w:rsidRDefault="00000000">
          <w:pPr>
            <w:pStyle w:val="TDC2"/>
            <w:tabs>
              <w:tab w:val="right" w:leader="dot" w:pos="9736"/>
            </w:tabs>
            <w:rPr>
              <w:rFonts w:eastAsiaTheme="minorEastAsia"/>
              <w:noProof/>
              <w:kern w:val="2"/>
              <w:sz w:val="22"/>
              <w:lang w:eastAsia="es-PE"/>
              <w14:ligatures w14:val="standardContextual"/>
            </w:rPr>
          </w:pPr>
          <w:hyperlink w:anchor="_Toc161068227" w:history="1">
            <w:r w:rsidR="00CA343E" w:rsidRPr="00463544">
              <w:rPr>
                <w:rStyle w:val="Hipervnculo"/>
                <w:noProof/>
              </w:rPr>
              <w:t>ESTRATEGIA DE RECOLECCIÓN DE DATOS</w:t>
            </w:r>
            <w:r w:rsidR="00CA343E">
              <w:rPr>
                <w:noProof/>
                <w:webHidden/>
              </w:rPr>
              <w:tab/>
            </w:r>
            <w:r w:rsidR="00CA343E">
              <w:rPr>
                <w:noProof/>
                <w:webHidden/>
              </w:rPr>
              <w:fldChar w:fldCharType="begin"/>
            </w:r>
            <w:r w:rsidR="00CA343E">
              <w:rPr>
                <w:noProof/>
                <w:webHidden/>
              </w:rPr>
              <w:instrText xml:space="preserve"> PAGEREF _Toc161068227 \h </w:instrText>
            </w:r>
            <w:r w:rsidR="00CA343E">
              <w:rPr>
                <w:noProof/>
                <w:webHidden/>
              </w:rPr>
            </w:r>
            <w:r w:rsidR="00CA343E">
              <w:rPr>
                <w:noProof/>
                <w:webHidden/>
              </w:rPr>
              <w:fldChar w:fldCharType="separate"/>
            </w:r>
            <w:r w:rsidR="00D0073E">
              <w:rPr>
                <w:noProof/>
                <w:webHidden/>
              </w:rPr>
              <w:t>29</w:t>
            </w:r>
            <w:r w:rsidR="00CA343E">
              <w:rPr>
                <w:noProof/>
                <w:webHidden/>
              </w:rPr>
              <w:fldChar w:fldCharType="end"/>
            </w:r>
          </w:hyperlink>
        </w:p>
        <w:p w14:paraId="56933797" w14:textId="64A09B7C" w:rsidR="00CA343E" w:rsidRDefault="00000000">
          <w:pPr>
            <w:pStyle w:val="TDC4"/>
            <w:tabs>
              <w:tab w:val="right" w:leader="dot" w:pos="9736"/>
            </w:tabs>
            <w:rPr>
              <w:rFonts w:eastAsiaTheme="minorEastAsia"/>
              <w:noProof/>
              <w:kern w:val="2"/>
              <w:sz w:val="22"/>
              <w:lang w:eastAsia="es-PE"/>
              <w14:ligatures w14:val="standardContextual"/>
            </w:rPr>
          </w:pPr>
          <w:hyperlink w:anchor="_Toc161068228" w:history="1">
            <w:r w:rsidR="00CA343E" w:rsidRPr="00463544">
              <w:rPr>
                <w:rStyle w:val="Hipervnculo"/>
                <w:noProof/>
              </w:rPr>
              <w:t>Obtención de datos</w:t>
            </w:r>
            <w:r w:rsidR="00CA343E">
              <w:rPr>
                <w:noProof/>
                <w:webHidden/>
              </w:rPr>
              <w:tab/>
            </w:r>
            <w:r w:rsidR="00CA343E">
              <w:rPr>
                <w:noProof/>
                <w:webHidden/>
              </w:rPr>
              <w:fldChar w:fldCharType="begin"/>
            </w:r>
            <w:r w:rsidR="00CA343E">
              <w:rPr>
                <w:noProof/>
                <w:webHidden/>
              </w:rPr>
              <w:instrText xml:space="preserve"> PAGEREF _Toc161068228 \h </w:instrText>
            </w:r>
            <w:r w:rsidR="00CA343E">
              <w:rPr>
                <w:noProof/>
                <w:webHidden/>
              </w:rPr>
            </w:r>
            <w:r w:rsidR="00CA343E">
              <w:rPr>
                <w:noProof/>
                <w:webHidden/>
              </w:rPr>
              <w:fldChar w:fldCharType="separate"/>
            </w:r>
            <w:r w:rsidR="00D0073E">
              <w:rPr>
                <w:noProof/>
                <w:webHidden/>
              </w:rPr>
              <w:t>29</w:t>
            </w:r>
            <w:r w:rsidR="00CA343E">
              <w:rPr>
                <w:noProof/>
                <w:webHidden/>
              </w:rPr>
              <w:fldChar w:fldCharType="end"/>
            </w:r>
          </w:hyperlink>
        </w:p>
        <w:p w14:paraId="68C883A1" w14:textId="5C8CFB92" w:rsidR="00CA343E" w:rsidRDefault="00000000">
          <w:pPr>
            <w:pStyle w:val="TDC3"/>
            <w:tabs>
              <w:tab w:val="right" w:leader="dot" w:pos="9736"/>
            </w:tabs>
            <w:rPr>
              <w:rFonts w:eastAsiaTheme="minorEastAsia"/>
              <w:noProof/>
              <w:kern w:val="2"/>
              <w:sz w:val="22"/>
              <w:lang w:eastAsia="es-PE"/>
              <w14:ligatures w14:val="standardContextual"/>
            </w:rPr>
          </w:pPr>
          <w:hyperlink w:anchor="_Toc161068229" w:history="1">
            <w:r w:rsidR="00CA343E" w:rsidRPr="00463544">
              <w:rPr>
                <w:rStyle w:val="Hipervnculo"/>
                <w:noProof/>
              </w:rPr>
              <w:t>Organización de datos</w:t>
            </w:r>
            <w:r w:rsidR="00CA343E">
              <w:rPr>
                <w:noProof/>
                <w:webHidden/>
              </w:rPr>
              <w:tab/>
            </w:r>
            <w:r w:rsidR="00CA343E">
              <w:rPr>
                <w:noProof/>
                <w:webHidden/>
              </w:rPr>
              <w:fldChar w:fldCharType="begin"/>
            </w:r>
            <w:r w:rsidR="00CA343E">
              <w:rPr>
                <w:noProof/>
                <w:webHidden/>
              </w:rPr>
              <w:instrText xml:space="preserve"> PAGEREF _Toc161068229 \h </w:instrText>
            </w:r>
            <w:r w:rsidR="00CA343E">
              <w:rPr>
                <w:noProof/>
                <w:webHidden/>
              </w:rPr>
            </w:r>
            <w:r w:rsidR="00CA343E">
              <w:rPr>
                <w:noProof/>
                <w:webHidden/>
              </w:rPr>
              <w:fldChar w:fldCharType="separate"/>
            </w:r>
            <w:r w:rsidR="00D0073E">
              <w:rPr>
                <w:noProof/>
                <w:webHidden/>
              </w:rPr>
              <w:t>29</w:t>
            </w:r>
            <w:r w:rsidR="00CA343E">
              <w:rPr>
                <w:noProof/>
                <w:webHidden/>
              </w:rPr>
              <w:fldChar w:fldCharType="end"/>
            </w:r>
          </w:hyperlink>
        </w:p>
        <w:p w14:paraId="6F6EA747" w14:textId="25FA7C43" w:rsidR="00CA343E" w:rsidRDefault="00000000">
          <w:pPr>
            <w:pStyle w:val="TDC2"/>
            <w:tabs>
              <w:tab w:val="right" w:leader="dot" w:pos="9736"/>
            </w:tabs>
            <w:rPr>
              <w:rFonts w:eastAsiaTheme="minorEastAsia"/>
              <w:noProof/>
              <w:kern w:val="2"/>
              <w:sz w:val="22"/>
              <w:lang w:eastAsia="es-PE"/>
              <w14:ligatures w14:val="standardContextual"/>
            </w:rPr>
          </w:pPr>
          <w:hyperlink w:anchor="_Toc161068230" w:history="1">
            <w:r w:rsidR="00CA343E" w:rsidRPr="00463544">
              <w:rPr>
                <w:rStyle w:val="Hipervnculo"/>
                <w:noProof/>
              </w:rPr>
              <w:t>ANÁLISIS ESTADÍSTICO</w:t>
            </w:r>
            <w:r w:rsidR="00CA343E">
              <w:rPr>
                <w:noProof/>
                <w:webHidden/>
              </w:rPr>
              <w:tab/>
            </w:r>
            <w:r w:rsidR="00CA343E">
              <w:rPr>
                <w:noProof/>
                <w:webHidden/>
              </w:rPr>
              <w:fldChar w:fldCharType="begin"/>
            </w:r>
            <w:r w:rsidR="00CA343E">
              <w:rPr>
                <w:noProof/>
                <w:webHidden/>
              </w:rPr>
              <w:instrText xml:space="preserve"> PAGEREF _Toc161068230 \h </w:instrText>
            </w:r>
            <w:r w:rsidR="00CA343E">
              <w:rPr>
                <w:noProof/>
                <w:webHidden/>
              </w:rPr>
            </w:r>
            <w:r w:rsidR="00CA343E">
              <w:rPr>
                <w:noProof/>
                <w:webHidden/>
              </w:rPr>
              <w:fldChar w:fldCharType="separate"/>
            </w:r>
            <w:r w:rsidR="00D0073E">
              <w:rPr>
                <w:noProof/>
                <w:webHidden/>
              </w:rPr>
              <w:t>31</w:t>
            </w:r>
            <w:r w:rsidR="00CA343E">
              <w:rPr>
                <w:noProof/>
                <w:webHidden/>
              </w:rPr>
              <w:fldChar w:fldCharType="end"/>
            </w:r>
          </w:hyperlink>
        </w:p>
        <w:p w14:paraId="03144F4D" w14:textId="16BC9CB4" w:rsidR="00CA343E" w:rsidRDefault="00000000">
          <w:pPr>
            <w:pStyle w:val="TDC1"/>
            <w:rPr>
              <w:rFonts w:eastAsiaTheme="minorEastAsia"/>
              <w:noProof/>
              <w:kern w:val="2"/>
              <w:sz w:val="22"/>
              <w:lang w:val="es-PE" w:eastAsia="es-PE"/>
              <w14:ligatures w14:val="standardContextual"/>
            </w:rPr>
          </w:pPr>
          <w:hyperlink w:anchor="_Toc161068231" w:history="1">
            <w:r w:rsidR="00CA343E" w:rsidRPr="00463544">
              <w:rPr>
                <w:rStyle w:val="Hipervnculo"/>
                <w:noProof/>
                <w:lang w:val="es-PE"/>
              </w:rPr>
              <w:t>CAPÍTULO III: RESULTADOS</w:t>
            </w:r>
            <w:r w:rsidR="00CA343E">
              <w:rPr>
                <w:noProof/>
                <w:webHidden/>
              </w:rPr>
              <w:tab/>
            </w:r>
            <w:r w:rsidR="00CA343E">
              <w:rPr>
                <w:noProof/>
                <w:webHidden/>
              </w:rPr>
              <w:fldChar w:fldCharType="begin"/>
            </w:r>
            <w:r w:rsidR="00CA343E">
              <w:rPr>
                <w:noProof/>
                <w:webHidden/>
              </w:rPr>
              <w:instrText xml:space="preserve"> PAGEREF _Toc161068231 \h </w:instrText>
            </w:r>
            <w:r w:rsidR="00CA343E">
              <w:rPr>
                <w:noProof/>
                <w:webHidden/>
              </w:rPr>
            </w:r>
            <w:r w:rsidR="00CA343E">
              <w:rPr>
                <w:noProof/>
                <w:webHidden/>
              </w:rPr>
              <w:fldChar w:fldCharType="separate"/>
            </w:r>
            <w:r w:rsidR="00D0073E">
              <w:rPr>
                <w:noProof/>
                <w:webHidden/>
              </w:rPr>
              <w:t>33</w:t>
            </w:r>
            <w:r w:rsidR="00CA343E">
              <w:rPr>
                <w:noProof/>
                <w:webHidden/>
              </w:rPr>
              <w:fldChar w:fldCharType="end"/>
            </w:r>
          </w:hyperlink>
        </w:p>
        <w:p w14:paraId="3D32DDDE" w14:textId="59FD4756" w:rsidR="00CA343E" w:rsidRDefault="00000000">
          <w:pPr>
            <w:pStyle w:val="TDC1"/>
            <w:rPr>
              <w:rFonts w:eastAsiaTheme="minorEastAsia"/>
              <w:noProof/>
              <w:kern w:val="2"/>
              <w:sz w:val="22"/>
              <w:lang w:val="es-PE" w:eastAsia="es-PE"/>
              <w14:ligatures w14:val="standardContextual"/>
            </w:rPr>
          </w:pPr>
          <w:hyperlink w:anchor="_Toc161068232" w:history="1">
            <w:r w:rsidR="00CA343E" w:rsidRPr="00463544">
              <w:rPr>
                <w:rStyle w:val="Hipervnculo"/>
                <w:noProof/>
                <w:lang w:val="es-PE"/>
              </w:rPr>
              <w:t>DISCUSIÓN Y COMENTARIOS</w:t>
            </w:r>
            <w:r w:rsidR="00CA343E">
              <w:rPr>
                <w:noProof/>
                <w:webHidden/>
              </w:rPr>
              <w:tab/>
            </w:r>
            <w:r w:rsidR="00CA343E">
              <w:rPr>
                <w:noProof/>
                <w:webHidden/>
              </w:rPr>
              <w:fldChar w:fldCharType="begin"/>
            </w:r>
            <w:r w:rsidR="00CA343E">
              <w:rPr>
                <w:noProof/>
                <w:webHidden/>
              </w:rPr>
              <w:instrText xml:space="preserve"> PAGEREF _Toc161068232 \h </w:instrText>
            </w:r>
            <w:r w:rsidR="00CA343E">
              <w:rPr>
                <w:noProof/>
                <w:webHidden/>
              </w:rPr>
            </w:r>
            <w:r w:rsidR="00CA343E">
              <w:rPr>
                <w:noProof/>
                <w:webHidden/>
              </w:rPr>
              <w:fldChar w:fldCharType="separate"/>
            </w:r>
            <w:r w:rsidR="00D0073E">
              <w:rPr>
                <w:noProof/>
                <w:webHidden/>
              </w:rPr>
              <w:t>74</w:t>
            </w:r>
            <w:r w:rsidR="00CA343E">
              <w:rPr>
                <w:noProof/>
                <w:webHidden/>
              </w:rPr>
              <w:fldChar w:fldCharType="end"/>
            </w:r>
          </w:hyperlink>
        </w:p>
        <w:p w14:paraId="63765D86" w14:textId="64D352E2" w:rsidR="00CA343E" w:rsidRDefault="00000000">
          <w:pPr>
            <w:pStyle w:val="TDC3"/>
            <w:tabs>
              <w:tab w:val="right" w:leader="dot" w:pos="9736"/>
            </w:tabs>
            <w:rPr>
              <w:rFonts w:eastAsiaTheme="minorEastAsia"/>
              <w:noProof/>
              <w:kern w:val="2"/>
              <w:sz w:val="22"/>
              <w:lang w:eastAsia="es-PE"/>
              <w14:ligatures w14:val="standardContextual"/>
            </w:rPr>
          </w:pPr>
          <w:hyperlink w:anchor="_Toc161068233" w:history="1">
            <w:r w:rsidR="00CA343E" w:rsidRPr="00463544">
              <w:rPr>
                <w:rStyle w:val="Hipervnculo"/>
                <w:noProof/>
              </w:rPr>
              <w:t>Interpretación de resultados</w:t>
            </w:r>
            <w:r w:rsidR="00CA343E">
              <w:rPr>
                <w:noProof/>
                <w:webHidden/>
              </w:rPr>
              <w:tab/>
            </w:r>
            <w:r w:rsidR="00CA343E">
              <w:rPr>
                <w:noProof/>
                <w:webHidden/>
              </w:rPr>
              <w:fldChar w:fldCharType="begin"/>
            </w:r>
            <w:r w:rsidR="00CA343E">
              <w:rPr>
                <w:noProof/>
                <w:webHidden/>
              </w:rPr>
              <w:instrText xml:space="preserve"> PAGEREF _Toc161068233 \h </w:instrText>
            </w:r>
            <w:r w:rsidR="00CA343E">
              <w:rPr>
                <w:noProof/>
                <w:webHidden/>
              </w:rPr>
            </w:r>
            <w:r w:rsidR="00CA343E">
              <w:rPr>
                <w:noProof/>
                <w:webHidden/>
              </w:rPr>
              <w:fldChar w:fldCharType="separate"/>
            </w:r>
            <w:r w:rsidR="00D0073E">
              <w:rPr>
                <w:noProof/>
                <w:webHidden/>
              </w:rPr>
              <w:t>75</w:t>
            </w:r>
            <w:r w:rsidR="00CA343E">
              <w:rPr>
                <w:noProof/>
                <w:webHidden/>
              </w:rPr>
              <w:fldChar w:fldCharType="end"/>
            </w:r>
          </w:hyperlink>
        </w:p>
        <w:p w14:paraId="4EEEC049" w14:textId="49AB5F7A" w:rsidR="00CA343E" w:rsidRDefault="00000000">
          <w:pPr>
            <w:pStyle w:val="TDC3"/>
            <w:tabs>
              <w:tab w:val="right" w:leader="dot" w:pos="9736"/>
            </w:tabs>
            <w:rPr>
              <w:rFonts w:eastAsiaTheme="minorEastAsia"/>
              <w:noProof/>
              <w:kern w:val="2"/>
              <w:sz w:val="22"/>
              <w:lang w:eastAsia="es-PE"/>
              <w14:ligatures w14:val="standardContextual"/>
            </w:rPr>
          </w:pPr>
          <w:hyperlink w:anchor="_Toc161068234" w:history="1">
            <w:r w:rsidR="00CA343E" w:rsidRPr="00463544">
              <w:rPr>
                <w:rStyle w:val="Hipervnculo"/>
                <w:noProof/>
              </w:rPr>
              <w:t>Comparación con estudios previos</w:t>
            </w:r>
            <w:r w:rsidR="00CA343E">
              <w:rPr>
                <w:noProof/>
                <w:webHidden/>
              </w:rPr>
              <w:tab/>
            </w:r>
            <w:r w:rsidR="00CA343E">
              <w:rPr>
                <w:noProof/>
                <w:webHidden/>
              </w:rPr>
              <w:fldChar w:fldCharType="begin"/>
            </w:r>
            <w:r w:rsidR="00CA343E">
              <w:rPr>
                <w:noProof/>
                <w:webHidden/>
              </w:rPr>
              <w:instrText xml:space="preserve"> PAGEREF _Toc161068234 \h </w:instrText>
            </w:r>
            <w:r w:rsidR="00CA343E">
              <w:rPr>
                <w:noProof/>
                <w:webHidden/>
              </w:rPr>
            </w:r>
            <w:r w:rsidR="00CA343E">
              <w:rPr>
                <w:noProof/>
                <w:webHidden/>
              </w:rPr>
              <w:fldChar w:fldCharType="separate"/>
            </w:r>
            <w:r w:rsidR="00D0073E">
              <w:rPr>
                <w:noProof/>
                <w:webHidden/>
              </w:rPr>
              <w:t>82</w:t>
            </w:r>
            <w:r w:rsidR="00CA343E">
              <w:rPr>
                <w:noProof/>
                <w:webHidden/>
              </w:rPr>
              <w:fldChar w:fldCharType="end"/>
            </w:r>
          </w:hyperlink>
        </w:p>
        <w:p w14:paraId="38538BDC" w14:textId="51167377" w:rsidR="00CA343E" w:rsidRDefault="00000000">
          <w:pPr>
            <w:pStyle w:val="TDC3"/>
            <w:tabs>
              <w:tab w:val="right" w:leader="dot" w:pos="9736"/>
            </w:tabs>
            <w:rPr>
              <w:rFonts w:eastAsiaTheme="minorEastAsia"/>
              <w:noProof/>
              <w:kern w:val="2"/>
              <w:sz w:val="22"/>
              <w:lang w:eastAsia="es-PE"/>
              <w14:ligatures w14:val="standardContextual"/>
            </w:rPr>
          </w:pPr>
          <w:hyperlink w:anchor="_Toc161068235" w:history="1">
            <w:r w:rsidR="00CA343E" w:rsidRPr="00463544">
              <w:rPr>
                <w:rStyle w:val="Hipervnculo"/>
                <w:noProof/>
              </w:rPr>
              <w:t>Limitaciones</w:t>
            </w:r>
            <w:r w:rsidR="00CA343E">
              <w:rPr>
                <w:noProof/>
                <w:webHidden/>
              </w:rPr>
              <w:tab/>
            </w:r>
            <w:r w:rsidR="00CA343E">
              <w:rPr>
                <w:noProof/>
                <w:webHidden/>
              </w:rPr>
              <w:fldChar w:fldCharType="begin"/>
            </w:r>
            <w:r w:rsidR="00CA343E">
              <w:rPr>
                <w:noProof/>
                <w:webHidden/>
              </w:rPr>
              <w:instrText xml:space="preserve"> PAGEREF _Toc161068235 \h </w:instrText>
            </w:r>
            <w:r w:rsidR="00CA343E">
              <w:rPr>
                <w:noProof/>
                <w:webHidden/>
              </w:rPr>
            </w:r>
            <w:r w:rsidR="00CA343E">
              <w:rPr>
                <w:noProof/>
                <w:webHidden/>
              </w:rPr>
              <w:fldChar w:fldCharType="separate"/>
            </w:r>
            <w:r w:rsidR="00D0073E">
              <w:rPr>
                <w:noProof/>
                <w:webHidden/>
              </w:rPr>
              <w:t>86</w:t>
            </w:r>
            <w:r w:rsidR="00CA343E">
              <w:rPr>
                <w:noProof/>
                <w:webHidden/>
              </w:rPr>
              <w:fldChar w:fldCharType="end"/>
            </w:r>
          </w:hyperlink>
        </w:p>
        <w:p w14:paraId="78293A81" w14:textId="0CF8AAC0" w:rsidR="00CA343E" w:rsidRDefault="00000000">
          <w:pPr>
            <w:pStyle w:val="TDC3"/>
            <w:tabs>
              <w:tab w:val="right" w:leader="dot" w:pos="9736"/>
            </w:tabs>
            <w:rPr>
              <w:rFonts w:eastAsiaTheme="minorEastAsia"/>
              <w:noProof/>
              <w:kern w:val="2"/>
              <w:sz w:val="22"/>
              <w:lang w:eastAsia="es-PE"/>
              <w14:ligatures w14:val="standardContextual"/>
            </w:rPr>
          </w:pPr>
          <w:hyperlink w:anchor="_Toc161068236" w:history="1">
            <w:r w:rsidR="00CA343E" w:rsidRPr="00463544">
              <w:rPr>
                <w:rStyle w:val="Hipervnculo"/>
                <w:noProof/>
              </w:rPr>
              <w:t>Implicancias y significancia del estudio</w:t>
            </w:r>
            <w:r w:rsidR="00CA343E">
              <w:rPr>
                <w:noProof/>
                <w:webHidden/>
              </w:rPr>
              <w:tab/>
            </w:r>
            <w:r w:rsidR="00CA343E">
              <w:rPr>
                <w:noProof/>
                <w:webHidden/>
              </w:rPr>
              <w:fldChar w:fldCharType="begin"/>
            </w:r>
            <w:r w:rsidR="00CA343E">
              <w:rPr>
                <w:noProof/>
                <w:webHidden/>
              </w:rPr>
              <w:instrText xml:space="preserve"> PAGEREF _Toc161068236 \h </w:instrText>
            </w:r>
            <w:r w:rsidR="00CA343E">
              <w:rPr>
                <w:noProof/>
                <w:webHidden/>
              </w:rPr>
            </w:r>
            <w:r w:rsidR="00CA343E">
              <w:rPr>
                <w:noProof/>
                <w:webHidden/>
              </w:rPr>
              <w:fldChar w:fldCharType="separate"/>
            </w:r>
            <w:r w:rsidR="00D0073E">
              <w:rPr>
                <w:noProof/>
                <w:webHidden/>
              </w:rPr>
              <w:t>87</w:t>
            </w:r>
            <w:r w:rsidR="00CA343E">
              <w:rPr>
                <w:noProof/>
                <w:webHidden/>
              </w:rPr>
              <w:fldChar w:fldCharType="end"/>
            </w:r>
          </w:hyperlink>
        </w:p>
        <w:p w14:paraId="60B660EB" w14:textId="3C4EEC92" w:rsidR="00CA343E" w:rsidRDefault="00000000">
          <w:pPr>
            <w:pStyle w:val="TDC3"/>
            <w:tabs>
              <w:tab w:val="right" w:leader="dot" w:pos="9736"/>
            </w:tabs>
            <w:rPr>
              <w:rFonts w:eastAsiaTheme="minorEastAsia"/>
              <w:noProof/>
              <w:kern w:val="2"/>
              <w:sz w:val="22"/>
              <w:lang w:eastAsia="es-PE"/>
              <w14:ligatures w14:val="standardContextual"/>
            </w:rPr>
          </w:pPr>
          <w:hyperlink w:anchor="_Toc161068237" w:history="1">
            <w:r w:rsidR="00CA343E" w:rsidRPr="00463544">
              <w:rPr>
                <w:rStyle w:val="Hipervnculo"/>
                <w:noProof/>
              </w:rPr>
              <w:t>Direcciones de investigación futuras</w:t>
            </w:r>
            <w:r w:rsidR="00CA343E">
              <w:rPr>
                <w:noProof/>
                <w:webHidden/>
              </w:rPr>
              <w:tab/>
            </w:r>
            <w:r w:rsidR="00CA343E">
              <w:rPr>
                <w:noProof/>
                <w:webHidden/>
              </w:rPr>
              <w:fldChar w:fldCharType="begin"/>
            </w:r>
            <w:r w:rsidR="00CA343E">
              <w:rPr>
                <w:noProof/>
                <w:webHidden/>
              </w:rPr>
              <w:instrText xml:space="preserve"> PAGEREF _Toc161068237 \h </w:instrText>
            </w:r>
            <w:r w:rsidR="00CA343E">
              <w:rPr>
                <w:noProof/>
                <w:webHidden/>
              </w:rPr>
            </w:r>
            <w:r w:rsidR="00CA343E">
              <w:rPr>
                <w:noProof/>
                <w:webHidden/>
              </w:rPr>
              <w:fldChar w:fldCharType="separate"/>
            </w:r>
            <w:r w:rsidR="00D0073E">
              <w:rPr>
                <w:noProof/>
                <w:webHidden/>
              </w:rPr>
              <w:t>89</w:t>
            </w:r>
            <w:r w:rsidR="00CA343E">
              <w:rPr>
                <w:noProof/>
                <w:webHidden/>
              </w:rPr>
              <w:fldChar w:fldCharType="end"/>
            </w:r>
          </w:hyperlink>
        </w:p>
        <w:p w14:paraId="4FB11387" w14:textId="4ED53BD8" w:rsidR="00CA343E" w:rsidRDefault="00000000">
          <w:pPr>
            <w:pStyle w:val="TDC1"/>
            <w:rPr>
              <w:rFonts w:eastAsiaTheme="minorEastAsia"/>
              <w:noProof/>
              <w:kern w:val="2"/>
              <w:sz w:val="22"/>
              <w:lang w:val="es-PE" w:eastAsia="es-PE"/>
              <w14:ligatures w14:val="standardContextual"/>
            </w:rPr>
          </w:pPr>
          <w:hyperlink w:anchor="_Toc161068238" w:history="1">
            <w:r w:rsidR="00CA343E" w:rsidRPr="00463544">
              <w:rPr>
                <w:rStyle w:val="Hipervnculo"/>
                <w:noProof/>
              </w:rPr>
              <w:t>CONCLUSIONES</w:t>
            </w:r>
            <w:r w:rsidR="00CA343E">
              <w:rPr>
                <w:noProof/>
                <w:webHidden/>
              </w:rPr>
              <w:tab/>
            </w:r>
            <w:r w:rsidR="00CA343E">
              <w:rPr>
                <w:noProof/>
                <w:webHidden/>
              </w:rPr>
              <w:fldChar w:fldCharType="begin"/>
            </w:r>
            <w:r w:rsidR="00CA343E">
              <w:rPr>
                <w:noProof/>
                <w:webHidden/>
              </w:rPr>
              <w:instrText xml:space="preserve"> PAGEREF _Toc161068238 \h </w:instrText>
            </w:r>
            <w:r w:rsidR="00CA343E">
              <w:rPr>
                <w:noProof/>
                <w:webHidden/>
              </w:rPr>
            </w:r>
            <w:r w:rsidR="00CA343E">
              <w:rPr>
                <w:noProof/>
                <w:webHidden/>
              </w:rPr>
              <w:fldChar w:fldCharType="separate"/>
            </w:r>
            <w:r w:rsidR="00D0073E">
              <w:rPr>
                <w:noProof/>
                <w:webHidden/>
              </w:rPr>
              <w:t>91</w:t>
            </w:r>
            <w:r w:rsidR="00CA343E">
              <w:rPr>
                <w:noProof/>
                <w:webHidden/>
              </w:rPr>
              <w:fldChar w:fldCharType="end"/>
            </w:r>
          </w:hyperlink>
        </w:p>
        <w:p w14:paraId="5746FB0F" w14:textId="0796D5F6" w:rsidR="00CA343E" w:rsidRDefault="00000000">
          <w:pPr>
            <w:pStyle w:val="TDC1"/>
            <w:rPr>
              <w:rFonts w:eastAsiaTheme="minorEastAsia"/>
              <w:noProof/>
              <w:kern w:val="2"/>
              <w:sz w:val="22"/>
              <w:lang w:val="es-PE" w:eastAsia="es-PE"/>
              <w14:ligatures w14:val="standardContextual"/>
            </w:rPr>
          </w:pPr>
          <w:hyperlink w:anchor="_Toc161068239" w:history="1">
            <w:r w:rsidR="00CA343E" w:rsidRPr="00463544">
              <w:rPr>
                <w:rStyle w:val="Hipervnculo"/>
                <w:noProof/>
              </w:rPr>
              <w:t>RECOMENDACIONES</w:t>
            </w:r>
            <w:r w:rsidR="00CA343E">
              <w:rPr>
                <w:noProof/>
                <w:webHidden/>
              </w:rPr>
              <w:tab/>
            </w:r>
            <w:r w:rsidR="00CA343E">
              <w:rPr>
                <w:noProof/>
                <w:webHidden/>
              </w:rPr>
              <w:fldChar w:fldCharType="begin"/>
            </w:r>
            <w:r w:rsidR="00CA343E">
              <w:rPr>
                <w:noProof/>
                <w:webHidden/>
              </w:rPr>
              <w:instrText xml:space="preserve"> PAGEREF _Toc161068239 \h </w:instrText>
            </w:r>
            <w:r w:rsidR="00CA343E">
              <w:rPr>
                <w:noProof/>
                <w:webHidden/>
              </w:rPr>
            </w:r>
            <w:r w:rsidR="00CA343E">
              <w:rPr>
                <w:noProof/>
                <w:webHidden/>
              </w:rPr>
              <w:fldChar w:fldCharType="separate"/>
            </w:r>
            <w:r w:rsidR="00D0073E">
              <w:rPr>
                <w:noProof/>
                <w:webHidden/>
              </w:rPr>
              <w:t>93</w:t>
            </w:r>
            <w:r w:rsidR="00CA343E">
              <w:rPr>
                <w:noProof/>
                <w:webHidden/>
              </w:rPr>
              <w:fldChar w:fldCharType="end"/>
            </w:r>
          </w:hyperlink>
        </w:p>
        <w:p w14:paraId="591A4032" w14:textId="1405F417" w:rsidR="00CA343E" w:rsidRDefault="00000000">
          <w:pPr>
            <w:pStyle w:val="TDC1"/>
            <w:rPr>
              <w:rFonts w:eastAsiaTheme="minorEastAsia"/>
              <w:noProof/>
              <w:kern w:val="2"/>
              <w:sz w:val="22"/>
              <w:lang w:val="es-PE" w:eastAsia="es-PE"/>
              <w14:ligatures w14:val="standardContextual"/>
            </w:rPr>
          </w:pPr>
          <w:hyperlink w:anchor="_Toc161068240" w:history="1">
            <w:r w:rsidR="00CA343E" w:rsidRPr="00463544">
              <w:rPr>
                <w:rStyle w:val="Hipervnculo"/>
                <w:noProof/>
              </w:rPr>
              <w:t>REFERENCIAS</w:t>
            </w:r>
            <w:r w:rsidR="00CA343E">
              <w:rPr>
                <w:noProof/>
                <w:webHidden/>
              </w:rPr>
              <w:tab/>
            </w:r>
            <w:r w:rsidR="00CA343E">
              <w:rPr>
                <w:noProof/>
                <w:webHidden/>
              </w:rPr>
              <w:fldChar w:fldCharType="begin"/>
            </w:r>
            <w:r w:rsidR="00CA343E">
              <w:rPr>
                <w:noProof/>
                <w:webHidden/>
              </w:rPr>
              <w:instrText xml:space="preserve"> PAGEREF _Toc161068240 \h </w:instrText>
            </w:r>
            <w:r w:rsidR="00CA343E">
              <w:rPr>
                <w:noProof/>
                <w:webHidden/>
              </w:rPr>
            </w:r>
            <w:r w:rsidR="00CA343E">
              <w:rPr>
                <w:noProof/>
                <w:webHidden/>
              </w:rPr>
              <w:fldChar w:fldCharType="separate"/>
            </w:r>
            <w:r w:rsidR="00D0073E">
              <w:rPr>
                <w:noProof/>
                <w:webHidden/>
              </w:rPr>
              <w:t>95</w:t>
            </w:r>
            <w:r w:rsidR="00CA343E">
              <w:rPr>
                <w:noProof/>
                <w:webHidden/>
              </w:rPr>
              <w:fldChar w:fldCharType="end"/>
            </w:r>
          </w:hyperlink>
        </w:p>
        <w:p w14:paraId="1D9DDBDB" w14:textId="5F1D9E85" w:rsidR="00B53CB3" w:rsidRPr="00B53CB3" w:rsidRDefault="005831AD" w:rsidP="00B53CB3">
          <w:pPr>
            <w:rPr>
              <w:b/>
              <w:bCs/>
              <w:sz w:val="22"/>
              <w:szCs w:val="20"/>
              <w:lang w:val="es-ES"/>
            </w:rPr>
          </w:pPr>
          <w:r>
            <w:fldChar w:fldCharType="end"/>
          </w:r>
        </w:p>
      </w:sdtContent>
    </w:sdt>
    <w:p w14:paraId="20E1C10F" w14:textId="77777777" w:rsidR="009C5B1E" w:rsidRDefault="009C5B1E">
      <w:pPr>
        <w:spacing w:before="0" w:after="160" w:line="259" w:lineRule="auto"/>
        <w:jc w:val="left"/>
        <w:rPr>
          <w:lang w:val="en-US"/>
        </w:rPr>
      </w:pPr>
      <w:r>
        <w:br w:type="page"/>
      </w:r>
    </w:p>
    <w:p w14:paraId="73F14C86" w14:textId="7B42765E" w:rsidR="008377C6" w:rsidRDefault="00B53CB3" w:rsidP="009C5B1E">
      <w:pPr>
        <w:pStyle w:val="TDC1"/>
      </w:pPr>
      <w:r>
        <w:rPr>
          <w:noProof/>
        </w:rPr>
        <w:lastRenderedPageBreak/>
        <mc:AlternateContent>
          <mc:Choice Requires="wps">
            <w:drawing>
              <wp:anchor distT="0" distB="0" distL="114300" distR="114300" simplePos="0" relativeHeight="251659264" behindDoc="0" locked="0" layoutInCell="1" allowOverlap="1" wp14:anchorId="005C3720" wp14:editId="7FD25C6B">
                <wp:simplePos x="0" y="0"/>
                <wp:positionH relativeFrom="margin">
                  <wp:align>center</wp:align>
                </wp:positionH>
                <wp:positionV relativeFrom="paragraph">
                  <wp:posOffset>-241300</wp:posOffset>
                </wp:positionV>
                <wp:extent cx="2374900" cy="368300"/>
                <wp:effectExtent l="0" t="0" r="0" b="0"/>
                <wp:wrapNone/>
                <wp:docPr id="1024882444"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0905C9F7" w14:textId="19A48C82"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TABL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5C3720" id="_x0000_t202" coordsize="21600,21600" o:spt="202" path="m,l,21600r21600,l21600,xe">
                <v:stroke joinstyle="miter"/>
                <v:path gradientshapeok="t" o:connecttype="rect"/>
              </v:shapetype>
              <v:shape id="Cuadro de texto 1" o:spid="_x0000_s1026" type="#_x0000_t202" style="position:absolute;left:0;text-align:left;margin-left:0;margin-top:-19pt;width:187pt;height:29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" filled="f" stroked="f">
                <v:textbox>
                  <w:txbxContent>
                    <w:p w14:paraId="0905C9F7" w14:textId="19A48C82"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TABLAS</w:t>
                      </w:r>
                    </w:p>
                  </w:txbxContent>
                </v:textbox>
                <w10:wrap anchorx="margin"/>
              </v:shape>
            </w:pict>
          </mc:Fallback>
        </mc:AlternateContent>
      </w:r>
    </w:p>
    <w:p w14:paraId="2F78B665" w14:textId="4BD77CC4" w:rsidR="009C5B1E" w:rsidRDefault="009C5B1E">
      <w:pPr>
        <w:pStyle w:val="TDC1"/>
        <w:rPr>
          <w:rFonts w:eastAsiaTheme="minorEastAsia"/>
          <w:noProof/>
          <w:kern w:val="2"/>
          <w:sz w:val="22"/>
          <w:lang w:val="es-PE" w:eastAsia="es-PE"/>
          <w14:ligatures w14:val="standardContextual"/>
        </w:rPr>
      </w:pPr>
      <w:r>
        <w:fldChar w:fldCharType="begin"/>
      </w:r>
      <w:r>
        <w:instrText xml:space="preserve"> TOC \h \z \t "Título 4,1" </w:instrText>
      </w:r>
      <w:r>
        <w:fldChar w:fldCharType="separate"/>
      </w:r>
      <w:hyperlink w:anchor="_Toc160808840" w:history="1">
        <w:r w:rsidRPr="00D41390">
          <w:rPr>
            <w:rStyle w:val="Hipervnculo"/>
            <w:noProof/>
          </w:rPr>
          <w:t>Tabla 1: Número y distribución de sexo de los postulantes al programa de residentado médico en los diferentes años</w:t>
        </w:r>
        <w:r>
          <w:rPr>
            <w:noProof/>
            <w:webHidden/>
          </w:rPr>
          <w:tab/>
        </w:r>
        <w:r>
          <w:rPr>
            <w:noProof/>
            <w:webHidden/>
          </w:rPr>
          <w:fldChar w:fldCharType="begin"/>
        </w:r>
        <w:r>
          <w:rPr>
            <w:noProof/>
            <w:webHidden/>
          </w:rPr>
          <w:instrText xml:space="preserve"> PAGEREF _Toc160808840 \h </w:instrText>
        </w:r>
        <w:r>
          <w:rPr>
            <w:noProof/>
            <w:webHidden/>
          </w:rPr>
        </w:r>
        <w:r>
          <w:rPr>
            <w:noProof/>
            <w:webHidden/>
          </w:rPr>
          <w:fldChar w:fldCharType="separate"/>
        </w:r>
        <w:r w:rsidR="00D0073E">
          <w:rPr>
            <w:noProof/>
            <w:webHidden/>
          </w:rPr>
          <w:t>34</w:t>
        </w:r>
        <w:r>
          <w:rPr>
            <w:noProof/>
            <w:webHidden/>
          </w:rPr>
          <w:fldChar w:fldCharType="end"/>
        </w:r>
      </w:hyperlink>
    </w:p>
    <w:p w14:paraId="47E75B74" w14:textId="65246254" w:rsidR="009C5B1E" w:rsidRDefault="00000000">
      <w:pPr>
        <w:pStyle w:val="TDC1"/>
        <w:rPr>
          <w:rFonts w:eastAsiaTheme="minorEastAsia"/>
          <w:noProof/>
          <w:kern w:val="2"/>
          <w:sz w:val="22"/>
          <w:lang w:val="es-PE" w:eastAsia="es-PE"/>
          <w14:ligatures w14:val="standardContextual"/>
        </w:rPr>
      </w:pPr>
      <w:hyperlink w:anchor="_Toc160808842" w:history="1">
        <w:r w:rsidR="009C5B1E" w:rsidRPr="00D41390">
          <w:rPr>
            <w:rStyle w:val="Hipervnculo"/>
            <w:noProof/>
          </w:rPr>
          <w:t>Tabla 2: Número y distribución de sexo entre las 14 especialidades médicas con mayor porcentaje de sexo femenino entre postulantes</w:t>
        </w:r>
        <w:r w:rsidR="009C5B1E">
          <w:rPr>
            <w:noProof/>
            <w:webHidden/>
          </w:rPr>
          <w:tab/>
        </w:r>
        <w:r w:rsidR="009C5B1E">
          <w:rPr>
            <w:noProof/>
            <w:webHidden/>
          </w:rPr>
          <w:fldChar w:fldCharType="begin"/>
        </w:r>
        <w:r w:rsidR="009C5B1E">
          <w:rPr>
            <w:noProof/>
            <w:webHidden/>
          </w:rPr>
          <w:instrText xml:space="preserve"> PAGEREF _Toc160808842 \h </w:instrText>
        </w:r>
        <w:r w:rsidR="009C5B1E">
          <w:rPr>
            <w:noProof/>
            <w:webHidden/>
          </w:rPr>
        </w:r>
        <w:r w:rsidR="009C5B1E">
          <w:rPr>
            <w:noProof/>
            <w:webHidden/>
          </w:rPr>
          <w:fldChar w:fldCharType="separate"/>
        </w:r>
        <w:r w:rsidR="00D0073E">
          <w:rPr>
            <w:noProof/>
            <w:webHidden/>
          </w:rPr>
          <w:t>37</w:t>
        </w:r>
        <w:r w:rsidR="009C5B1E">
          <w:rPr>
            <w:noProof/>
            <w:webHidden/>
          </w:rPr>
          <w:fldChar w:fldCharType="end"/>
        </w:r>
      </w:hyperlink>
    </w:p>
    <w:p w14:paraId="11AC3A93" w14:textId="220D86C1" w:rsidR="009C5B1E" w:rsidRDefault="00000000">
      <w:pPr>
        <w:pStyle w:val="TDC1"/>
        <w:rPr>
          <w:rFonts w:eastAsiaTheme="minorEastAsia"/>
          <w:noProof/>
          <w:kern w:val="2"/>
          <w:sz w:val="22"/>
          <w:lang w:val="es-PE" w:eastAsia="es-PE"/>
          <w14:ligatures w14:val="standardContextual"/>
        </w:rPr>
      </w:pPr>
      <w:hyperlink w:anchor="_Toc160808843" w:history="1">
        <w:r w:rsidR="009C5B1E" w:rsidRPr="00D41390">
          <w:rPr>
            <w:rStyle w:val="Hipervnculo"/>
            <w:noProof/>
          </w:rPr>
          <w:t>Tabla 3: Número y distribución de sexo entre las 14 especialidades médicas con mayor porcentaje de sexo masculino entre postulantes</w:t>
        </w:r>
        <w:r w:rsidR="009C5B1E">
          <w:rPr>
            <w:noProof/>
            <w:webHidden/>
          </w:rPr>
          <w:tab/>
        </w:r>
        <w:r w:rsidR="009C5B1E">
          <w:rPr>
            <w:noProof/>
            <w:webHidden/>
          </w:rPr>
          <w:fldChar w:fldCharType="begin"/>
        </w:r>
        <w:r w:rsidR="009C5B1E">
          <w:rPr>
            <w:noProof/>
            <w:webHidden/>
          </w:rPr>
          <w:instrText xml:space="preserve"> PAGEREF _Toc160808843 \h </w:instrText>
        </w:r>
        <w:r w:rsidR="009C5B1E">
          <w:rPr>
            <w:noProof/>
            <w:webHidden/>
          </w:rPr>
        </w:r>
        <w:r w:rsidR="009C5B1E">
          <w:rPr>
            <w:noProof/>
            <w:webHidden/>
          </w:rPr>
          <w:fldChar w:fldCharType="separate"/>
        </w:r>
        <w:r w:rsidR="00D0073E">
          <w:rPr>
            <w:noProof/>
            <w:webHidden/>
          </w:rPr>
          <w:t>39</w:t>
        </w:r>
        <w:r w:rsidR="009C5B1E">
          <w:rPr>
            <w:noProof/>
            <w:webHidden/>
          </w:rPr>
          <w:fldChar w:fldCharType="end"/>
        </w:r>
      </w:hyperlink>
    </w:p>
    <w:p w14:paraId="174FCD2E" w14:textId="5A2EC29A" w:rsidR="009C5B1E" w:rsidRDefault="00000000">
      <w:pPr>
        <w:pStyle w:val="TDC1"/>
        <w:rPr>
          <w:rFonts w:eastAsiaTheme="minorEastAsia"/>
          <w:noProof/>
          <w:kern w:val="2"/>
          <w:sz w:val="22"/>
          <w:lang w:val="es-PE" w:eastAsia="es-PE"/>
          <w14:ligatures w14:val="standardContextual"/>
        </w:rPr>
      </w:pPr>
      <w:hyperlink w:anchor="_Toc160808844" w:history="1">
        <w:r w:rsidR="009C5B1E" w:rsidRPr="00D41390">
          <w:rPr>
            <w:rStyle w:val="Hipervnculo"/>
            <w:noProof/>
          </w:rPr>
          <w:t>Tabla 4: Especialidades médicas con mayores odds ratios entre aquellas con significancia estadística como predictoras de sexo entre postulantes</w:t>
        </w:r>
        <w:r w:rsidR="009C5B1E">
          <w:rPr>
            <w:noProof/>
            <w:webHidden/>
          </w:rPr>
          <w:tab/>
        </w:r>
        <w:r w:rsidR="009C5B1E">
          <w:rPr>
            <w:noProof/>
            <w:webHidden/>
          </w:rPr>
          <w:fldChar w:fldCharType="begin"/>
        </w:r>
        <w:r w:rsidR="009C5B1E">
          <w:rPr>
            <w:noProof/>
            <w:webHidden/>
          </w:rPr>
          <w:instrText xml:space="preserve"> PAGEREF _Toc160808844 \h </w:instrText>
        </w:r>
        <w:r w:rsidR="009C5B1E">
          <w:rPr>
            <w:noProof/>
            <w:webHidden/>
          </w:rPr>
        </w:r>
        <w:r w:rsidR="009C5B1E">
          <w:rPr>
            <w:noProof/>
            <w:webHidden/>
          </w:rPr>
          <w:fldChar w:fldCharType="separate"/>
        </w:r>
        <w:r w:rsidR="00D0073E">
          <w:rPr>
            <w:noProof/>
            <w:webHidden/>
          </w:rPr>
          <w:t>41</w:t>
        </w:r>
        <w:r w:rsidR="009C5B1E">
          <w:rPr>
            <w:noProof/>
            <w:webHidden/>
          </w:rPr>
          <w:fldChar w:fldCharType="end"/>
        </w:r>
      </w:hyperlink>
    </w:p>
    <w:p w14:paraId="6B7F24E4" w14:textId="61A93569" w:rsidR="009C5B1E" w:rsidRDefault="00000000">
      <w:pPr>
        <w:pStyle w:val="TDC1"/>
        <w:rPr>
          <w:rFonts w:eastAsiaTheme="minorEastAsia"/>
          <w:noProof/>
          <w:kern w:val="2"/>
          <w:sz w:val="22"/>
          <w:lang w:val="es-PE" w:eastAsia="es-PE"/>
          <w14:ligatures w14:val="standardContextual"/>
        </w:rPr>
      </w:pPr>
      <w:hyperlink w:anchor="_Toc160808845" w:history="1">
        <w:r w:rsidR="009C5B1E" w:rsidRPr="00D41390">
          <w:rPr>
            <w:rStyle w:val="Hipervnculo"/>
            <w:noProof/>
          </w:rPr>
          <w:t>Tabla 5: Especialidades médicas con menores odds ratios entre aquellas con significancia estadística como predictoras de sexo entre postulantes</w:t>
        </w:r>
        <w:r w:rsidR="009C5B1E">
          <w:rPr>
            <w:noProof/>
            <w:webHidden/>
          </w:rPr>
          <w:tab/>
        </w:r>
        <w:r w:rsidR="009C5B1E">
          <w:rPr>
            <w:noProof/>
            <w:webHidden/>
          </w:rPr>
          <w:fldChar w:fldCharType="begin"/>
        </w:r>
        <w:r w:rsidR="009C5B1E">
          <w:rPr>
            <w:noProof/>
            <w:webHidden/>
          </w:rPr>
          <w:instrText xml:space="preserve"> PAGEREF _Toc160808845 \h </w:instrText>
        </w:r>
        <w:r w:rsidR="009C5B1E">
          <w:rPr>
            <w:noProof/>
            <w:webHidden/>
          </w:rPr>
        </w:r>
        <w:r w:rsidR="009C5B1E">
          <w:rPr>
            <w:noProof/>
            <w:webHidden/>
          </w:rPr>
          <w:fldChar w:fldCharType="separate"/>
        </w:r>
        <w:r w:rsidR="00D0073E">
          <w:rPr>
            <w:noProof/>
            <w:webHidden/>
          </w:rPr>
          <w:t>43</w:t>
        </w:r>
        <w:r w:rsidR="009C5B1E">
          <w:rPr>
            <w:noProof/>
            <w:webHidden/>
          </w:rPr>
          <w:fldChar w:fldCharType="end"/>
        </w:r>
      </w:hyperlink>
    </w:p>
    <w:p w14:paraId="38642ECA" w14:textId="58C8068B" w:rsidR="009C5B1E" w:rsidRDefault="00000000">
      <w:pPr>
        <w:pStyle w:val="TDC1"/>
        <w:rPr>
          <w:rFonts w:eastAsiaTheme="minorEastAsia"/>
          <w:noProof/>
          <w:kern w:val="2"/>
          <w:sz w:val="22"/>
          <w:lang w:val="es-PE" w:eastAsia="es-PE"/>
          <w14:ligatures w14:val="standardContextual"/>
        </w:rPr>
      </w:pPr>
      <w:hyperlink w:anchor="_Toc160808853" w:history="1">
        <w:r w:rsidR="009C5B1E" w:rsidRPr="00D41390">
          <w:rPr>
            <w:rStyle w:val="Hipervnculo"/>
            <w:noProof/>
          </w:rPr>
          <w:t>Tabla 6: Comparación en el número y porcentaje de postulantes al residentado médico entre mujeres y varones de acuerdo a postulación a especialidad clínica o especialidad quirúrgica entre los distintos años</w:t>
        </w:r>
        <w:r w:rsidR="009C5B1E">
          <w:rPr>
            <w:noProof/>
            <w:webHidden/>
          </w:rPr>
          <w:tab/>
        </w:r>
        <w:r w:rsidR="009C5B1E">
          <w:rPr>
            <w:noProof/>
            <w:webHidden/>
          </w:rPr>
          <w:fldChar w:fldCharType="begin"/>
        </w:r>
        <w:r w:rsidR="009C5B1E">
          <w:rPr>
            <w:noProof/>
            <w:webHidden/>
          </w:rPr>
          <w:instrText xml:space="preserve"> PAGEREF _Toc160808853 \h </w:instrText>
        </w:r>
        <w:r w:rsidR="009C5B1E">
          <w:rPr>
            <w:noProof/>
            <w:webHidden/>
          </w:rPr>
        </w:r>
        <w:r w:rsidR="009C5B1E">
          <w:rPr>
            <w:noProof/>
            <w:webHidden/>
          </w:rPr>
          <w:fldChar w:fldCharType="separate"/>
        </w:r>
        <w:r w:rsidR="00D0073E">
          <w:rPr>
            <w:noProof/>
            <w:webHidden/>
          </w:rPr>
          <w:t>52</w:t>
        </w:r>
        <w:r w:rsidR="009C5B1E">
          <w:rPr>
            <w:noProof/>
            <w:webHidden/>
          </w:rPr>
          <w:fldChar w:fldCharType="end"/>
        </w:r>
      </w:hyperlink>
    </w:p>
    <w:p w14:paraId="7663DF69" w14:textId="544B0264" w:rsidR="009C5B1E" w:rsidRDefault="00000000">
      <w:pPr>
        <w:pStyle w:val="TDC1"/>
        <w:rPr>
          <w:rFonts w:eastAsiaTheme="minorEastAsia"/>
          <w:noProof/>
          <w:kern w:val="2"/>
          <w:sz w:val="22"/>
          <w:lang w:val="es-PE" w:eastAsia="es-PE"/>
          <w14:ligatures w14:val="standardContextual"/>
        </w:rPr>
      </w:pPr>
      <w:hyperlink w:anchor="_Toc160808854" w:history="1">
        <w:r w:rsidR="009C5B1E" w:rsidRPr="00D41390">
          <w:rPr>
            <w:rStyle w:val="Hipervnculo"/>
            <w:noProof/>
          </w:rPr>
          <w:t>Tabla 7: Número y distribución de sexo de los ingresantes al programa de residentado médico del Perú entre los distintos años (2016-2023)</w:t>
        </w:r>
        <w:r w:rsidR="009C5B1E">
          <w:rPr>
            <w:noProof/>
            <w:webHidden/>
          </w:rPr>
          <w:tab/>
        </w:r>
        <w:r w:rsidR="009C5B1E">
          <w:rPr>
            <w:noProof/>
            <w:webHidden/>
          </w:rPr>
          <w:fldChar w:fldCharType="begin"/>
        </w:r>
        <w:r w:rsidR="009C5B1E">
          <w:rPr>
            <w:noProof/>
            <w:webHidden/>
          </w:rPr>
          <w:instrText xml:space="preserve"> PAGEREF _Toc160808854 \h </w:instrText>
        </w:r>
        <w:r w:rsidR="009C5B1E">
          <w:rPr>
            <w:noProof/>
            <w:webHidden/>
          </w:rPr>
        </w:r>
        <w:r w:rsidR="009C5B1E">
          <w:rPr>
            <w:noProof/>
            <w:webHidden/>
          </w:rPr>
          <w:fldChar w:fldCharType="separate"/>
        </w:r>
        <w:r w:rsidR="00D0073E">
          <w:rPr>
            <w:noProof/>
            <w:webHidden/>
          </w:rPr>
          <w:t>54</w:t>
        </w:r>
        <w:r w:rsidR="009C5B1E">
          <w:rPr>
            <w:noProof/>
            <w:webHidden/>
          </w:rPr>
          <w:fldChar w:fldCharType="end"/>
        </w:r>
      </w:hyperlink>
    </w:p>
    <w:p w14:paraId="707EABCA" w14:textId="26FBA922" w:rsidR="009C5B1E" w:rsidRDefault="00000000">
      <w:pPr>
        <w:pStyle w:val="TDC1"/>
        <w:rPr>
          <w:rFonts w:eastAsiaTheme="minorEastAsia"/>
          <w:noProof/>
          <w:kern w:val="2"/>
          <w:sz w:val="22"/>
          <w:lang w:val="es-PE" w:eastAsia="es-PE"/>
          <w14:ligatures w14:val="standardContextual"/>
        </w:rPr>
      </w:pPr>
      <w:hyperlink w:anchor="_Toc160808855" w:history="1">
        <w:r w:rsidR="009C5B1E" w:rsidRPr="00D41390">
          <w:rPr>
            <w:rStyle w:val="Hipervnculo"/>
            <w:noProof/>
          </w:rPr>
          <w:t>Tabla 8: Número y distribución de sexo entre las 14 especialidades médicas con mayor porcentaje de sexo femenino de ingresantes al residentado médico</w:t>
        </w:r>
        <w:r w:rsidR="009C5B1E">
          <w:rPr>
            <w:noProof/>
            <w:webHidden/>
          </w:rPr>
          <w:tab/>
        </w:r>
        <w:r w:rsidR="009C5B1E">
          <w:rPr>
            <w:noProof/>
            <w:webHidden/>
          </w:rPr>
          <w:fldChar w:fldCharType="begin"/>
        </w:r>
        <w:r w:rsidR="009C5B1E">
          <w:rPr>
            <w:noProof/>
            <w:webHidden/>
          </w:rPr>
          <w:instrText xml:space="preserve"> PAGEREF _Toc160808855 \h </w:instrText>
        </w:r>
        <w:r w:rsidR="009C5B1E">
          <w:rPr>
            <w:noProof/>
            <w:webHidden/>
          </w:rPr>
        </w:r>
        <w:r w:rsidR="009C5B1E">
          <w:rPr>
            <w:noProof/>
            <w:webHidden/>
          </w:rPr>
          <w:fldChar w:fldCharType="separate"/>
        </w:r>
        <w:r w:rsidR="00D0073E">
          <w:rPr>
            <w:noProof/>
            <w:webHidden/>
          </w:rPr>
          <w:t>55</w:t>
        </w:r>
        <w:r w:rsidR="009C5B1E">
          <w:rPr>
            <w:noProof/>
            <w:webHidden/>
          </w:rPr>
          <w:fldChar w:fldCharType="end"/>
        </w:r>
      </w:hyperlink>
    </w:p>
    <w:p w14:paraId="46914CE8" w14:textId="18B3C68B" w:rsidR="009C5B1E" w:rsidRDefault="00000000">
      <w:pPr>
        <w:pStyle w:val="TDC1"/>
        <w:rPr>
          <w:rFonts w:eastAsiaTheme="minorEastAsia"/>
          <w:noProof/>
          <w:kern w:val="2"/>
          <w:sz w:val="22"/>
          <w:lang w:val="es-PE" w:eastAsia="es-PE"/>
          <w14:ligatures w14:val="standardContextual"/>
        </w:rPr>
      </w:pPr>
      <w:hyperlink w:anchor="_Toc160808856" w:history="1">
        <w:r w:rsidR="009C5B1E" w:rsidRPr="00D41390">
          <w:rPr>
            <w:rStyle w:val="Hipervnculo"/>
            <w:noProof/>
          </w:rPr>
          <w:t>Tabla 9: Número y distribución de sexo entre las 14 especialidades médicas con mayor porcentaje de sexo masculino de ingresantes al residentado médico</w:t>
        </w:r>
        <w:r w:rsidR="009C5B1E">
          <w:rPr>
            <w:noProof/>
            <w:webHidden/>
          </w:rPr>
          <w:tab/>
        </w:r>
        <w:r w:rsidR="009C5B1E">
          <w:rPr>
            <w:noProof/>
            <w:webHidden/>
          </w:rPr>
          <w:fldChar w:fldCharType="begin"/>
        </w:r>
        <w:r w:rsidR="009C5B1E">
          <w:rPr>
            <w:noProof/>
            <w:webHidden/>
          </w:rPr>
          <w:instrText xml:space="preserve"> PAGEREF _Toc160808856 \h </w:instrText>
        </w:r>
        <w:r w:rsidR="009C5B1E">
          <w:rPr>
            <w:noProof/>
            <w:webHidden/>
          </w:rPr>
        </w:r>
        <w:r w:rsidR="009C5B1E">
          <w:rPr>
            <w:noProof/>
            <w:webHidden/>
          </w:rPr>
          <w:fldChar w:fldCharType="separate"/>
        </w:r>
        <w:r w:rsidR="00D0073E">
          <w:rPr>
            <w:noProof/>
            <w:webHidden/>
          </w:rPr>
          <w:t>57</w:t>
        </w:r>
        <w:r w:rsidR="009C5B1E">
          <w:rPr>
            <w:noProof/>
            <w:webHidden/>
          </w:rPr>
          <w:fldChar w:fldCharType="end"/>
        </w:r>
      </w:hyperlink>
    </w:p>
    <w:p w14:paraId="14315CAE" w14:textId="4CCF3450" w:rsidR="009C5B1E" w:rsidRDefault="00000000">
      <w:pPr>
        <w:pStyle w:val="TDC1"/>
        <w:rPr>
          <w:rFonts w:eastAsiaTheme="minorEastAsia"/>
          <w:noProof/>
          <w:kern w:val="2"/>
          <w:sz w:val="22"/>
          <w:lang w:val="es-PE" w:eastAsia="es-PE"/>
          <w14:ligatures w14:val="standardContextual"/>
        </w:rPr>
      </w:pPr>
      <w:hyperlink w:anchor="_Toc160808861" w:history="1">
        <w:r w:rsidR="009C5B1E" w:rsidRPr="00D41390">
          <w:rPr>
            <w:rStyle w:val="Hipervnculo"/>
            <w:noProof/>
          </w:rPr>
          <w:t>Tabla 10: Comparación en el número y porcentaje de ingresantes y no ingresantes al residentado médico entre mujeres y varones en los distintos años</w:t>
        </w:r>
        <w:r w:rsidR="009C5B1E">
          <w:rPr>
            <w:noProof/>
            <w:webHidden/>
          </w:rPr>
          <w:tab/>
        </w:r>
        <w:r w:rsidR="009C5B1E">
          <w:rPr>
            <w:noProof/>
            <w:webHidden/>
          </w:rPr>
          <w:fldChar w:fldCharType="begin"/>
        </w:r>
        <w:r w:rsidR="009C5B1E">
          <w:rPr>
            <w:noProof/>
            <w:webHidden/>
          </w:rPr>
          <w:instrText xml:space="preserve"> PAGEREF _Toc160808861 \h </w:instrText>
        </w:r>
        <w:r w:rsidR="009C5B1E">
          <w:rPr>
            <w:noProof/>
            <w:webHidden/>
          </w:rPr>
        </w:r>
        <w:r w:rsidR="009C5B1E">
          <w:rPr>
            <w:noProof/>
            <w:webHidden/>
          </w:rPr>
          <w:fldChar w:fldCharType="separate"/>
        </w:r>
        <w:r w:rsidR="00D0073E">
          <w:rPr>
            <w:noProof/>
            <w:webHidden/>
          </w:rPr>
          <w:t>63</w:t>
        </w:r>
        <w:r w:rsidR="009C5B1E">
          <w:rPr>
            <w:noProof/>
            <w:webHidden/>
          </w:rPr>
          <w:fldChar w:fldCharType="end"/>
        </w:r>
      </w:hyperlink>
    </w:p>
    <w:p w14:paraId="29EF545E" w14:textId="37A27ADE" w:rsidR="009C5B1E" w:rsidRDefault="00000000">
      <w:pPr>
        <w:pStyle w:val="TDC1"/>
        <w:rPr>
          <w:rFonts w:eastAsiaTheme="minorEastAsia"/>
          <w:noProof/>
          <w:kern w:val="2"/>
          <w:sz w:val="22"/>
          <w:lang w:val="es-PE" w:eastAsia="es-PE"/>
          <w14:ligatures w14:val="standardContextual"/>
        </w:rPr>
      </w:pPr>
      <w:hyperlink w:anchor="_Toc160808863" w:history="1">
        <w:r w:rsidR="009C5B1E" w:rsidRPr="00D41390">
          <w:rPr>
            <w:rStyle w:val="Hipervnculo"/>
            <w:noProof/>
          </w:rPr>
          <w:t>Tabla 11: Número y distribución de sexo en la región Lima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3 \h </w:instrText>
        </w:r>
        <w:r w:rsidR="009C5B1E">
          <w:rPr>
            <w:noProof/>
            <w:webHidden/>
          </w:rPr>
        </w:r>
        <w:r w:rsidR="009C5B1E">
          <w:rPr>
            <w:noProof/>
            <w:webHidden/>
          </w:rPr>
          <w:fldChar w:fldCharType="separate"/>
        </w:r>
        <w:r w:rsidR="00D0073E">
          <w:rPr>
            <w:noProof/>
            <w:webHidden/>
          </w:rPr>
          <w:t>66</w:t>
        </w:r>
        <w:r w:rsidR="009C5B1E">
          <w:rPr>
            <w:noProof/>
            <w:webHidden/>
          </w:rPr>
          <w:fldChar w:fldCharType="end"/>
        </w:r>
      </w:hyperlink>
    </w:p>
    <w:p w14:paraId="5D8472F0" w14:textId="7888A4A7" w:rsidR="009C5B1E" w:rsidRDefault="00000000">
      <w:pPr>
        <w:pStyle w:val="TDC1"/>
        <w:rPr>
          <w:rFonts w:eastAsiaTheme="minorEastAsia"/>
          <w:noProof/>
          <w:kern w:val="2"/>
          <w:sz w:val="22"/>
          <w:lang w:val="es-PE" w:eastAsia="es-PE"/>
          <w14:ligatures w14:val="standardContextual"/>
        </w:rPr>
      </w:pPr>
      <w:hyperlink w:anchor="_Toc160808864" w:history="1">
        <w:r w:rsidR="009C5B1E" w:rsidRPr="00D41390">
          <w:rPr>
            <w:rStyle w:val="Hipervnculo"/>
            <w:noProof/>
          </w:rPr>
          <w:t>Tabla 12: Número y distribución de sexo en la región Norte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4 \h </w:instrText>
        </w:r>
        <w:r w:rsidR="009C5B1E">
          <w:rPr>
            <w:noProof/>
            <w:webHidden/>
          </w:rPr>
        </w:r>
        <w:r w:rsidR="009C5B1E">
          <w:rPr>
            <w:noProof/>
            <w:webHidden/>
          </w:rPr>
          <w:fldChar w:fldCharType="separate"/>
        </w:r>
        <w:r w:rsidR="00D0073E">
          <w:rPr>
            <w:noProof/>
            <w:webHidden/>
          </w:rPr>
          <w:t>67</w:t>
        </w:r>
        <w:r w:rsidR="009C5B1E">
          <w:rPr>
            <w:noProof/>
            <w:webHidden/>
          </w:rPr>
          <w:fldChar w:fldCharType="end"/>
        </w:r>
      </w:hyperlink>
    </w:p>
    <w:p w14:paraId="3D3A4465" w14:textId="7C703811" w:rsidR="009C5B1E" w:rsidRDefault="00000000">
      <w:pPr>
        <w:pStyle w:val="TDC1"/>
        <w:rPr>
          <w:rFonts w:eastAsiaTheme="minorEastAsia"/>
          <w:noProof/>
          <w:kern w:val="2"/>
          <w:sz w:val="22"/>
          <w:lang w:val="es-PE" w:eastAsia="es-PE"/>
          <w14:ligatures w14:val="standardContextual"/>
        </w:rPr>
      </w:pPr>
      <w:hyperlink w:anchor="_Toc160808865" w:history="1">
        <w:r w:rsidR="009C5B1E" w:rsidRPr="00D41390">
          <w:rPr>
            <w:rStyle w:val="Hipervnculo"/>
            <w:noProof/>
          </w:rPr>
          <w:t>Tabla 13: Número y distribución de sexo en la región Sur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5 \h </w:instrText>
        </w:r>
        <w:r w:rsidR="009C5B1E">
          <w:rPr>
            <w:noProof/>
            <w:webHidden/>
          </w:rPr>
        </w:r>
        <w:r w:rsidR="009C5B1E">
          <w:rPr>
            <w:noProof/>
            <w:webHidden/>
          </w:rPr>
          <w:fldChar w:fldCharType="separate"/>
        </w:r>
        <w:r w:rsidR="00D0073E">
          <w:rPr>
            <w:noProof/>
            <w:webHidden/>
          </w:rPr>
          <w:t>68</w:t>
        </w:r>
        <w:r w:rsidR="009C5B1E">
          <w:rPr>
            <w:noProof/>
            <w:webHidden/>
          </w:rPr>
          <w:fldChar w:fldCharType="end"/>
        </w:r>
      </w:hyperlink>
    </w:p>
    <w:p w14:paraId="7F5E9D0C" w14:textId="13705566" w:rsidR="009C5B1E" w:rsidRDefault="00000000">
      <w:pPr>
        <w:pStyle w:val="TDC1"/>
        <w:rPr>
          <w:rFonts w:eastAsiaTheme="minorEastAsia"/>
          <w:noProof/>
          <w:kern w:val="2"/>
          <w:sz w:val="22"/>
          <w:lang w:val="es-PE" w:eastAsia="es-PE"/>
          <w14:ligatures w14:val="standardContextual"/>
        </w:rPr>
      </w:pPr>
      <w:hyperlink w:anchor="_Toc160808866" w:history="1">
        <w:r w:rsidR="009C5B1E" w:rsidRPr="00D41390">
          <w:rPr>
            <w:rStyle w:val="Hipervnculo"/>
            <w:noProof/>
          </w:rPr>
          <w:t>Tabla 14: Número y distribución de sexo en la región Centro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6 \h </w:instrText>
        </w:r>
        <w:r w:rsidR="009C5B1E">
          <w:rPr>
            <w:noProof/>
            <w:webHidden/>
          </w:rPr>
        </w:r>
        <w:r w:rsidR="009C5B1E">
          <w:rPr>
            <w:noProof/>
            <w:webHidden/>
          </w:rPr>
          <w:fldChar w:fldCharType="separate"/>
        </w:r>
        <w:r w:rsidR="00D0073E">
          <w:rPr>
            <w:noProof/>
            <w:webHidden/>
          </w:rPr>
          <w:t>69</w:t>
        </w:r>
        <w:r w:rsidR="009C5B1E">
          <w:rPr>
            <w:noProof/>
            <w:webHidden/>
          </w:rPr>
          <w:fldChar w:fldCharType="end"/>
        </w:r>
      </w:hyperlink>
    </w:p>
    <w:p w14:paraId="6BBBC4B3" w14:textId="3C33D336" w:rsidR="009C5B1E" w:rsidRDefault="00000000">
      <w:pPr>
        <w:pStyle w:val="TDC1"/>
        <w:rPr>
          <w:rFonts w:eastAsiaTheme="minorEastAsia"/>
          <w:noProof/>
          <w:kern w:val="2"/>
          <w:sz w:val="22"/>
          <w:lang w:val="es-PE" w:eastAsia="es-PE"/>
          <w14:ligatures w14:val="standardContextual"/>
        </w:rPr>
      </w:pPr>
      <w:hyperlink w:anchor="_Toc160808867" w:history="1">
        <w:r w:rsidR="009C5B1E" w:rsidRPr="00D41390">
          <w:rPr>
            <w:rStyle w:val="Hipervnculo"/>
            <w:noProof/>
          </w:rPr>
          <w:t>Tabla 15: Número y distribución de sexo en la región Oriente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7 \h </w:instrText>
        </w:r>
        <w:r w:rsidR="009C5B1E">
          <w:rPr>
            <w:noProof/>
            <w:webHidden/>
          </w:rPr>
        </w:r>
        <w:r w:rsidR="009C5B1E">
          <w:rPr>
            <w:noProof/>
            <w:webHidden/>
          </w:rPr>
          <w:fldChar w:fldCharType="separate"/>
        </w:r>
        <w:r w:rsidR="00D0073E">
          <w:rPr>
            <w:noProof/>
            <w:webHidden/>
          </w:rPr>
          <w:t>70</w:t>
        </w:r>
        <w:r w:rsidR="009C5B1E">
          <w:rPr>
            <w:noProof/>
            <w:webHidden/>
          </w:rPr>
          <w:fldChar w:fldCharType="end"/>
        </w:r>
      </w:hyperlink>
    </w:p>
    <w:p w14:paraId="6BDE1D71" w14:textId="0236CF56" w:rsidR="009C5B1E" w:rsidRDefault="00000000">
      <w:pPr>
        <w:pStyle w:val="TDC1"/>
        <w:rPr>
          <w:rFonts w:eastAsiaTheme="minorEastAsia"/>
          <w:noProof/>
          <w:kern w:val="2"/>
          <w:sz w:val="22"/>
          <w:lang w:val="es-PE" w:eastAsia="es-PE"/>
          <w14:ligatures w14:val="standardContextual"/>
        </w:rPr>
      </w:pPr>
      <w:hyperlink w:anchor="_Toc160808870" w:history="1">
        <w:r w:rsidR="009C5B1E" w:rsidRPr="00D41390">
          <w:rPr>
            <w:rStyle w:val="Hipervnculo"/>
            <w:noProof/>
          </w:rPr>
          <w:t>Tabla 16: Resultados de los coeficientes de la variable región de postulación en los modelos de regresión logística creados usando al sexo como variable dependiente y a la región de postulación y al tiempo (año de postulación) como variables independientes (predictoras)</w:t>
        </w:r>
        <w:r w:rsidR="009C5B1E">
          <w:rPr>
            <w:noProof/>
            <w:webHidden/>
          </w:rPr>
          <w:tab/>
        </w:r>
        <w:r w:rsidR="009C5B1E">
          <w:rPr>
            <w:noProof/>
            <w:webHidden/>
          </w:rPr>
          <w:fldChar w:fldCharType="begin"/>
        </w:r>
        <w:r w:rsidR="009C5B1E">
          <w:rPr>
            <w:noProof/>
            <w:webHidden/>
          </w:rPr>
          <w:instrText xml:space="preserve"> PAGEREF _Toc160808870 \h </w:instrText>
        </w:r>
        <w:r w:rsidR="009C5B1E">
          <w:rPr>
            <w:noProof/>
            <w:webHidden/>
          </w:rPr>
        </w:r>
        <w:r w:rsidR="009C5B1E">
          <w:rPr>
            <w:noProof/>
            <w:webHidden/>
          </w:rPr>
          <w:fldChar w:fldCharType="separate"/>
        </w:r>
        <w:r w:rsidR="00D0073E">
          <w:rPr>
            <w:noProof/>
            <w:webHidden/>
          </w:rPr>
          <w:t>73</w:t>
        </w:r>
        <w:r w:rsidR="009C5B1E">
          <w:rPr>
            <w:noProof/>
            <w:webHidden/>
          </w:rPr>
          <w:fldChar w:fldCharType="end"/>
        </w:r>
      </w:hyperlink>
    </w:p>
    <w:p w14:paraId="5A348171" w14:textId="431C5988" w:rsidR="009C5B1E" w:rsidRPr="009C5B1E" w:rsidRDefault="009C5B1E" w:rsidP="009C5B1E">
      <w:pPr>
        <w:rPr>
          <w:lang w:val="en-US"/>
        </w:rPr>
      </w:pPr>
      <w:r>
        <w:rPr>
          <w:lang w:val="en-US"/>
        </w:rPr>
        <w:fldChar w:fldCharType="end"/>
      </w:r>
    </w:p>
    <w:p w14:paraId="4BD0E2B5" w14:textId="13E28411" w:rsidR="00CC2A83" w:rsidRDefault="00CC2A83">
      <w:pPr>
        <w:spacing w:before="0" w:after="160" w:line="259" w:lineRule="auto"/>
        <w:jc w:val="left"/>
        <w:rPr>
          <w:lang w:val="en-US"/>
        </w:rPr>
      </w:pPr>
      <w:r>
        <w:rPr>
          <w:lang w:val="en-US"/>
        </w:rPr>
        <w:br w:type="page"/>
      </w:r>
    </w:p>
    <w:p w14:paraId="7629DF61" w14:textId="77777777" w:rsidR="009C5B1E" w:rsidRDefault="00B53CB3" w:rsidP="009C5B1E">
      <w:pPr>
        <w:pStyle w:val="TDC1"/>
      </w:pPr>
      <w:r>
        <w:rPr>
          <w:noProof/>
        </w:rPr>
        <w:lastRenderedPageBreak/>
        <mc:AlternateContent>
          <mc:Choice Requires="wps">
            <w:drawing>
              <wp:anchor distT="0" distB="0" distL="114300" distR="114300" simplePos="0" relativeHeight="251661312" behindDoc="0" locked="0" layoutInCell="1" allowOverlap="1" wp14:anchorId="209A27D1" wp14:editId="556023DA">
                <wp:simplePos x="0" y="0"/>
                <wp:positionH relativeFrom="margin">
                  <wp:align>center</wp:align>
                </wp:positionH>
                <wp:positionV relativeFrom="paragraph">
                  <wp:posOffset>-139700</wp:posOffset>
                </wp:positionV>
                <wp:extent cx="2374900" cy="368300"/>
                <wp:effectExtent l="0" t="0" r="0" b="0"/>
                <wp:wrapNone/>
                <wp:docPr id="123816327"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7022F722" w14:textId="6BD9B15D"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FIGU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A27D1" id="_x0000_s1027" type="#_x0000_t202" style="position:absolute;left:0;text-align:left;margin-left:0;margin-top:-11pt;width:187pt;height:2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" filled="f" stroked="f">
                <v:textbox>
                  <w:txbxContent>
                    <w:p w14:paraId="7022F722" w14:textId="6BD9B15D"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FIGURAS</w:t>
                      </w:r>
                    </w:p>
                  </w:txbxContent>
                </v:textbox>
                <w10:wrap anchorx="margin"/>
              </v:shape>
            </w:pict>
          </mc:Fallback>
        </mc:AlternateContent>
      </w:r>
      <w:r>
        <w:fldChar w:fldCharType="begin"/>
      </w:r>
      <w:r>
        <w:instrText xml:space="preserve"> TOC \o "1-3" \h \z \u </w:instrText>
      </w:r>
      <w:r>
        <w:fldChar w:fldCharType="separate"/>
      </w:r>
    </w:p>
    <w:p w14:paraId="041BB532" w14:textId="626B8259" w:rsidR="009C5B1E" w:rsidRDefault="00B53CB3" w:rsidP="009C5B1E">
      <w:pPr>
        <w:pStyle w:val="TDC1"/>
        <w:rPr>
          <w:rFonts w:eastAsiaTheme="minorEastAsia"/>
          <w:noProof/>
          <w:kern w:val="2"/>
          <w:sz w:val="22"/>
          <w:lang w:val="es-PE" w:eastAsia="es-PE"/>
          <w14:ligatures w14:val="standardContextual"/>
        </w:rPr>
      </w:pPr>
      <w:r>
        <w:fldChar w:fldCharType="end"/>
      </w:r>
      <w:r w:rsidR="009C5B1E">
        <w:fldChar w:fldCharType="begin"/>
      </w:r>
      <w:r w:rsidR="009C5B1E">
        <w:instrText xml:space="preserve"> TOC \h \z \t "Título 4,1" </w:instrText>
      </w:r>
      <w:r w:rsidR="009C5B1E">
        <w:fldChar w:fldCharType="separate"/>
      </w:r>
      <w:hyperlink w:anchor="_Toc160808841" w:history="1">
        <w:r w:rsidR="009C5B1E" w:rsidRPr="00D41390">
          <w:rPr>
            <w:rStyle w:val="Hipervnculo"/>
            <w:noProof/>
          </w:rPr>
          <w:t>Figura 1: Distribución de sexo en los distintos años de los postulantes al programa de residentado médico</w:t>
        </w:r>
        <w:r w:rsidR="009C5B1E">
          <w:rPr>
            <w:noProof/>
            <w:webHidden/>
          </w:rPr>
          <w:tab/>
        </w:r>
        <w:r w:rsidR="009C5B1E">
          <w:rPr>
            <w:noProof/>
            <w:webHidden/>
          </w:rPr>
          <w:fldChar w:fldCharType="begin"/>
        </w:r>
        <w:r w:rsidR="009C5B1E">
          <w:rPr>
            <w:noProof/>
            <w:webHidden/>
          </w:rPr>
          <w:instrText xml:space="preserve"> PAGEREF _Toc160808841 \h </w:instrText>
        </w:r>
        <w:r w:rsidR="009C5B1E">
          <w:rPr>
            <w:noProof/>
            <w:webHidden/>
          </w:rPr>
        </w:r>
        <w:r w:rsidR="009C5B1E">
          <w:rPr>
            <w:noProof/>
            <w:webHidden/>
          </w:rPr>
          <w:fldChar w:fldCharType="separate"/>
        </w:r>
        <w:r w:rsidR="00D0073E">
          <w:rPr>
            <w:noProof/>
            <w:webHidden/>
          </w:rPr>
          <w:t>36</w:t>
        </w:r>
        <w:r w:rsidR="009C5B1E">
          <w:rPr>
            <w:noProof/>
            <w:webHidden/>
          </w:rPr>
          <w:fldChar w:fldCharType="end"/>
        </w:r>
      </w:hyperlink>
    </w:p>
    <w:p w14:paraId="263FF7EA" w14:textId="7B52E18B" w:rsidR="009C5B1E" w:rsidRDefault="00000000" w:rsidP="009C5B1E">
      <w:pPr>
        <w:pStyle w:val="TDC1"/>
        <w:rPr>
          <w:rFonts w:eastAsiaTheme="minorEastAsia"/>
          <w:noProof/>
          <w:kern w:val="2"/>
          <w:sz w:val="22"/>
          <w:lang w:val="es-PE" w:eastAsia="es-PE"/>
          <w14:ligatures w14:val="standardContextual"/>
        </w:rPr>
      </w:pPr>
      <w:hyperlink w:anchor="_Toc160808846" w:history="1">
        <w:r w:rsidR="009C5B1E" w:rsidRPr="00D41390">
          <w:rPr>
            <w:rStyle w:val="Hipervnculo"/>
            <w:noProof/>
          </w:rPr>
          <w:t>Figura 2: Proporción de postulantes de sexo femenino de las seis especialidades médicas con más postulantes entre aquellas que presentaban significancia estadística y un odds ratio superior a uno</w:t>
        </w:r>
        <w:r w:rsidR="009C5B1E">
          <w:rPr>
            <w:noProof/>
            <w:webHidden/>
          </w:rPr>
          <w:tab/>
        </w:r>
        <w:r w:rsidR="009C5B1E">
          <w:rPr>
            <w:noProof/>
            <w:webHidden/>
          </w:rPr>
          <w:fldChar w:fldCharType="begin"/>
        </w:r>
        <w:r w:rsidR="009C5B1E">
          <w:rPr>
            <w:noProof/>
            <w:webHidden/>
          </w:rPr>
          <w:instrText xml:space="preserve"> PAGEREF _Toc160808846 \h </w:instrText>
        </w:r>
        <w:r w:rsidR="009C5B1E">
          <w:rPr>
            <w:noProof/>
            <w:webHidden/>
          </w:rPr>
        </w:r>
        <w:r w:rsidR="009C5B1E">
          <w:rPr>
            <w:noProof/>
            <w:webHidden/>
          </w:rPr>
          <w:fldChar w:fldCharType="separate"/>
        </w:r>
        <w:r w:rsidR="00D0073E">
          <w:rPr>
            <w:noProof/>
            <w:webHidden/>
          </w:rPr>
          <w:t>45</w:t>
        </w:r>
        <w:r w:rsidR="009C5B1E">
          <w:rPr>
            <w:noProof/>
            <w:webHidden/>
          </w:rPr>
          <w:fldChar w:fldCharType="end"/>
        </w:r>
      </w:hyperlink>
    </w:p>
    <w:p w14:paraId="7F168D6B" w14:textId="6063E2FA" w:rsidR="009C5B1E" w:rsidRDefault="00000000" w:rsidP="009C5B1E">
      <w:pPr>
        <w:pStyle w:val="TDC1"/>
        <w:rPr>
          <w:rFonts w:eastAsiaTheme="minorEastAsia"/>
          <w:noProof/>
          <w:kern w:val="2"/>
          <w:sz w:val="22"/>
          <w:lang w:val="es-PE" w:eastAsia="es-PE"/>
          <w14:ligatures w14:val="standardContextual"/>
        </w:rPr>
      </w:pPr>
      <w:hyperlink w:anchor="_Toc160808847" w:history="1">
        <w:r w:rsidR="009C5B1E" w:rsidRPr="00D41390">
          <w:rPr>
            <w:rStyle w:val="Hipervnculo"/>
            <w:noProof/>
          </w:rPr>
          <w:t>Figura 3: Proporción de postulantes de sexo femenino de las seis especialidades médicas con más postulantes entre aquellas que presentaban significancia estadística y un odds ratio inferior a uno</w:t>
        </w:r>
        <w:r w:rsidR="009C5B1E">
          <w:rPr>
            <w:noProof/>
            <w:webHidden/>
          </w:rPr>
          <w:tab/>
        </w:r>
        <w:r w:rsidR="009C5B1E">
          <w:rPr>
            <w:noProof/>
            <w:webHidden/>
          </w:rPr>
          <w:fldChar w:fldCharType="begin"/>
        </w:r>
        <w:r w:rsidR="009C5B1E">
          <w:rPr>
            <w:noProof/>
            <w:webHidden/>
          </w:rPr>
          <w:instrText xml:space="preserve"> PAGEREF _Toc160808847 \h </w:instrText>
        </w:r>
        <w:r w:rsidR="009C5B1E">
          <w:rPr>
            <w:noProof/>
            <w:webHidden/>
          </w:rPr>
        </w:r>
        <w:r w:rsidR="009C5B1E">
          <w:rPr>
            <w:noProof/>
            <w:webHidden/>
          </w:rPr>
          <w:fldChar w:fldCharType="separate"/>
        </w:r>
        <w:r w:rsidR="00D0073E">
          <w:rPr>
            <w:noProof/>
            <w:webHidden/>
          </w:rPr>
          <w:t>46</w:t>
        </w:r>
        <w:r w:rsidR="009C5B1E">
          <w:rPr>
            <w:noProof/>
            <w:webHidden/>
          </w:rPr>
          <w:fldChar w:fldCharType="end"/>
        </w:r>
      </w:hyperlink>
    </w:p>
    <w:p w14:paraId="1F3C31AB" w14:textId="7E90C731" w:rsidR="009C5B1E" w:rsidRDefault="00000000" w:rsidP="009C5B1E">
      <w:pPr>
        <w:pStyle w:val="TDC1"/>
        <w:rPr>
          <w:rFonts w:eastAsiaTheme="minorEastAsia"/>
          <w:noProof/>
          <w:kern w:val="2"/>
          <w:sz w:val="22"/>
          <w:lang w:val="es-PE" w:eastAsia="es-PE"/>
          <w14:ligatures w14:val="standardContextual"/>
        </w:rPr>
      </w:pPr>
      <w:hyperlink w:anchor="_Toc160808848" w:history="1">
        <w:r w:rsidR="009C5B1E" w:rsidRPr="00D41390">
          <w:rPr>
            <w:rStyle w:val="Hipervnculo"/>
            <w:noProof/>
          </w:rPr>
          <w:t>Figura 4: Proporción de postulantes de sexo femenino de las especialidades que tuvieron una modificación de efecto sobre el año de postulación estadísticamente significativa</w:t>
        </w:r>
        <w:r w:rsidR="009C5B1E">
          <w:rPr>
            <w:noProof/>
            <w:webHidden/>
          </w:rPr>
          <w:tab/>
        </w:r>
        <w:r w:rsidR="009C5B1E">
          <w:rPr>
            <w:noProof/>
            <w:webHidden/>
          </w:rPr>
          <w:fldChar w:fldCharType="begin"/>
        </w:r>
        <w:r w:rsidR="009C5B1E">
          <w:rPr>
            <w:noProof/>
            <w:webHidden/>
          </w:rPr>
          <w:instrText xml:space="preserve"> PAGEREF _Toc160808848 \h </w:instrText>
        </w:r>
        <w:r w:rsidR="009C5B1E">
          <w:rPr>
            <w:noProof/>
            <w:webHidden/>
          </w:rPr>
        </w:r>
        <w:r w:rsidR="009C5B1E">
          <w:rPr>
            <w:noProof/>
            <w:webHidden/>
          </w:rPr>
          <w:fldChar w:fldCharType="separate"/>
        </w:r>
        <w:r w:rsidR="00D0073E">
          <w:rPr>
            <w:noProof/>
            <w:webHidden/>
          </w:rPr>
          <w:t>47</w:t>
        </w:r>
        <w:r w:rsidR="009C5B1E">
          <w:rPr>
            <w:noProof/>
            <w:webHidden/>
          </w:rPr>
          <w:fldChar w:fldCharType="end"/>
        </w:r>
      </w:hyperlink>
    </w:p>
    <w:p w14:paraId="634A20E5" w14:textId="32A7E8A5" w:rsidR="009C5B1E" w:rsidRDefault="00000000" w:rsidP="009C5B1E">
      <w:pPr>
        <w:pStyle w:val="TDC1"/>
        <w:rPr>
          <w:rFonts w:eastAsiaTheme="minorEastAsia"/>
          <w:noProof/>
          <w:kern w:val="2"/>
          <w:sz w:val="22"/>
          <w:lang w:val="es-PE" w:eastAsia="es-PE"/>
          <w14:ligatures w14:val="standardContextual"/>
        </w:rPr>
      </w:pPr>
      <w:hyperlink w:anchor="_Toc160808849" w:history="1">
        <w:r w:rsidR="009C5B1E" w:rsidRPr="00D41390">
          <w:rPr>
            <w:rStyle w:val="Hipervnculo"/>
            <w:noProof/>
          </w:rPr>
          <w:t>Figura 5: Número de postulantes al programa de residentado médico a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49 \h </w:instrText>
        </w:r>
        <w:r w:rsidR="009C5B1E">
          <w:rPr>
            <w:noProof/>
            <w:webHidden/>
          </w:rPr>
        </w:r>
        <w:r w:rsidR="009C5B1E">
          <w:rPr>
            <w:noProof/>
            <w:webHidden/>
          </w:rPr>
          <w:fldChar w:fldCharType="separate"/>
        </w:r>
        <w:r w:rsidR="00D0073E">
          <w:rPr>
            <w:noProof/>
            <w:webHidden/>
          </w:rPr>
          <w:t>48</w:t>
        </w:r>
        <w:r w:rsidR="009C5B1E">
          <w:rPr>
            <w:noProof/>
            <w:webHidden/>
          </w:rPr>
          <w:fldChar w:fldCharType="end"/>
        </w:r>
      </w:hyperlink>
    </w:p>
    <w:p w14:paraId="2DDCDEBD" w14:textId="5E9846A6" w:rsidR="009C5B1E" w:rsidRDefault="00000000" w:rsidP="009C5B1E">
      <w:pPr>
        <w:pStyle w:val="TDC1"/>
        <w:rPr>
          <w:rFonts w:eastAsiaTheme="minorEastAsia"/>
          <w:noProof/>
          <w:kern w:val="2"/>
          <w:sz w:val="22"/>
          <w:lang w:val="es-PE" w:eastAsia="es-PE"/>
          <w14:ligatures w14:val="standardContextual"/>
        </w:rPr>
      </w:pPr>
      <w:hyperlink w:anchor="_Toc160808850" w:history="1">
        <w:r w:rsidR="009C5B1E" w:rsidRPr="00D41390">
          <w:rPr>
            <w:rStyle w:val="Hipervnculo"/>
            <w:noProof/>
          </w:rPr>
          <w:t>Figura 6: Proporción de postulantes de sexo femenino al programa de residentado médico separada por especialidades clínicas y quirúrgicas entre los distintos años</w:t>
        </w:r>
        <w:r w:rsidR="009C5B1E">
          <w:rPr>
            <w:noProof/>
            <w:webHidden/>
          </w:rPr>
          <w:tab/>
        </w:r>
        <w:r w:rsidR="009C5B1E">
          <w:rPr>
            <w:noProof/>
            <w:webHidden/>
          </w:rPr>
          <w:fldChar w:fldCharType="begin"/>
        </w:r>
        <w:r w:rsidR="009C5B1E">
          <w:rPr>
            <w:noProof/>
            <w:webHidden/>
          </w:rPr>
          <w:instrText xml:space="preserve"> PAGEREF _Toc160808850 \h </w:instrText>
        </w:r>
        <w:r w:rsidR="009C5B1E">
          <w:rPr>
            <w:noProof/>
            <w:webHidden/>
          </w:rPr>
        </w:r>
        <w:r w:rsidR="009C5B1E">
          <w:rPr>
            <w:noProof/>
            <w:webHidden/>
          </w:rPr>
          <w:fldChar w:fldCharType="separate"/>
        </w:r>
        <w:r w:rsidR="00D0073E">
          <w:rPr>
            <w:noProof/>
            <w:webHidden/>
          </w:rPr>
          <w:t>49</w:t>
        </w:r>
        <w:r w:rsidR="009C5B1E">
          <w:rPr>
            <w:noProof/>
            <w:webHidden/>
          </w:rPr>
          <w:fldChar w:fldCharType="end"/>
        </w:r>
      </w:hyperlink>
    </w:p>
    <w:p w14:paraId="0D59C192" w14:textId="7CF0617D" w:rsidR="009C5B1E" w:rsidRDefault="00000000" w:rsidP="009C5B1E">
      <w:pPr>
        <w:pStyle w:val="TDC1"/>
        <w:rPr>
          <w:rFonts w:eastAsiaTheme="minorEastAsia"/>
          <w:noProof/>
          <w:kern w:val="2"/>
          <w:sz w:val="22"/>
          <w:lang w:val="es-PE" w:eastAsia="es-PE"/>
          <w14:ligatures w14:val="standardContextual"/>
        </w:rPr>
      </w:pPr>
      <w:hyperlink w:anchor="_Toc160808851" w:history="1">
        <w:r w:rsidR="009C5B1E" w:rsidRPr="00D41390">
          <w:rPr>
            <w:rStyle w:val="Hipervnculo"/>
            <w:noProof/>
          </w:rPr>
          <w:t>Figura 7: Número de postulantes de sexo femenino al programa de residentado médico a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51 \h </w:instrText>
        </w:r>
        <w:r w:rsidR="009C5B1E">
          <w:rPr>
            <w:noProof/>
            <w:webHidden/>
          </w:rPr>
        </w:r>
        <w:r w:rsidR="009C5B1E">
          <w:rPr>
            <w:noProof/>
            <w:webHidden/>
          </w:rPr>
          <w:fldChar w:fldCharType="separate"/>
        </w:r>
        <w:r w:rsidR="00D0073E">
          <w:rPr>
            <w:noProof/>
            <w:webHidden/>
          </w:rPr>
          <w:t>50</w:t>
        </w:r>
        <w:r w:rsidR="009C5B1E">
          <w:rPr>
            <w:noProof/>
            <w:webHidden/>
          </w:rPr>
          <w:fldChar w:fldCharType="end"/>
        </w:r>
      </w:hyperlink>
    </w:p>
    <w:p w14:paraId="4763A766" w14:textId="1AA9B214" w:rsidR="009C5B1E" w:rsidRDefault="00000000" w:rsidP="009C5B1E">
      <w:pPr>
        <w:pStyle w:val="TDC1"/>
        <w:rPr>
          <w:rFonts w:eastAsiaTheme="minorEastAsia"/>
          <w:noProof/>
          <w:kern w:val="2"/>
          <w:sz w:val="22"/>
          <w:lang w:val="es-PE" w:eastAsia="es-PE"/>
          <w14:ligatures w14:val="standardContextual"/>
        </w:rPr>
      </w:pPr>
      <w:hyperlink w:anchor="_Toc160808852" w:history="1">
        <w:r w:rsidR="009C5B1E" w:rsidRPr="00D41390">
          <w:rPr>
            <w:rStyle w:val="Hipervnculo"/>
            <w:noProof/>
          </w:rPr>
          <w:t>Figura 8: Número de postulantes de sexo masculino al programa de residentado médico a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52 \h </w:instrText>
        </w:r>
        <w:r w:rsidR="009C5B1E">
          <w:rPr>
            <w:noProof/>
            <w:webHidden/>
          </w:rPr>
        </w:r>
        <w:r w:rsidR="009C5B1E">
          <w:rPr>
            <w:noProof/>
            <w:webHidden/>
          </w:rPr>
          <w:fldChar w:fldCharType="separate"/>
        </w:r>
        <w:r w:rsidR="00D0073E">
          <w:rPr>
            <w:noProof/>
            <w:webHidden/>
          </w:rPr>
          <w:t>51</w:t>
        </w:r>
        <w:r w:rsidR="009C5B1E">
          <w:rPr>
            <w:noProof/>
            <w:webHidden/>
          </w:rPr>
          <w:fldChar w:fldCharType="end"/>
        </w:r>
      </w:hyperlink>
    </w:p>
    <w:p w14:paraId="28CEF3D7" w14:textId="4B570687" w:rsidR="009C5B1E" w:rsidRDefault="00000000" w:rsidP="009C5B1E">
      <w:pPr>
        <w:pStyle w:val="TDC1"/>
        <w:rPr>
          <w:rFonts w:eastAsiaTheme="minorEastAsia"/>
          <w:noProof/>
          <w:kern w:val="2"/>
          <w:sz w:val="22"/>
          <w:lang w:val="es-PE" w:eastAsia="es-PE"/>
          <w14:ligatures w14:val="standardContextual"/>
        </w:rPr>
      </w:pPr>
      <w:hyperlink w:anchor="_Toc160808857" w:history="1">
        <w:r w:rsidR="009C5B1E" w:rsidRPr="00D41390">
          <w:rPr>
            <w:rStyle w:val="Hipervnculo"/>
            <w:noProof/>
          </w:rPr>
          <w:t>Figura 9: Número de ingresantes y no ingres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57 \h </w:instrText>
        </w:r>
        <w:r w:rsidR="009C5B1E">
          <w:rPr>
            <w:noProof/>
            <w:webHidden/>
          </w:rPr>
        </w:r>
        <w:r w:rsidR="009C5B1E">
          <w:rPr>
            <w:noProof/>
            <w:webHidden/>
          </w:rPr>
          <w:fldChar w:fldCharType="separate"/>
        </w:r>
        <w:r w:rsidR="00D0073E">
          <w:rPr>
            <w:noProof/>
            <w:webHidden/>
          </w:rPr>
          <w:t>59</w:t>
        </w:r>
        <w:r w:rsidR="009C5B1E">
          <w:rPr>
            <w:noProof/>
            <w:webHidden/>
          </w:rPr>
          <w:fldChar w:fldCharType="end"/>
        </w:r>
      </w:hyperlink>
    </w:p>
    <w:p w14:paraId="266D4949" w14:textId="43288487" w:rsidR="009C5B1E" w:rsidRDefault="00000000" w:rsidP="009C5B1E">
      <w:pPr>
        <w:pStyle w:val="TDC1"/>
        <w:rPr>
          <w:rFonts w:eastAsiaTheme="minorEastAsia"/>
          <w:noProof/>
          <w:kern w:val="2"/>
          <w:sz w:val="22"/>
          <w:lang w:val="es-PE" w:eastAsia="es-PE"/>
          <w14:ligatures w14:val="standardContextual"/>
        </w:rPr>
      </w:pPr>
      <w:hyperlink w:anchor="_Toc160808858" w:history="1">
        <w:r w:rsidR="009C5B1E" w:rsidRPr="00D41390">
          <w:rPr>
            <w:rStyle w:val="Hipervnculo"/>
            <w:noProof/>
          </w:rPr>
          <w:t>Figura 10: Distribución de sexo de ingres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58 \h </w:instrText>
        </w:r>
        <w:r w:rsidR="009C5B1E">
          <w:rPr>
            <w:noProof/>
            <w:webHidden/>
          </w:rPr>
        </w:r>
        <w:r w:rsidR="009C5B1E">
          <w:rPr>
            <w:noProof/>
            <w:webHidden/>
          </w:rPr>
          <w:fldChar w:fldCharType="separate"/>
        </w:r>
        <w:r w:rsidR="00D0073E">
          <w:rPr>
            <w:noProof/>
            <w:webHidden/>
          </w:rPr>
          <w:t>60</w:t>
        </w:r>
        <w:r w:rsidR="009C5B1E">
          <w:rPr>
            <w:noProof/>
            <w:webHidden/>
          </w:rPr>
          <w:fldChar w:fldCharType="end"/>
        </w:r>
      </w:hyperlink>
    </w:p>
    <w:p w14:paraId="49A1489D" w14:textId="7FB95468" w:rsidR="009C5B1E" w:rsidRDefault="00000000" w:rsidP="009C5B1E">
      <w:pPr>
        <w:pStyle w:val="TDC1"/>
        <w:rPr>
          <w:rFonts w:eastAsiaTheme="minorEastAsia"/>
          <w:noProof/>
          <w:kern w:val="2"/>
          <w:sz w:val="22"/>
          <w:lang w:val="es-PE" w:eastAsia="es-PE"/>
          <w14:ligatures w14:val="standardContextual"/>
        </w:rPr>
      </w:pPr>
      <w:hyperlink w:anchor="_Toc160808859" w:history="1">
        <w:r w:rsidR="009C5B1E" w:rsidRPr="00D41390">
          <w:rPr>
            <w:rStyle w:val="Hipervnculo"/>
            <w:noProof/>
          </w:rPr>
          <w:t>Figura 11: Número de ingresantes al programa de residentado médico a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59 \h </w:instrText>
        </w:r>
        <w:r w:rsidR="009C5B1E">
          <w:rPr>
            <w:noProof/>
            <w:webHidden/>
          </w:rPr>
        </w:r>
        <w:r w:rsidR="009C5B1E">
          <w:rPr>
            <w:noProof/>
            <w:webHidden/>
          </w:rPr>
          <w:fldChar w:fldCharType="separate"/>
        </w:r>
        <w:r w:rsidR="00D0073E">
          <w:rPr>
            <w:noProof/>
            <w:webHidden/>
          </w:rPr>
          <w:t>61</w:t>
        </w:r>
        <w:r w:rsidR="009C5B1E">
          <w:rPr>
            <w:noProof/>
            <w:webHidden/>
          </w:rPr>
          <w:fldChar w:fldCharType="end"/>
        </w:r>
      </w:hyperlink>
    </w:p>
    <w:p w14:paraId="4B6B99BC" w14:textId="7B591D5C" w:rsidR="009C5B1E" w:rsidRDefault="00000000" w:rsidP="009C5B1E">
      <w:pPr>
        <w:pStyle w:val="TDC1"/>
        <w:rPr>
          <w:rFonts w:eastAsiaTheme="minorEastAsia"/>
          <w:noProof/>
          <w:kern w:val="2"/>
          <w:sz w:val="22"/>
          <w:lang w:val="es-PE" w:eastAsia="es-PE"/>
          <w14:ligatures w14:val="standardContextual"/>
        </w:rPr>
      </w:pPr>
      <w:hyperlink w:anchor="_Toc160808860" w:history="1">
        <w:r w:rsidR="009C5B1E" w:rsidRPr="00D41390">
          <w:rPr>
            <w:rStyle w:val="Hipervnculo"/>
            <w:noProof/>
          </w:rPr>
          <w:t>Figura 12: Proporción de ingresantes de sexo femenino al programa de residentado médico separada por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60 \h </w:instrText>
        </w:r>
        <w:r w:rsidR="009C5B1E">
          <w:rPr>
            <w:noProof/>
            <w:webHidden/>
          </w:rPr>
        </w:r>
        <w:r w:rsidR="009C5B1E">
          <w:rPr>
            <w:noProof/>
            <w:webHidden/>
          </w:rPr>
          <w:fldChar w:fldCharType="separate"/>
        </w:r>
        <w:r w:rsidR="00D0073E">
          <w:rPr>
            <w:noProof/>
            <w:webHidden/>
          </w:rPr>
          <w:t>62</w:t>
        </w:r>
        <w:r w:rsidR="009C5B1E">
          <w:rPr>
            <w:noProof/>
            <w:webHidden/>
          </w:rPr>
          <w:fldChar w:fldCharType="end"/>
        </w:r>
      </w:hyperlink>
    </w:p>
    <w:p w14:paraId="5C537626" w14:textId="30CC5BD7" w:rsidR="009C5B1E" w:rsidRDefault="00000000" w:rsidP="009C5B1E">
      <w:pPr>
        <w:pStyle w:val="TDC1"/>
        <w:rPr>
          <w:rFonts w:eastAsiaTheme="minorEastAsia"/>
          <w:noProof/>
          <w:kern w:val="2"/>
          <w:sz w:val="22"/>
          <w:lang w:val="es-PE" w:eastAsia="es-PE"/>
          <w14:ligatures w14:val="standardContextual"/>
        </w:rPr>
      </w:pPr>
      <w:hyperlink w:anchor="_Toc160808862" w:history="1">
        <w:r w:rsidR="009C5B1E" w:rsidRPr="00D41390">
          <w:rPr>
            <w:rStyle w:val="Hipervnculo"/>
            <w:noProof/>
          </w:rPr>
          <w:t>Figura 13: Distribución de sexo de acuerdo a región de postulación entre los postulantes al programa de residentado médico</w:t>
        </w:r>
        <w:r w:rsidR="009C5B1E">
          <w:rPr>
            <w:noProof/>
            <w:webHidden/>
          </w:rPr>
          <w:tab/>
        </w:r>
        <w:r w:rsidR="009C5B1E">
          <w:rPr>
            <w:noProof/>
            <w:webHidden/>
          </w:rPr>
          <w:fldChar w:fldCharType="begin"/>
        </w:r>
        <w:r w:rsidR="009C5B1E">
          <w:rPr>
            <w:noProof/>
            <w:webHidden/>
          </w:rPr>
          <w:instrText xml:space="preserve"> PAGEREF _Toc160808862 \h </w:instrText>
        </w:r>
        <w:r w:rsidR="009C5B1E">
          <w:rPr>
            <w:noProof/>
            <w:webHidden/>
          </w:rPr>
        </w:r>
        <w:r w:rsidR="009C5B1E">
          <w:rPr>
            <w:noProof/>
            <w:webHidden/>
          </w:rPr>
          <w:fldChar w:fldCharType="separate"/>
        </w:r>
        <w:r w:rsidR="00D0073E">
          <w:rPr>
            <w:noProof/>
            <w:webHidden/>
          </w:rPr>
          <w:t>65</w:t>
        </w:r>
        <w:r w:rsidR="009C5B1E">
          <w:rPr>
            <w:noProof/>
            <w:webHidden/>
          </w:rPr>
          <w:fldChar w:fldCharType="end"/>
        </w:r>
      </w:hyperlink>
    </w:p>
    <w:p w14:paraId="487B57A0" w14:textId="3EB8E119" w:rsidR="009C5B1E" w:rsidRDefault="00000000" w:rsidP="009C5B1E">
      <w:pPr>
        <w:pStyle w:val="TDC1"/>
        <w:rPr>
          <w:rFonts w:eastAsiaTheme="minorEastAsia"/>
          <w:noProof/>
          <w:kern w:val="2"/>
          <w:sz w:val="22"/>
          <w:lang w:val="es-PE" w:eastAsia="es-PE"/>
          <w14:ligatures w14:val="standardContextual"/>
        </w:rPr>
      </w:pPr>
      <w:hyperlink w:anchor="_Toc160808868" w:history="1">
        <w:r w:rsidR="009C5B1E" w:rsidRPr="00D41390">
          <w:rPr>
            <w:rStyle w:val="Hipervnculo"/>
            <w:noProof/>
          </w:rPr>
          <w:t>Figura 14: Número de postulantes al programa de residentado médico separados por región (Lima, Norte, Sur, Centro, Oriente) en los distintos años</w:t>
        </w:r>
        <w:r w:rsidR="009C5B1E">
          <w:rPr>
            <w:noProof/>
            <w:webHidden/>
          </w:rPr>
          <w:tab/>
        </w:r>
        <w:r w:rsidR="009C5B1E">
          <w:rPr>
            <w:noProof/>
            <w:webHidden/>
          </w:rPr>
          <w:fldChar w:fldCharType="begin"/>
        </w:r>
        <w:r w:rsidR="009C5B1E">
          <w:rPr>
            <w:noProof/>
            <w:webHidden/>
          </w:rPr>
          <w:instrText xml:space="preserve"> PAGEREF _Toc160808868 \h </w:instrText>
        </w:r>
        <w:r w:rsidR="009C5B1E">
          <w:rPr>
            <w:noProof/>
            <w:webHidden/>
          </w:rPr>
        </w:r>
        <w:r w:rsidR="009C5B1E">
          <w:rPr>
            <w:noProof/>
            <w:webHidden/>
          </w:rPr>
          <w:fldChar w:fldCharType="separate"/>
        </w:r>
        <w:r w:rsidR="00D0073E">
          <w:rPr>
            <w:noProof/>
            <w:webHidden/>
          </w:rPr>
          <w:t>71</w:t>
        </w:r>
        <w:r w:rsidR="009C5B1E">
          <w:rPr>
            <w:noProof/>
            <w:webHidden/>
          </w:rPr>
          <w:fldChar w:fldCharType="end"/>
        </w:r>
      </w:hyperlink>
    </w:p>
    <w:p w14:paraId="3EDD6154" w14:textId="00750E49" w:rsidR="009C5B1E" w:rsidRDefault="00000000" w:rsidP="009C5B1E">
      <w:pPr>
        <w:pStyle w:val="TDC1"/>
        <w:rPr>
          <w:rFonts w:eastAsiaTheme="minorEastAsia"/>
          <w:noProof/>
          <w:kern w:val="2"/>
          <w:sz w:val="22"/>
          <w:lang w:val="es-PE" w:eastAsia="es-PE"/>
          <w14:ligatures w14:val="standardContextual"/>
        </w:rPr>
      </w:pPr>
      <w:hyperlink w:anchor="_Toc160808869" w:history="1">
        <w:r w:rsidR="009C5B1E" w:rsidRPr="00D41390">
          <w:rPr>
            <w:rStyle w:val="Hipervnculo"/>
            <w:noProof/>
          </w:rPr>
          <w:t>Figura 15: Proporción de postulantes de sexo femenino de acuerdo a región (Lima, Norte, Sur, Centro y Oriente) entre los distintos años</w:t>
        </w:r>
        <w:r w:rsidR="009C5B1E">
          <w:rPr>
            <w:noProof/>
            <w:webHidden/>
          </w:rPr>
          <w:tab/>
        </w:r>
        <w:r w:rsidR="009C5B1E">
          <w:rPr>
            <w:noProof/>
            <w:webHidden/>
          </w:rPr>
          <w:fldChar w:fldCharType="begin"/>
        </w:r>
        <w:r w:rsidR="009C5B1E">
          <w:rPr>
            <w:noProof/>
            <w:webHidden/>
          </w:rPr>
          <w:instrText xml:space="preserve"> PAGEREF _Toc160808869 \h </w:instrText>
        </w:r>
        <w:r w:rsidR="009C5B1E">
          <w:rPr>
            <w:noProof/>
            <w:webHidden/>
          </w:rPr>
        </w:r>
        <w:r w:rsidR="009C5B1E">
          <w:rPr>
            <w:noProof/>
            <w:webHidden/>
          </w:rPr>
          <w:fldChar w:fldCharType="separate"/>
        </w:r>
        <w:r w:rsidR="00D0073E">
          <w:rPr>
            <w:noProof/>
            <w:webHidden/>
          </w:rPr>
          <w:t>72</w:t>
        </w:r>
        <w:r w:rsidR="009C5B1E">
          <w:rPr>
            <w:noProof/>
            <w:webHidden/>
          </w:rPr>
          <w:fldChar w:fldCharType="end"/>
        </w:r>
      </w:hyperlink>
    </w:p>
    <w:p w14:paraId="1AD6882B" w14:textId="63D6BFB4" w:rsidR="00B53CB3" w:rsidRPr="009C5B1E" w:rsidRDefault="009C5B1E" w:rsidP="009C5B1E">
      <w:pPr>
        <w:pStyle w:val="TDC1"/>
        <w:rPr>
          <w:rFonts w:eastAsiaTheme="minorEastAsia"/>
          <w:noProof/>
          <w:kern w:val="2"/>
          <w:sz w:val="22"/>
          <w:lang w:val="es-PE" w:eastAsia="es-PE"/>
          <w14:ligatures w14:val="standardContextual"/>
        </w:rPr>
      </w:pPr>
      <w:r>
        <w:fldChar w:fldCharType="end"/>
      </w:r>
    </w:p>
    <w:p w14:paraId="4D1A7451" w14:textId="43B9BD0C" w:rsidR="008D56E9" w:rsidRDefault="008D56E9">
      <w:pPr>
        <w:spacing w:before="0" w:after="160" w:line="259" w:lineRule="auto"/>
        <w:jc w:val="left"/>
        <w:rPr>
          <w:lang w:val="en-US"/>
        </w:rPr>
      </w:pPr>
      <w:r>
        <w:rPr>
          <w:lang w:val="en-US"/>
        </w:rPr>
        <w:br w:type="page"/>
      </w:r>
    </w:p>
    <w:p w14:paraId="6F0E48CD" w14:textId="221C0987" w:rsidR="00AE286E" w:rsidRPr="00866695" w:rsidRDefault="00AE286E" w:rsidP="00AE286E">
      <w:pPr>
        <w:pStyle w:val="Ttulo1"/>
        <w:jc w:val="center"/>
        <w:rPr>
          <w:b w:val="0"/>
          <w:bCs/>
        </w:rPr>
      </w:pPr>
      <w:bookmarkStart w:id="0" w:name="_Toc161068209"/>
      <w:r w:rsidRPr="00866695">
        <w:rPr>
          <w:b w:val="0"/>
          <w:bCs/>
        </w:rPr>
        <w:lastRenderedPageBreak/>
        <w:t>INTRODUCCIÓN</w:t>
      </w:r>
      <w:bookmarkEnd w:id="0"/>
    </w:p>
    <w:p w14:paraId="37053D86" w14:textId="2ECC4F63" w:rsidR="003B03FC" w:rsidRDefault="003B03FC" w:rsidP="00866695">
      <w:pPr>
        <w:rPr>
          <w:lang w:val="es-MX"/>
        </w:rPr>
      </w:pPr>
      <w:r>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t>(1)</w:t>
      </w:r>
      <w:r>
        <w:rPr>
          <w:lang w:val="es-MX"/>
        </w:rPr>
        <w:fldChar w:fldCharType="end"/>
      </w:r>
      <w:r>
        <w:rPr>
          <w:lang w:val="es-MX"/>
        </w:rPr>
        <w:t xml:space="preserve">. </w:t>
      </w:r>
      <w: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t>(1,2)</w:t>
      </w:r>
      <w:r>
        <w:rPr>
          <w:lang w:val="es-MX"/>
        </w:rPr>
        <w:fldChar w:fldCharType="end"/>
      </w:r>
      <w:r>
        <w:rPr>
          <w:lang w:val="es-MX"/>
        </w:rPr>
        <w:t>.</w:t>
      </w:r>
    </w:p>
    <w:p w14:paraId="5F15FEDE" w14:textId="214E0B69" w:rsidR="003B03FC" w:rsidRDefault="003B03FC" w:rsidP="00866695">
      <w:pPr>
        <w:rPr>
          <w:lang w:val="es-MX"/>
        </w:rPr>
      </w:pPr>
      <w: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t>(3,4)</w:t>
      </w:r>
      <w:r>
        <w:rPr>
          <w:lang w:val="es-MX"/>
        </w:rPr>
        <w:fldChar w:fldCharType="end"/>
      </w:r>
      <w:r>
        <w:rPr>
          <w:lang w:val="es-MX"/>
        </w:rPr>
        <w:t xml:space="preserve">. </w:t>
      </w:r>
      <w: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t>(5)</w:t>
      </w:r>
      <w:r>
        <w:rPr>
          <w:lang w:val="es-MX"/>
        </w:rPr>
        <w:fldChar w:fldCharType="end"/>
      </w:r>
      <w:r>
        <w:rPr>
          <w:lang w:val="es-MX"/>
        </w:rPr>
        <w:t xml:space="preserve">. </w:t>
      </w:r>
      <w:r>
        <w:t>En los últimos años, el</w:t>
      </w:r>
      <w:r>
        <w:rPr>
          <w:lang w:val="es-MX"/>
        </w:rPr>
        <w:t xml:space="preserve"> número de especialistas es cada vez mayor, y lo más probable es que en el futuro esta tendencia continúe </w:t>
      </w:r>
      <w:r>
        <w:rPr>
          <w:lang w:val="es-MX"/>
        </w:rPr>
        <w:fldChar w:fldCharType="begin"/>
      </w:r>
      <w:r w:rsidR="00E62F96">
        <w:rPr>
          <w:lang w:val="es-MX"/>
        </w:rPr>
        <w:instrText xml:space="preserve"> ADDIN ZOTERO_ITEM CSL_CITATION {"citationID":"DOnbMMGf","properties":{"formattedCitation":"(6)","plainCitation":"(6)","noteIndex":0},"citationItems":[{"id":"Cy69DcQE/nkxwOqfZ","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t>(6)</w:t>
      </w:r>
      <w:r>
        <w:rPr>
          <w:lang w:val="es-MX"/>
        </w:rPr>
        <w:fldChar w:fldCharType="end"/>
      </w:r>
      <w:r>
        <w:rPr>
          <w:lang w:val="es-MX"/>
        </w:rPr>
        <w:t>.</w:t>
      </w:r>
    </w:p>
    <w:p w14:paraId="69DF6589" w14:textId="126B5247" w:rsidR="003B03FC" w:rsidRDefault="003B03FC" w:rsidP="00866695">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t>(7)</w:t>
      </w:r>
      <w:r>
        <w:rPr>
          <w:lang w:val="es-MX"/>
        </w:rPr>
        <w:fldChar w:fldCharType="end"/>
      </w:r>
      <w:r>
        <w:rPr>
          <w:lang w:val="es-MX"/>
        </w:rPr>
        <w:t xml:space="preserve">. </w:t>
      </w:r>
      <w: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t>(8)</w:t>
      </w:r>
      <w:r>
        <w:rPr>
          <w:lang w:val="es-MX"/>
        </w:rPr>
        <w:fldChar w:fldCharType="end"/>
      </w:r>
      <w:r>
        <w:rPr>
          <w:lang w:val="es-MX"/>
        </w:rPr>
        <w:t xml:space="preserve">. </w:t>
      </w:r>
      <w: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t>(9)</w:t>
      </w:r>
      <w:r>
        <w:rPr>
          <w:lang w:val="es-MX"/>
        </w:rPr>
        <w:fldChar w:fldCharType="end"/>
      </w:r>
      <w:r>
        <w:rPr>
          <w:lang w:val="es-MX"/>
        </w:rPr>
        <w:t>.</w:t>
      </w:r>
    </w:p>
    <w:p w14:paraId="3A471F46" w14:textId="519F22FF" w:rsidR="003B03FC" w:rsidRDefault="003B03FC" w:rsidP="00866695">
      <w:pPr>
        <w:rPr>
          <w:lang w:val="es-MX"/>
        </w:rPr>
      </w:pPr>
      <w: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E62F96">
        <w:rPr>
          <w:lang w:val="es-MX"/>
        </w:rPr>
        <w:instrText xml:space="preserve"> ADDIN ZOTERO_ITEM CSL_CITATION {"citationID":"L5ZUugM4","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t>(10)</w:t>
      </w:r>
      <w:r>
        <w:rPr>
          <w:lang w:val="es-MX"/>
        </w:rPr>
        <w:fldChar w:fldCharType="end"/>
      </w:r>
      <w:r>
        <w:rPr>
          <w:lang w:val="es-MX"/>
        </w:rPr>
        <w:t xml:space="preserve">. </w:t>
      </w:r>
      <w: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sz w:val="22"/>
        </w:rPr>
        <w:t>(11)</w:t>
      </w:r>
      <w:r>
        <w:rPr>
          <w:lang w:val="es-MX"/>
        </w:rPr>
        <w:fldChar w:fldCharType="end"/>
      </w:r>
      <w:r>
        <w:rPr>
          <w:lang w:val="es-MX"/>
        </w:rPr>
        <w:t>.</w:t>
      </w:r>
    </w:p>
    <w:p w14:paraId="5587867D" w14:textId="3E8DA4B8" w:rsidR="003B03FC" w:rsidRPr="00866695" w:rsidRDefault="003B03FC" w:rsidP="003B03FC">
      <w:pPr>
        <w:rPr>
          <w:rFonts w:cstheme="minorHAnsi"/>
          <w:lang w:val="es-MX"/>
        </w:rPr>
      </w:pPr>
      <w:r w:rsidRPr="00866695">
        <w:rPr>
          <w:rFonts w:cstheme="minorHAnsi"/>
          <w:color w:val="000000"/>
        </w:rPr>
        <w:lastRenderedPageBreak/>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Pr="00866695">
        <w:rPr>
          <w:rFonts w:cstheme="minorHAnsi"/>
          <w:lang w:val="es-MX"/>
        </w:rPr>
        <w:fldChar w:fldCharType="begin"/>
      </w:r>
      <w:r w:rsidRPr="00866695">
        <w:rPr>
          <w:rFonts w:cstheme="minorHAnsi"/>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866695">
        <w:rPr>
          <w:rFonts w:cstheme="minorHAnsi"/>
          <w:lang w:val="es-MX"/>
        </w:rPr>
        <w:fldChar w:fldCharType="separate"/>
      </w:r>
      <w:r w:rsidRPr="00866695">
        <w:rPr>
          <w:rFonts w:cstheme="minorHAnsi"/>
          <w:sz w:val="22"/>
        </w:rPr>
        <w:t>(12)</w:t>
      </w:r>
      <w:r w:rsidRPr="00866695">
        <w:rPr>
          <w:rFonts w:cstheme="minorHAnsi"/>
          <w:lang w:val="es-MX"/>
        </w:rPr>
        <w:fldChar w:fldCharType="end"/>
      </w:r>
      <w:r w:rsidRPr="00866695">
        <w:rPr>
          <w:rFonts w:cstheme="minorHAnsi"/>
          <w:lang w:val="es-MX"/>
        </w:rPr>
        <w:t>.</w:t>
      </w:r>
    </w:p>
    <w:p w14:paraId="4FAC68F5" w14:textId="0CD8E7C0" w:rsidR="003B03FC" w:rsidRPr="00866695" w:rsidRDefault="003B03FC" w:rsidP="003B03FC">
      <w:pPr>
        <w:rPr>
          <w:rFonts w:cstheme="minorHAnsi"/>
          <w:lang w:val="es-MX"/>
        </w:rPr>
      </w:pPr>
      <w:r w:rsidRPr="00866695">
        <w:rPr>
          <w:rFonts w:cstheme="minorHAnsi"/>
          <w:lang w:val="es-419"/>
        </w:rPr>
        <w:t xml:space="preserve">Actualmente, </w:t>
      </w:r>
      <w:r w:rsidR="00B928FD" w:rsidRPr="00866695">
        <w:rPr>
          <w:rFonts w:cstheme="minorHAnsi"/>
          <w:lang w:val="es-419"/>
        </w:rPr>
        <w:t xml:space="preserve">en el contexto nacional </w:t>
      </w:r>
      <w:r w:rsidRPr="00866695">
        <w:rPr>
          <w:rFonts w:cstheme="minorHAnsi"/>
          <w:lang w:val="es-419"/>
        </w:rPr>
        <w:t xml:space="preserve">se cuenta con información respecto a las diferencias en el número de especialistas trabajando, por </w:t>
      </w:r>
      <w:r w:rsidR="00116A6F">
        <w:rPr>
          <w:rFonts w:cstheme="minorHAnsi"/>
          <w:lang w:val="es-419"/>
        </w:rPr>
        <w:t>género</w:t>
      </w:r>
      <w:r w:rsidRPr="00866695">
        <w:rPr>
          <w:rFonts w:cstheme="minorHAnsi"/>
          <w:lang w:val="es-419"/>
        </w:rPr>
        <w:t xml:space="preserve"> </w:t>
      </w:r>
      <w:r w:rsidRPr="00866695">
        <w:rPr>
          <w:rFonts w:cstheme="minorHAnsi"/>
          <w:lang w:val="es-419"/>
        </w:rPr>
        <w:fldChar w:fldCharType="begin"/>
      </w:r>
      <w:r w:rsidR="00E62F96" w:rsidRPr="00866695">
        <w:rPr>
          <w:rFonts w:cstheme="minorHAnsi"/>
          <w:lang w:val="es-419"/>
        </w:rPr>
        <w:instrText xml:space="preserve"> ADDIN ZOTERO_ITEM CSL_CITATION {"citationID":"tjsAeMBw","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Pr="00866695">
        <w:rPr>
          <w:rFonts w:cstheme="minorHAnsi"/>
          <w:lang w:val="es-419"/>
        </w:rPr>
        <w:fldChar w:fldCharType="separate"/>
      </w:r>
      <w:r w:rsidRPr="00866695">
        <w:rPr>
          <w:rFonts w:cstheme="minorHAnsi"/>
        </w:rPr>
        <w:t>(13)</w:t>
      </w:r>
      <w:r w:rsidRPr="00866695">
        <w:rPr>
          <w:rFonts w:cstheme="minorHAnsi"/>
          <w:lang w:val="es-419"/>
        </w:rPr>
        <w:fldChar w:fldCharType="end"/>
      </w:r>
      <w:r w:rsidRPr="00866695">
        <w:rPr>
          <w:rFonts w:cstheme="minorHAnsi"/>
          <w:lang w:val="es-419"/>
        </w:rPr>
        <w:t xml:space="preserve">, pero no sobre los ingresantes a las residencias de las especialidades médicas. </w:t>
      </w:r>
      <w:r w:rsidRPr="00866695">
        <w:rPr>
          <w:rFonts w:cstheme="minorHAnsi"/>
          <w:color w:val="000000"/>
        </w:rPr>
        <w:t>En el Perú, el ingreso a los programas de especialización se realiza a través de un Concurso Nacional de Admisión, a cargo del Consejo Nacional de Residentado Médico</w:t>
      </w:r>
      <w:r w:rsidRPr="00866695">
        <w:rPr>
          <w:rFonts w:cstheme="minorHAnsi"/>
          <w:lang w:val="es-419"/>
        </w:rPr>
        <w:t xml:space="preserve"> (CONAREME) </w:t>
      </w:r>
      <w:r w:rsidRPr="00866695">
        <w:rPr>
          <w:rFonts w:cstheme="minorHAnsi"/>
          <w:lang w:val="es-419"/>
        </w:rPr>
        <w:fldChar w:fldCharType="begin"/>
      </w:r>
      <w:r w:rsidRPr="00866695">
        <w:rPr>
          <w:rFonts w:cstheme="minorHAnsi"/>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866695">
        <w:rPr>
          <w:rFonts w:cstheme="minorHAnsi"/>
          <w:lang w:val="es-419"/>
        </w:rPr>
        <w:fldChar w:fldCharType="separate"/>
      </w:r>
      <w:r w:rsidRPr="00866695">
        <w:rPr>
          <w:rFonts w:cstheme="minorHAnsi"/>
        </w:rPr>
        <w:t>(12)</w:t>
      </w:r>
      <w:r w:rsidRPr="00866695">
        <w:rPr>
          <w:rFonts w:cstheme="minorHAnsi"/>
          <w:lang w:val="es-419"/>
        </w:rPr>
        <w:fldChar w:fldCharType="end"/>
      </w:r>
      <w:r w:rsidRPr="00866695">
        <w:rPr>
          <w:rFonts w:cstheme="minorHAnsi"/>
          <w:lang w:val="es-419"/>
        </w:rPr>
        <w:t xml:space="preserve">. </w:t>
      </w:r>
      <w:r w:rsidRPr="00866695">
        <w:rPr>
          <w:rFonts w:cstheme="minorHAnsi"/>
          <w:color w:val="000000"/>
        </w:rPr>
        <w:t xml:space="preserve">El presente estudio analiza las diferencias de </w:t>
      </w:r>
      <w:r w:rsidR="005579F0" w:rsidRPr="00866695">
        <w:rPr>
          <w:rFonts w:cstheme="minorHAnsi"/>
          <w:color w:val="000000"/>
        </w:rPr>
        <w:t>sexo</w:t>
      </w:r>
      <w:r w:rsidRPr="00866695">
        <w:rPr>
          <w:rFonts w:cstheme="minorHAns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20D2800A" w14:textId="77777777" w:rsidR="001D6A26" w:rsidRDefault="001D6A26"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E7276F1" w:rsidR="00AE3FA2" w:rsidRPr="001D6A26" w:rsidRDefault="00AE286E" w:rsidP="002B5DDA">
      <w:pPr>
        <w:pStyle w:val="Ttulo"/>
        <w:rPr>
          <w:lang w:val="es-PE"/>
        </w:rPr>
      </w:pPr>
      <w:bookmarkStart w:id="1" w:name="_Toc161068210"/>
      <w:r w:rsidRPr="001D6A26">
        <w:rPr>
          <w:lang w:val="es-PE"/>
        </w:rPr>
        <w:t>CAPÍTULO I</w:t>
      </w:r>
      <w:bookmarkEnd w:id="1"/>
    </w:p>
    <w:p w14:paraId="6AD54D69" w14:textId="14079F3F" w:rsidR="005201B8" w:rsidRDefault="005201B8">
      <w:pPr>
        <w:spacing w:before="0" w:after="160" w:line="259" w:lineRule="auto"/>
        <w:jc w:val="left"/>
        <w:rPr>
          <w:lang w:val="es-419"/>
        </w:rPr>
      </w:pPr>
      <w:r>
        <w:rPr>
          <w:lang w:val="es-419"/>
        </w:rPr>
        <w:br w:type="page"/>
      </w:r>
    </w:p>
    <w:p w14:paraId="4EECC3FD" w14:textId="52EFFFF3" w:rsidR="00AE286E" w:rsidRDefault="00AE286E" w:rsidP="00AE286E">
      <w:pPr>
        <w:pStyle w:val="Ttulo1"/>
        <w:rPr>
          <w:lang w:val="es-419"/>
        </w:rPr>
      </w:pPr>
      <w:bookmarkStart w:id="2" w:name="_Toc161068211"/>
      <w:bookmarkStart w:id="3" w:name="_Toc160651108"/>
      <w:bookmarkStart w:id="4" w:name="_Toc160651250"/>
      <w:bookmarkStart w:id="5" w:name="_Toc160702936"/>
      <w:bookmarkStart w:id="6" w:name="_Toc160703330"/>
      <w:r>
        <w:rPr>
          <w:lang w:val="es-419"/>
        </w:rPr>
        <w:lastRenderedPageBreak/>
        <w:t>PLANTEAMIENTO TEÓRICO</w:t>
      </w:r>
      <w:bookmarkEnd w:id="2"/>
    </w:p>
    <w:p w14:paraId="4BEC1B1A" w14:textId="013C1AEC" w:rsidR="00866695" w:rsidRDefault="00866695" w:rsidP="00866695">
      <w:pPr>
        <w:pStyle w:val="Ttulo2"/>
        <w:rPr>
          <w:lang w:val="es-419"/>
        </w:rPr>
      </w:pPr>
      <w:bookmarkStart w:id="7" w:name="_Toc161068212"/>
      <w:r>
        <w:rPr>
          <w:lang w:val="es-419"/>
        </w:rPr>
        <w:t>Determinación del problema</w:t>
      </w:r>
      <w:bookmarkEnd w:id="7"/>
    </w:p>
    <w:p w14:paraId="7E65A5F6" w14:textId="1EC4B6E4" w:rsidR="00866695" w:rsidRDefault="00866695" w:rsidP="00866695">
      <w:pPr>
        <w:rPr>
          <w:lang w:val="es-MX"/>
        </w:rPr>
      </w:pPr>
      <w:r>
        <w:rPr>
          <w:lang w:val="es-419"/>
        </w:rPr>
        <w:t>Un</w:t>
      </w:r>
      <w:r>
        <w:rPr>
          <w:lang w:val="es-MX"/>
        </w:rPr>
        <w:t xml:space="preserve"> cambio importante en el campo laboral que ha tenido lugar los últimos años es que las mujeres tienen una mayor participación la actividad económica </w:t>
      </w:r>
      <w:r>
        <w:rPr>
          <w:lang w:val="es-MX"/>
        </w:rPr>
        <w:fldChar w:fldCharType="begin"/>
      </w:r>
      <w:r w:rsidR="001D6A26">
        <w:rPr>
          <w:lang w:val="es-MX"/>
        </w:rPr>
        <w:instrText xml:space="preserve"> ADDIN ZOTERO_ITEM CSL_CITATION {"citationID":"kxUk8877","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t>(7)</w:t>
      </w:r>
      <w:r>
        <w:rPr>
          <w:lang w:val="es-MX"/>
        </w:rPr>
        <w:fldChar w:fldCharType="end"/>
      </w:r>
      <w:r>
        <w:rPr>
          <w:lang w:val="es-MX"/>
        </w:rPr>
        <w:t xml:space="preserve">. </w:t>
      </w:r>
      <w:r>
        <w:t xml:space="preserve">Actualmente existe una tendencia hacia una mayor inclusión de las mujeres en las mismas oportunidades que los hombres </w:t>
      </w:r>
      <w:r>
        <w:rPr>
          <w:lang w:val="es-MX"/>
        </w:rPr>
        <w:fldChar w:fldCharType="begin"/>
      </w:r>
      <w:r w:rsidR="001D6A26">
        <w:rPr>
          <w:lang w:val="es-MX"/>
        </w:rPr>
        <w:instrText xml:space="preserve"> ADDIN ZOTERO_ITEM CSL_CITATION {"citationID":"yAaQvff9","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t>(8)</w:t>
      </w:r>
      <w:r>
        <w:rPr>
          <w:lang w:val="es-MX"/>
        </w:rPr>
        <w:fldChar w:fldCharType="end"/>
      </w:r>
      <w:r>
        <w:rPr>
          <w:lang w:val="es-MX"/>
        </w:rPr>
        <w:t xml:space="preserve">. </w:t>
      </w:r>
      <w:r>
        <w:t xml:space="preserve">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sidR="001D6A26">
        <w:rPr>
          <w:lang w:val="es-MX"/>
        </w:rPr>
        <w:instrText xml:space="preserve"> ADDIN ZOTERO_ITEM CSL_CITATION {"citationID":"1oKwxtuv","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t>(9)</w:t>
      </w:r>
      <w:r>
        <w:rPr>
          <w:lang w:val="es-MX"/>
        </w:rPr>
        <w:fldChar w:fldCharType="end"/>
      </w:r>
      <w:r>
        <w:rPr>
          <w:lang w:val="es-MX"/>
        </w:rPr>
        <w:t xml:space="preserve">. </w:t>
      </w:r>
      <w:r>
        <w:t>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1D6A26">
        <w:rPr>
          <w:lang w:val="es-MX"/>
        </w:rPr>
        <w:instrText xml:space="preserve"> ADDIN ZOTERO_ITEM CSL_CITATION {"citationID":"RWCfh016","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t>(10)</w:t>
      </w:r>
      <w:r>
        <w:rPr>
          <w:lang w:val="es-MX"/>
        </w:rPr>
        <w:fldChar w:fldCharType="end"/>
      </w:r>
      <w:r w:rsidR="00116A6F">
        <w:rPr>
          <w:lang w:val="es-MX"/>
        </w:rPr>
        <w:t>.</w:t>
      </w:r>
    </w:p>
    <w:p w14:paraId="3E021677" w14:textId="7F645F25" w:rsidR="00116A6F" w:rsidRDefault="00116A6F" w:rsidP="00116A6F">
      <w:pPr>
        <w:pStyle w:val="Ttulo2"/>
        <w:rPr>
          <w:lang w:val="es-MX"/>
        </w:rPr>
      </w:pPr>
      <w:bookmarkStart w:id="8" w:name="_Toc161068213"/>
      <w:r>
        <w:rPr>
          <w:lang w:val="es-MX"/>
        </w:rPr>
        <w:t>Enunciado del problema</w:t>
      </w:r>
      <w:bookmarkEnd w:id="8"/>
    </w:p>
    <w:p w14:paraId="53A6FE03" w14:textId="486B9DCB" w:rsidR="00116A6F" w:rsidRPr="00116A6F" w:rsidRDefault="00116A6F" w:rsidP="00116A6F">
      <w:pPr>
        <w:rPr>
          <w:lang w:val="es-MX"/>
        </w:rPr>
      </w:pPr>
      <w:r w:rsidRPr="00866695">
        <w:rPr>
          <w:rFonts w:cstheme="minorHAnsi"/>
          <w:color w:val="000000"/>
        </w:rPr>
        <w:t>La información sobre cómo se están incorporando las mujeres a las especialidades médicas es insuficiente. Actualmente se tiene información sobre recursos humanos de los especialistas por sexo, pero no se registra de la misma manera la información obtenida a partir del Concurso Nacional de Residentado Médico</w:t>
      </w:r>
    </w:p>
    <w:p w14:paraId="7309ECF3" w14:textId="140D9133" w:rsidR="00116A6F" w:rsidRPr="00116A6F" w:rsidRDefault="00116A6F" w:rsidP="00116A6F">
      <w:pPr>
        <w:pStyle w:val="Ttulo2"/>
        <w:rPr>
          <w:lang w:val="es-MX"/>
        </w:rPr>
      </w:pPr>
      <w:bookmarkStart w:id="9" w:name="_Toc161068214"/>
      <w:r>
        <w:rPr>
          <w:lang w:val="es-MX"/>
        </w:rPr>
        <w:t>Descripción del problema</w:t>
      </w:r>
      <w:bookmarkEnd w:id="9"/>
    </w:p>
    <w:p w14:paraId="27423C2C" w14:textId="6DA4FB23" w:rsidR="00116A6F" w:rsidRDefault="00116A6F" w:rsidP="00866695">
      <w:pPr>
        <w:rPr>
          <w:rFonts w:cstheme="minorHAnsi"/>
          <w:lang w:val="es-419"/>
        </w:rPr>
      </w:pPr>
      <w:r>
        <w:rPr>
          <w:rFonts w:cstheme="minorHAnsi"/>
          <w:lang w:val="es-MX"/>
        </w:rPr>
        <w:t>Si bien</w:t>
      </w:r>
      <w:r w:rsidR="00866695" w:rsidRPr="00866695">
        <w:rPr>
          <w:rFonts w:cstheme="minorHAnsi"/>
          <w:lang w:val="es-419"/>
        </w:rPr>
        <w:t xml:space="preserve"> en el contexto nacional se cuenta con información respecto a las diferencias en el número de especialistas trabajando, por </w:t>
      </w:r>
      <w:r>
        <w:rPr>
          <w:rFonts w:cstheme="minorHAnsi"/>
          <w:lang w:val="es-419"/>
        </w:rPr>
        <w:t>género, en el Ministerio de Salud y las Gerencias Regionales</w:t>
      </w:r>
      <w:r w:rsidR="00866695" w:rsidRPr="00866695">
        <w:rPr>
          <w:rFonts w:cstheme="minorHAnsi"/>
          <w:lang w:val="es-419"/>
        </w:rPr>
        <w:t xml:space="preserve"> </w:t>
      </w:r>
      <w:r w:rsidR="00866695" w:rsidRPr="00866695">
        <w:rPr>
          <w:rFonts w:cstheme="minorHAnsi"/>
          <w:lang w:val="es-419"/>
        </w:rPr>
        <w:fldChar w:fldCharType="begin"/>
      </w:r>
      <w:r w:rsidR="001D6A26">
        <w:rPr>
          <w:rFonts w:cstheme="minorHAnsi"/>
          <w:lang w:val="es-419"/>
        </w:rPr>
        <w:instrText xml:space="preserve"> ADDIN ZOTERO_ITEM CSL_CITATION {"citationID":"Mu2a3H1V","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866695" w:rsidRPr="00866695">
        <w:rPr>
          <w:rFonts w:cstheme="minorHAnsi"/>
          <w:lang w:val="es-419"/>
        </w:rPr>
        <w:fldChar w:fldCharType="separate"/>
      </w:r>
      <w:r w:rsidR="00866695" w:rsidRPr="00866695">
        <w:rPr>
          <w:rFonts w:cstheme="minorHAnsi"/>
        </w:rPr>
        <w:t>(13)</w:t>
      </w:r>
      <w:r w:rsidR="00866695" w:rsidRPr="00866695">
        <w:rPr>
          <w:rFonts w:cstheme="minorHAnsi"/>
          <w:lang w:val="es-419"/>
        </w:rPr>
        <w:fldChar w:fldCharType="end"/>
      </w:r>
      <w:r w:rsidR="00866695" w:rsidRPr="00866695">
        <w:rPr>
          <w:rFonts w:cstheme="minorHAnsi"/>
          <w:lang w:val="es-419"/>
        </w:rPr>
        <w:t>, no</w:t>
      </w:r>
      <w:r>
        <w:rPr>
          <w:rFonts w:cstheme="minorHAnsi"/>
          <w:lang w:val="es-419"/>
        </w:rPr>
        <w:t xml:space="preserve"> se cuenta con esta información</w:t>
      </w:r>
      <w:r w:rsidR="00866695" w:rsidRPr="00866695">
        <w:rPr>
          <w:rFonts w:cstheme="minorHAnsi"/>
          <w:lang w:val="es-419"/>
        </w:rPr>
        <w:t xml:space="preserve"> sobre los ingresantes a</w:t>
      </w:r>
      <w:r>
        <w:rPr>
          <w:rFonts w:cstheme="minorHAnsi"/>
          <w:lang w:val="es-419"/>
        </w:rPr>
        <w:t xml:space="preserve"> los programas de residentado médico. Además, no se cuenta con investigaciones en las diferencias de la distribución de sexo y las tendencias de sexo en las distintas especialidades en el Perú lo cual nos impide poder observar patrones o detectar diferencias en cuanto al sexo en los postulantes e ingresantes. </w:t>
      </w:r>
    </w:p>
    <w:p w14:paraId="6053AEED" w14:textId="73843BDF" w:rsidR="00116A6F" w:rsidRPr="002B5DDA" w:rsidRDefault="00116A6F" w:rsidP="00866695">
      <w:pPr>
        <w:rPr>
          <w:rFonts w:cstheme="minorHAnsi"/>
          <w:color w:val="000000"/>
        </w:rPr>
      </w:pPr>
      <w:r w:rsidRPr="00866695">
        <w:rPr>
          <w:rFonts w:cstheme="minorHAnsi"/>
          <w:color w:val="000000"/>
        </w:rPr>
        <w:t xml:space="preserve">La información sobre cómo se están incorporando las mujeres a las especialidades médicas es insuficiente. Actualmente se tiene información sobre recursos humanos de los especialistas por sexo, pero no se registra de la misma manera la información obtenida a partir del Concurso Nacional de Residentado Médico, esto puede brindar información valiosa </w:t>
      </w:r>
      <w:r w:rsidRPr="00866695">
        <w:rPr>
          <w:rFonts w:cstheme="minorHAnsi"/>
          <w:color w:val="000000"/>
        </w:rPr>
        <w:lastRenderedPageBreak/>
        <w:t>sobre las diferencias que existen en el número de varones y mujeres, reconocer grupos con diferentes tendencias, e identificar cambios en la estructura de la población de postulantes e ingresantes años antes de que estos cambios se manifiesten como recursos humanos.</w:t>
      </w:r>
    </w:p>
    <w:p w14:paraId="50BA200C" w14:textId="166B7443" w:rsidR="00116A6F" w:rsidRDefault="00116A6F" w:rsidP="00116A6F">
      <w:pPr>
        <w:pStyle w:val="Ttulo2"/>
        <w:rPr>
          <w:lang w:val="es-419"/>
        </w:rPr>
      </w:pPr>
      <w:bookmarkStart w:id="10" w:name="_Toc161068215"/>
      <w:r>
        <w:rPr>
          <w:lang w:val="es-419"/>
        </w:rPr>
        <w:t>Justificación</w:t>
      </w:r>
      <w:bookmarkEnd w:id="10"/>
    </w:p>
    <w:p w14:paraId="000D9EB8" w14:textId="4D29C538" w:rsidR="00866695" w:rsidRDefault="00116A6F" w:rsidP="00866695">
      <w:pPr>
        <w:rPr>
          <w:rFonts w:cstheme="minorHAnsi"/>
          <w:color w:val="000000"/>
        </w:rPr>
      </w:pPr>
      <w:r>
        <w:rPr>
          <w:rFonts w:cstheme="minorHAnsi"/>
          <w:lang w:val="es-419"/>
        </w:rPr>
        <w:t>Tener estos datos nos permitiría explorar la forma en la que las mujeres se están incorporando a las diferentes especialidades médicas con la posibilidad de detectar diferencias en la distribución de sexo.</w:t>
      </w:r>
      <w:r w:rsidR="002B5DDA">
        <w:rPr>
          <w:lang w:val="es-MX"/>
        </w:rPr>
        <w:t xml:space="preserve"> </w:t>
      </w:r>
      <w:r w:rsidR="002B5DDA">
        <w:rPr>
          <w:rFonts w:cstheme="minorHAnsi"/>
          <w:color w:val="000000"/>
        </w:rPr>
        <w:t>Detectar estas diferencias</w:t>
      </w:r>
      <w:r w:rsidR="00866695" w:rsidRPr="00866695">
        <w:rPr>
          <w:rFonts w:cstheme="minorHAnsi"/>
          <w:color w:val="000000"/>
        </w:rPr>
        <w:t xml:space="preserve"> es el primer paso para determinar las causas de estas diferencias, las cuales pueden ser problemáticas. Estudios en otros lugares indican que mujeres estudiantes de medicina perciben tener menos oportunidades que los varones en avanzar profesionalmente debido al género </w:t>
      </w:r>
      <w:r w:rsidR="00866695" w:rsidRPr="00866695">
        <w:rPr>
          <w:rFonts w:cstheme="minorHAnsi"/>
          <w:lang w:val="es-419"/>
        </w:rPr>
        <w:fldChar w:fldCharType="begin"/>
      </w:r>
      <w:r w:rsidR="001D6A26">
        <w:rPr>
          <w:rFonts w:cstheme="minorHAnsi"/>
          <w:lang w:val="es-419"/>
        </w:rPr>
        <w:instrText xml:space="preserve"> ADDIN ZOTERO_ITEM CSL_CITATION {"citationID":"EukSVdv7","properties":{"formattedCitation":"(14)","plainCitation":"(14)","noteIndex":0},"citationItems":[{"id":"Cy69DcQE/t3xkipFt","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4)</w:t>
      </w:r>
      <w:r w:rsidR="00866695" w:rsidRPr="00866695">
        <w:rPr>
          <w:rFonts w:cstheme="minorHAnsi"/>
          <w:lang w:val="es-419"/>
        </w:rPr>
        <w:fldChar w:fldCharType="end"/>
      </w:r>
      <w:r w:rsidR="00866695" w:rsidRPr="00866695">
        <w:rPr>
          <w:rFonts w:cstheme="minorHAnsi"/>
          <w:lang w:val="es-419"/>
        </w:rPr>
        <w:t xml:space="preserve">, y que mujeres sienten que han perdido oportunidades laborales y que su subespecialidad de elección ha sido influida por el género </w:t>
      </w:r>
      <w:r w:rsidR="00866695" w:rsidRPr="00866695">
        <w:rPr>
          <w:rFonts w:cstheme="minorHAnsi"/>
          <w:lang w:val="es-419"/>
        </w:rPr>
        <w:fldChar w:fldCharType="begin"/>
      </w:r>
      <w:r w:rsidR="001D6A26">
        <w:rPr>
          <w:rFonts w:cstheme="minorHAnsi"/>
          <w:lang w:val="es-419"/>
        </w:rPr>
        <w:instrText xml:space="preserve"> ADDIN ZOTERO_ITEM CSL_CITATION {"citationID":"fWUpff1K","properties":{"formattedCitation":"(15)","plainCitation":"(1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5)</w:t>
      </w:r>
      <w:r w:rsidR="00866695" w:rsidRPr="00866695">
        <w:rPr>
          <w:rFonts w:cstheme="minorHAnsi"/>
          <w:lang w:val="es-419"/>
        </w:rPr>
        <w:fldChar w:fldCharType="end"/>
      </w:r>
      <w:r w:rsidR="00866695" w:rsidRPr="00866695">
        <w:rPr>
          <w:rFonts w:cstheme="minorHAnsi"/>
          <w:lang w:val="es-419"/>
        </w:rPr>
        <w:t xml:space="preserve">. Además, diferencias de género en algunas especialidades, como especialidades quirúrgicas, son descritas por la literatura y es posible que exista un beneficio si la diversidad de género se aumenta </w:t>
      </w:r>
      <w:r w:rsidR="00866695" w:rsidRPr="00866695">
        <w:rPr>
          <w:rFonts w:cstheme="minorHAnsi"/>
          <w:lang w:val="es-419"/>
        </w:rPr>
        <w:fldChar w:fldCharType="begin"/>
      </w:r>
      <w:r w:rsidR="001D6A26">
        <w:rPr>
          <w:rFonts w:cstheme="minorHAnsi"/>
          <w:lang w:val="es-419"/>
        </w:rPr>
        <w:instrText xml:space="preserve"> ADDIN ZOTERO_ITEM CSL_CITATION {"citationID":"yFncyblj","properties":{"formattedCitation":"(16)","plainCitation":"(16)","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6)</w:t>
      </w:r>
      <w:r w:rsidR="00866695" w:rsidRPr="00866695">
        <w:rPr>
          <w:rFonts w:cstheme="minorHAnsi"/>
          <w:lang w:val="es-419"/>
        </w:rPr>
        <w:fldChar w:fldCharType="end"/>
      </w:r>
      <w:r w:rsidR="00866695" w:rsidRPr="00866695">
        <w:rPr>
          <w:rFonts w:cstheme="minorHAnsi"/>
          <w:lang w:val="es-419"/>
        </w:rPr>
        <w:t xml:space="preserve">. </w:t>
      </w:r>
      <w:r w:rsidR="00866695" w:rsidRPr="00866695">
        <w:rPr>
          <w:rFonts w:cstheme="minorHAnsi"/>
          <w:color w:val="000000"/>
        </w:rPr>
        <w:t xml:space="preserve">Por este motivo, asumir que no existen diferencias o no explorar más las diferencias </w:t>
      </w:r>
      <w:r w:rsidR="002B5DDA">
        <w:rPr>
          <w:rFonts w:cstheme="minorHAnsi"/>
          <w:color w:val="000000"/>
        </w:rPr>
        <w:t xml:space="preserve">entre mujeres y varones </w:t>
      </w:r>
      <w:r w:rsidR="00866695" w:rsidRPr="00866695">
        <w:rPr>
          <w:rFonts w:cstheme="minorHAnsi"/>
          <w:color w:val="000000"/>
        </w:rPr>
        <w:t>que exist</w:t>
      </w:r>
      <w:r w:rsidR="002B5DDA">
        <w:rPr>
          <w:rFonts w:cstheme="minorHAnsi"/>
          <w:color w:val="000000"/>
        </w:rPr>
        <w:t>a</w:t>
      </w:r>
      <w:r w:rsidR="00866695" w:rsidRPr="00866695">
        <w:rPr>
          <w:rFonts w:cstheme="minorHAnsi"/>
          <w:color w:val="000000"/>
        </w:rPr>
        <w:t xml:space="preserve">n podría privarnos de información útil para explorar posibles causas problemáticas </w:t>
      </w:r>
      <w:r w:rsidR="002B5DDA">
        <w:rPr>
          <w:rFonts w:cstheme="minorHAnsi"/>
          <w:color w:val="000000"/>
        </w:rPr>
        <w:t>que expliquen estas diferencias</w:t>
      </w:r>
      <w:r w:rsidR="00866695" w:rsidRPr="00866695">
        <w:rPr>
          <w:rFonts w:cstheme="minorHAnsi"/>
          <w:color w:val="000000"/>
        </w:rPr>
        <w:t>.</w:t>
      </w:r>
    </w:p>
    <w:p w14:paraId="28FC3EC3" w14:textId="1B87B9BE" w:rsidR="002B5DDA" w:rsidRDefault="002B5DDA" w:rsidP="002B5DDA">
      <w:pPr>
        <w:pStyle w:val="Ttulo1"/>
        <w:rPr>
          <w:lang w:val="es-419"/>
        </w:rPr>
      </w:pPr>
      <w:bookmarkStart w:id="11" w:name="_Toc161068216"/>
      <w:r>
        <w:rPr>
          <w:lang w:val="es-419"/>
        </w:rPr>
        <w:t>OBJETIVOS</w:t>
      </w:r>
      <w:bookmarkEnd w:id="11"/>
    </w:p>
    <w:p w14:paraId="70007A68" w14:textId="77777777" w:rsidR="002B5DDA" w:rsidRPr="002B5DDA" w:rsidRDefault="002B5DDA" w:rsidP="002B5DDA">
      <w:pPr>
        <w:rPr>
          <w:rFonts w:cstheme="minorHAnsi"/>
          <w:lang w:val="es-419"/>
        </w:rPr>
      </w:pPr>
      <w:r w:rsidRPr="002B5DDA">
        <w:rPr>
          <w:rFonts w:cstheme="minorHAnsi"/>
          <w:b/>
          <w:bCs/>
          <w:color w:val="000000"/>
        </w:rPr>
        <w:t>Objetivo general:</w:t>
      </w:r>
      <w:r w:rsidRPr="002B5DDA">
        <w:rPr>
          <w:rFonts w:cstheme="minorHAnsi"/>
          <w:color w:val="000000"/>
        </w:rPr>
        <w:t xml:space="preserve"> </w:t>
      </w:r>
      <w:bookmarkStart w:id="12" w:name="_Hlk155724396"/>
      <w:r w:rsidRPr="002B5DDA">
        <w:rPr>
          <w:rFonts w:cstheme="minorHAnsi"/>
          <w:color w:val="000000"/>
        </w:rPr>
        <w:t>Determinar las tendencias de sexo de los postulantes e ingresantes a las distintas especialidades médicas en el Perú durante el periodo 2013-2023.</w:t>
      </w:r>
      <w:bookmarkEnd w:id="12"/>
    </w:p>
    <w:p w14:paraId="5D64D121" w14:textId="77777777" w:rsidR="002B5DDA" w:rsidRPr="002B5DDA" w:rsidRDefault="002B5DDA" w:rsidP="002B5DDA">
      <w:pPr>
        <w:rPr>
          <w:rFonts w:cstheme="minorHAnsi"/>
          <w:b/>
          <w:bCs/>
          <w:lang w:val="es-419"/>
        </w:rPr>
      </w:pPr>
      <w:r w:rsidRPr="002B5DDA">
        <w:rPr>
          <w:rFonts w:cstheme="minorHAnsi"/>
          <w:b/>
          <w:bCs/>
          <w:lang w:val="es-419"/>
        </w:rPr>
        <w:t>Objetivos específicos:</w:t>
      </w:r>
    </w:p>
    <w:p w14:paraId="7FB7C7CF"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postulantes a alguna especialidad médica en el Perú durante el periodo 2013-2023.</w:t>
      </w:r>
    </w:p>
    <w:p w14:paraId="487954D2"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postulantes a las distintas especialidades médicas en el Perú durante el periodo 2013-2023.</w:t>
      </w:r>
    </w:p>
    <w:p w14:paraId="71B7E99B"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ingresantes a alguna especialidad médica en el Perú durante el periodo 2016-2023.</w:t>
      </w:r>
    </w:p>
    <w:p w14:paraId="3789E009"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lastRenderedPageBreak/>
        <w:t>Describir las tendencias de sexo de los ingresantes a las distintas especialidades médicas en el Perú durante el periodo 2016-2023.</w:t>
      </w:r>
    </w:p>
    <w:p w14:paraId="3F649582" w14:textId="77777777" w:rsid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Comparar los cambios en la distribución de sexo entre los postulantes a las especialidades quirúrgicas y clínicas en el Perú durante el periodo 2013-2023.</w:t>
      </w:r>
    </w:p>
    <w:p w14:paraId="62BA796C" w14:textId="0FA38489" w:rsidR="00276311" w:rsidRPr="002B5DDA" w:rsidRDefault="00276311"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76311">
        <w:rPr>
          <w:rFonts w:asciiTheme="minorHAnsi" w:hAnsiTheme="minorHAnsi" w:cstheme="minorHAnsi"/>
          <w:color w:val="000000"/>
          <w:lang w:val="es-PE"/>
        </w:rPr>
        <w:t>Describir las tendencias de sexo de los postulantes de acuerdo con la región de postulación</w:t>
      </w:r>
      <w:r>
        <w:rPr>
          <w:rFonts w:asciiTheme="minorHAnsi" w:hAnsiTheme="minorHAnsi" w:cstheme="minorHAnsi"/>
          <w:color w:val="000000"/>
          <w:lang w:val="es-PE"/>
        </w:rPr>
        <w:t xml:space="preserve"> en los postulantes al programa de residentado médico en el Perú en el periodo 2013-2023.</w:t>
      </w:r>
    </w:p>
    <w:p w14:paraId="1E0549C7" w14:textId="49F669F7" w:rsidR="00866695" w:rsidRPr="002B5DDA" w:rsidRDefault="002B5DDA" w:rsidP="00866695">
      <w:pPr>
        <w:rPr>
          <w:rFonts w:cstheme="minorHAnsi"/>
          <w:lang w:val="es-MX"/>
        </w:rPr>
      </w:pPr>
      <w:r w:rsidRPr="002B5DDA">
        <w:rPr>
          <w:rFonts w:cstheme="minorHAnsi"/>
          <w:color w:val="000000"/>
        </w:rPr>
        <w:t>Describir las tendencias de sexo de los postulantes de acuerdo con la región en la que postularon al programa de residentado médico del Perú en el periodo 2013-2023</w:t>
      </w:r>
    </w:p>
    <w:p w14:paraId="5988C3B7" w14:textId="64F00F18" w:rsidR="003B03FC" w:rsidRDefault="00866695" w:rsidP="00866695">
      <w:pPr>
        <w:pStyle w:val="Ttulo1"/>
        <w:rPr>
          <w:lang w:val="es-419"/>
        </w:rPr>
      </w:pPr>
      <w:bookmarkStart w:id="13" w:name="_Toc161068217"/>
      <w:bookmarkEnd w:id="3"/>
      <w:bookmarkEnd w:id="4"/>
      <w:bookmarkEnd w:id="5"/>
      <w:bookmarkEnd w:id="6"/>
      <w:r>
        <w:rPr>
          <w:lang w:val="es-419"/>
        </w:rPr>
        <w:t>MARCO TEÓRICO</w:t>
      </w:r>
      <w:bookmarkEnd w:id="13"/>
    </w:p>
    <w:p w14:paraId="5122A9B1" w14:textId="532FC678" w:rsidR="003B03FC" w:rsidRPr="002B5DDA" w:rsidRDefault="003B03FC" w:rsidP="003B03FC">
      <w:pPr>
        <w:rPr>
          <w:rFonts w:cstheme="minorHAnsi"/>
          <w:lang w:val="es-MX"/>
        </w:rPr>
      </w:pPr>
      <w:r w:rsidRPr="002B5DDA">
        <w:rPr>
          <w:rFonts w:cstheme="minorHAnsi"/>
          <w:color w:val="000000"/>
        </w:rPr>
        <w:t>La especialización en el ámbito laboral ha sido un fenómeno que ha contribuido al incremento de la eficiencia y productividad en el trabajo. Es probable que esta inclinación hacia la especialización en el ámbito laboral continúe aumentando en el futuro</w:t>
      </w:r>
      <w:r w:rsidR="003A04F6" w:rsidRPr="002B5DDA">
        <w:rPr>
          <w:rFonts w:cstheme="minorHAnsi"/>
          <w:color w:val="000000"/>
        </w:rPr>
        <w:t xml:space="preserve"> conforme las economías se van haciendo más complejas</w:t>
      </w:r>
      <w:r w:rsidRPr="002B5DDA">
        <w:rPr>
          <w:rFonts w:cstheme="minorHAnsi"/>
          <w:color w:val="000000"/>
        </w:rPr>
        <w:t xml:space="preserve"> </w:t>
      </w:r>
      <w:r w:rsidRPr="002B5DDA">
        <w:rPr>
          <w:rFonts w:cstheme="minorHAnsi"/>
          <w:lang w:val="es-MX"/>
        </w:rPr>
        <w:fldChar w:fldCharType="begin"/>
      </w:r>
      <w:r w:rsidRPr="002B5DDA">
        <w:rPr>
          <w:rFonts w:cstheme="minorHAnsi"/>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Pr="002B5DDA">
        <w:rPr>
          <w:rFonts w:cstheme="minorHAnsi"/>
          <w:lang w:val="es-MX"/>
        </w:rPr>
        <w:fldChar w:fldCharType="separate"/>
      </w:r>
      <w:r w:rsidRPr="002B5DDA">
        <w:rPr>
          <w:rFonts w:cstheme="minorHAnsi"/>
        </w:rPr>
        <w:t>(1)</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Pr="002B5DDA">
        <w:rPr>
          <w:rFonts w:cstheme="minorHAnsi"/>
          <w:lang w:val="es-MX"/>
        </w:rPr>
        <w:fldChar w:fldCharType="separate"/>
      </w:r>
      <w:r w:rsidRPr="002B5DDA">
        <w:rPr>
          <w:rFonts w:cstheme="minorHAnsi"/>
        </w:rPr>
        <w:t>(1,2)</w:t>
      </w:r>
      <w:r w:rsidRPr="002B5DDA">
        <w:rPr>
          <w:rFonts w:cstheme="minorHAnsi"/>
          <w:lang w:val="es-MX"/>
        </w:rPr>
        <w:fldChar w:fldCharType="end"/>
      </w:r>
      <w:r w:rsidRPr="002B5DDA">
        <w:rPr>
          <w:rFonts w:cstheme="minorHAnsi"/>
          <w:lang w:val="es-MX"/>
        </w:rPr>
        <w:t>.</w:t>
      </w:r>
    </w:p>
    <w:p w14:paraId="39D4CCDC" w14:textId="5068B200" w:rsidR="003B03FC" w:rsidRPr="002B5DDA" w:rsidRDefault="003B03FC" w:rsidP="003B03FC">
      <w:pPr>
        <w:rPr>
          <w:rFonts w:cstheme="minorHAnsi"/>
          <w:lang w:val="es-MX"/>
        </w:rPr>
      </w:pPr>
      <w:r w:rsidRPr="002B5DDA">
        <w:rPr>
          <w:rFonts w:cstheme="minorHAns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w:t>
      </w:r>
      <w:r w:rsidR="003A04F6" w:rsidRPr="002B5DDA">
        <w:rPr>
          <w:rFonts w:cstheme="minorHAnsi"/>
          <w:color w:val="000000"/>
        </w:rPr>
        <w:t>,</w:t>
      </w:r>
      <w:r w:rsidRPr="002B5DDA">
        <w:rPr>
          <w:rFonts w:cstheme="minorHAnsi"/>
          <w:color w:val="000000"/>
        </w:rPr>
        <w:t xml:space="preserve"> comenzando con una especialidad principal </w:t>
      </w:r>
      <w:r w:rsidR="003A04F6" w:rsidRPr="002B5DDA">
        <w:rPr>
          <w:rFonts w:cstheme="minorHAnsi"/>
          <w:color w:val="000000"/>
        </w:rPr>
        <w:t xml:space="preserve">y pudiendo </w:t>
      </w:r>
      <w:r w:rsidRPr="002B5DDA">
        <w:rPr>
          <w:rFonts w:cstheme="minorHAnsi"/>
          <w:color w:val="000000"/>
        </w:rPr>
        <w:t xml:space="preserve">posteriormente </w:t>
      </w:r>
      <w:r w:rsidR="003A04F6" w:rsidRPr="002B5DDA">
        <w:rPr>
          <w:rFonts w:cstheme="minorHAnsi"/>
          <w:color w:val="000000"/>
        </w:rPr>
        <w:t>optar por realizar una</w:t>
      </w:r>
      <w:r w:rsidRPr="002B5DDA">
        <w:rPr>
          <w:rFonts w:cstheme="minorHAnsi"/>
          <w:color w:val="000000"/>
        </w:rPr>
        <w:t xml:space="preserve"> subespecialidad</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Pr="002B5DDA">
        <w:rPr>
          <w:rFonts w:cstheme="minorHAnsi"/>
          <w:lang w:val="es-MX"/>
        </w:rPr>
        <w:fldChar w:fldCharType="separate"/>
      </w:r>
      <w:r w:rsidRPr="002B5DDA">
        <w:rPr>
          <w:rFonts w:cstheme="minorHAnsi"/>
        </w:rPr>
        <w:t>(3,4)</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Esta especialización en medicina no es un fenómeno reciente</w:t>
      </w:r>
      <w:r w:rsidR="003A04F6" w:rsidRPr="002B5DDA">
        <w:rPr>
          <w:rFonts w:cstheme="minorHAnsi"/>
          <w:color w:val="000000"/>
        </w:rPr>
        <w:t>,</w:t>
      </w:r>
      <w:r w:rsidRPr="002B5DDA">
        <w:rPr>
          <w:rFonts w:cstheme="minorHAnsi"/>
          <w:color w:val="000000"/>
        </w:rPr>
        <w:t xml:space="preserve"> </w:t>
      </w:r>
      <w:r w:rsidR="003A04F6" w:rsidRPr="002B5DDA">
        <w:rPr>
          <w:rFonts w:cstheme="minorHAnsi"/>
          <w:color w:val="000000"/>
        </w:rPr>
        <w:t>sino que</w:t>
      </w:r>
      <w:r w:rsidRPr="002B5DDA">
        <w:rPr>
          <w:rFonts w:cstheme="minorHAnsi"/>
          <w:color w:val="000000"/>
        </w:rPr>
        <w:t xml:space="preserve"> tiene raíces muy antiguas que se remontan a los inicios de la historia </w:t>
      </w:r>
      <w:r w:rsidRPr="002B5DDA">
        <w:rPr>
          <w:rFonts w:cstheme="minorHAnsi"/>
          <w:color w:val="000000"/>
        </w:rPr>
        <w:lastRenderedPageBreak/>
        <w:t>conocida de la medicina. En el antiguo Egipto, ya se practicaba la división de procedimientos médicos. En la época romana, el escritor Luciano de Samóstata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Pr="002B5DDA">
        <w:rPr>
          <w:rFonts w:cstheme="minorHAnsi"/>
          <w:lang w:val="es-MX"/>
        </w:rPr>
        <w:t xml:space="preserve"> </w:t>
      </w:r>
      <w:r w:rsidRPr="002B5DDA">
        <w:rPr>
          <w:rFonts w:cstheme="minorHAnsi"/>
          <w:lang w:val="es-MX"/>
        </w:rPr>
        <w:fldChar w:fldCharType="begin"/>
      </w:r>
      <w:r w:rsidR="001D6A26">
        <w:rPr>
          <w:rFonts w:cstheme="minorHAnsi"/>
          <w:lang w:val="es-MX"/>
        </w:rPr>
        <w:instrText xml:space="preserve"> ADDIN ZOTERO_ITEM CSL_CITATION {"citationID":"eo2w9Xdc","properties":{"formattedCitation":"(17)","plainCitation":"(17)","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7)</w:t>
      </w:r>
      <w:r w:rsidRPr="002B5DDA">
        <w:rPr>
          <w:rFonts w:cstheme="minorHAnsi"/>
          <w:lang w:val="es-MX"/>
        </w:rPr>
        <w:fldChar w:fldCharType="end"/>
      </w:r>
      <w:r w:rsidRPr="002B5DDA">
        <w:rPr>
          <w:rFonts w:cstheme="minorHAnsi"/>
          <w:lang w:val="es-MX"/>
        </w:rPr>
        <w:t>.</w:t>
      </w:r>
    </w:p>
    <w:p w14:paraId="33C3DA6E" w14:textId="5E3AB384" w:rsidR="003B03FC" w:rsidRPr="002B5DDA" w:rsidRDefault="003B03FC" w:rsidP="003B03FC">
      <w:pPr>
        <w:rPr>
          <w:rFonts w:cstheme="minorHAnsi"/>
          <w:lang w:val="es-MX"/>
        </w:rPr>
      </w:pPr>
      <w:r w:rsidRPr="002B5DDA">
        <w:rPr>
          <w:rFonts w:cstheme="minorHAnsi"/>
          <w:color w:val="000000"/>
        </w:rPr>
        <w:t>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altamente diferenciado</w:t>
      </w:r>
      <w:r w:rsidRPr="002B5DDA">
        <w:rPr>
          <w:rFonts w:cstheme="minorHAnsi"/>
          <w:lang w:val="es-MX"/>
        </w:rPr>
        <w:t xml:space="preserve"> </w:t>
      </w:r>
      <w:r w:rsidRPr="002B5DDA">
        <w:rPr>
          <w:rFonts w:cstheme="minorHAnsi"/>
          <w:lang w:val="es-MX"/>
        </w:rPr>
        <w:fldChar w:fldCharType="begin"/>
      </w:r>
      <w:r w:rsidR="001D6A26">
        <w:rPr>
          <w:rFonts w:cstheme="minorHAnsi"/>
          <w:lang w:val="es-MX"/>
        </w:rPr>
        <w:instrText xml:space="preserve"> ADDIN ZOTERO_ITEM CSL_CITATION {"citationID":"NOoECHaJ","properties":{"formattedCitation":"(17)","plainCitation":"(17)","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7)</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sidRPr="002B5DDA">
        <w:rPr>
          <w:rFonts w:cstheme="minorHAnsi"/>
          <w:color w:val="000000"/>
        </w:rPr>
        <w:fldChar w:fldCharType="begin"/>
      </w:r>
      <w:r w:rsidRPr="002B5DDA">
        <w:rPr>
          <w:rFonts w:cstheme="minorHAns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Pr="002B5DDA">
        <w:rPr>
          <w:rFonts w:cstheme="minorHAnsi"/>
          <w:color w:val="000000"/>
        </w:rPr>
        <w:fldChar w:fldCharType="separate"/>
      </w:r>
      <w:r w:rsidRPr="002B5DDA">
        <w:rPr>
          <w:rFonts w:cstheme="minorHAnsi"/>
        </w:rPr>
        <w:t>(4)</w:t>
      </w:r>
      <w:r w:rsidRPr="002B5DDA">
        <w:rPr>
          <w:rFonts w:cstheme="minorHAnsi"/>
          <w:color w:val="000000"/>
        </w:rPr>
        <w:fldChar w:fldCharType="end"/>
      </w:r>
      <w:r w:rsidRPr="002B5DDA">
        <w:rPr>
          <w:rFonts w:cstheme="minorHAnsi"/>
          <w:color w:val="000000"/>
        </w:rPr>
        <w:t>.</w:t>
      </w:r>
    </w:p>
    <w:p w14:paraId="7B9F84E0" w14:textId="62C1A5A8" w:rsidR="003B03FC" w:rsidRPr="002B5DDA" w:rsidRDefault="003B03FC" w:rsidP="003B03FC">
      <w:pPr>
        <w:rPr>
          <w:rFonts w:cstheme="minorHAnsi"/>
          <w:lang w:val="es-MX"/>
        </w:rPr>
      </w:pPr>
      <w:r w:rsidRPr="002B5DDA">
        <w:rPr>
          <w:rFonts w:cstheme="minorHAns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Pr="002B5DDA">
        <w:rPr>
          <w:rFonts w:cstheme="minorHAnsi"/>
          <w:lang w:val="es-MX"/>
        </w:rPr>
        <w:fldChar w:fldCharType="begin"/>
      </w:r>
      <w:r w:rsidR="001D6A26">
        <w:rPr>
          <w:rFonts w:cstheme="minorHAnsi"/>
          <w:lang w:val="es-MX"/>
        </w:rPr>
        <w:instrText xml:space="preserve"> ADDIN ZOTERO_ITEM CSL_CITATION {"citationID":"EAPdgVUU","properties":{"formattedCitation":"(18)","plainCitation":"(18)","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8)</w:t>
      </w:r>
      <w:r w:rsidRPr="002B5DDA">
        <w:rPr>
          <w:rFonts w:cstheme="minorHAnsi"/>
          <w:lang w:val="es-MX"/>
        </w:rPr>
        <w:fldChar w:fldCharType="end"/>
      </w:r>
      <w:r w:rsidRPr="002B5DDA">
        <w:rPr>
          <w:rFonts w:cstheme="minorHAnsi"/>
          <w:lang w:val="es-MX"/>
        </w:rPr>
        <w:t>.</w:t>
      </w:r>
    </w:p>
    <w:p w14:paraId="31B97A30" w14:textId="440608A6" w:rsidR="003B03FC" w:rsidRPr="002B5DDA" w:rsidRDefault="003B03FC" w:rsidP="003B03FC">
      <w:pPr>
        <w:rPr>
          <w:rFonts w:cstheme="minorHAnsi"/>
          <w:lang w:val="es-MX"/>
        </w:rPr>
      </w:pPr>
      <w:r w:rsidRPr="002B5DDA">
        <w:rPr>
          <w:rFonts w:cstheme="minorHAnsi"/>
          <w:color w:val="000000"/>
        </w:rPr>
        <w:t xml:space="preserve">En la actualidad, la elección de una especialidad médica representa un hito significativo en la formación de muchos médicos, con repercusiones tanto en su desarrollo profesional como en su situación económica. Esto se debe a las disparidades en los beneficios laborales y la </w:t>
      </w:r>
      <w:r w:rsidRPr="002B5DDA">
        <w:rPr>
          <w:rFonts w:cstheme="minorHAnsi"/>
          <w:color w:val="000000"/>
        </w:rPr>
        <w:lastRenderedPageBreak/>
        <w:t>compensación económica entre médicos especializados y aquellos que no lo son, así como disparidades entre distintas especialidades</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Pr="002B5DDA">
        <w:rPr>
          <w:rFonts w:cstheme="minorHAnsi"/>
          <w:lang w:val="es-MX"/>
        </w:rPr>
        <w:fldChar w:fldCharType="separate"/>
      </w:r>
      <w:r w:rsidRPr="002B5DDA">
        <w:rPr>
          <w:rFonts w:cstheme="minorHAnsi"/>
        </w:rPr>
        <w:t>(5)</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Pr="002B5DDA">
        <w:rPr>
          <w:rFonts w:cstheme="minorHAnsi"/>
          <w:lang w:val="es-MX"/>
        </w:rPr>
        <w:fldChar w:fldCharType="begin"/>
      </w:r>
      <w:r w:rsidR="001D6A26">
        <w:rPr>
          <w:rFonts w:cstheme="minorHAnsi"/>
          <w:lang w:val="es-MX"/>
        </w:rPr>
        <w:instrText xml:space="preserve"> ADDIN ZOTERO_ITEM CSL_CITATION {"citationID":"gmbUsGPV","properties":{"formattedCitation":"(19)","plainCitation":"(19)","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9)</w:t>
      </w:r>
      <w:r w:rsidRPr="002B5DDA">
        <w:rPr>
          <w:rFonts w:cstheme="minorHAnsi"/>
          <w:lang w:val="es-MX"/>
        </w:rPr>
        <w:fldChar w:fldCharType="end"/>
      </w:r>
      <w:r w:rsidRPr="002B5DDA">
        <w:rPr>
          <w:rFonts w:cstheme="minorHAnsi"/>
          <w:lang w:val="es-MX"/>
        </w:rPr>
        <w:t xml:space="preserve">. Por este motivo, el número de especialistas es cada vez mayor, y lo más probable es que en el futuro esta tendencia continúe </w:t>
      </w:r>
      <w:r w:rsidRPr="002B5DDA">
        <w:rPr>
          <w:rFonts w:cstheme="minorHAnsi"/>
          <w:lang w:val="es-MX"/>
        </w:rPr>
        <w:fldChar w:fldCharType="begin"/>
      </w:r>
      <w:r w:rsidR="00E62F96" w:rsidRPr="002B5DDA">
        <w:rPr>
          <w:rFonts w:cstheme="minorHAnsi"/>
          <w:lang w:val="es-MX"/>
        </w:rPr>
        <w:instrText xml:space="preserve"> ADDIN ZOTERO_ITEM CSL_CITATION {"citationID":"eByVrWQY","properties":{"formattedCitation":"(6)","plainCitation":"(6)","noteIndex":0},"citationItems":[{"id":"Cy69DcQE/nkxwOqfZ","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sidRPr="002B5DDA">
        <w:rPr>
          <w:rFonts w:cstheme="minorHAnsi"/>
          <w:lang w:val="es-MX"/>
        </w:rPr>
        <w:fldChar w:fldCharType="separate"/>
      </w:r>
      <w:r w:rsidRPr="002B5DDA">
        <w:rPr>
          <w:rFonts w:cstheme="minorHAnsi"/>
        </w:rPr>
        <w:t>(6)</w:t>
      </w:r>
      <w:r w:rsidRPr="002B5DDA">
        <w:rPr>
          <w:rFonts w:cstheme="minorHAnsi"/>
          <w:lang w:val="es-MX"/>
        </w:rPr>
        <w:fldChar w:fldCharType="end"/>
      </w:r>
      <w:r w:rsidRPr="002B5DDA">
        <w:rPr>
          <w:rFonts w:cstheme="minorHAnsi"/>
          <w:lang w:val="es-MX"/>
        </w:rPr>
        <w:t>.</w:t>
      </w:r>
    </w:p>
    <w:p w14:paraId="3391642C" w14:textId="5D14B931" w:rsidR="003B03FC" w:rsidRPr="002B5DDA" w:rsidRDefault="003B03FC" w:rsidP="003B03FC">
      <w:pPr>
        <w:rPr>
          <w:rFonts w:cstheme="minorHAnsi"/>
          <w:lang w:val="es-MX"/>
        </w:rPr>
      </w:pPr>
      <w:r w:rsidRPr="002B5DDA">
        <w:rPr>
          <w:rFonts w:cstheme="minorHAnsi"/>
          <w:lang w:val="es-MX"/>
        </w:rPr>
        <w:t xml:space="preserve">Acompañando a este fenómeno de la especialización, otro cambio importante en el campo laboral que ha tenido lugar los últimos años es la mayor incorporación de las mujeres a la actividad económica </w:t>
      </w:r>
      <w:r w:rsidRPr="002B5DDA">
        <w:rPr>
          <w:rFonts w:cstheme="minorHAnsi"/>
          <w:lang w:val="es-MX"/>
        </w:rPr>
        <w:fldChar w:fldCharType="begin"/>
      </w:r>
      <w:r w:rsidRPr="002B5DDA">
        <w:rPr>
          <w:rFonts w:cstheme="minorHAnsi"/>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Pr="002B5DDA">
        <w:rPr>
          <w:rFonts w:cstheme="minorHAnsi"/>
          <w:lang w:val="es-MX"/>
        </w:rPr>
        <w:fldChar w:fldCharType="separate"/>
      </w:r>
      <w:r w:rsidRPr="002B5DDA">
        <w:rPr>
          <w:rFonts w:cstheme="minorHAnsi"/>
        </w:rPr>
        <w:t>(7)</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Pr="002B5DDA">
        <w:rPr>
          <w:rFonts w:cstheme="minorHAnsi"/>
          <w:lang w:val="es-MX"/>
        </w:rPr>
        <w:fldChar w:fldCharType="separate"/>
      </w:r>
      <w:r w:rsidRPr="002B5DDA">
        <w:rPr>
          <w:rFonts w:cstheme="minorHAnsi"/>
        </w:rPr>
        <w:t>(8)</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Pr="002B5DDA">
        <w:rPr>
          <w:rFonts w:cstheme="minorHAnsi"/>
          <w:lang w:val="es-MX"/>
        </w:rPr>
        <w:fldChar w:fldCharType="begin"/>
      </w:r>
      <w:r w:rsidR="001D6A26">
        <w:rPr>
          <w:rFonts w:cstheme="minorHAnsi"/>
          <w:lang w:val="es-MX"/>
        </w:rPr>
        <w:instrText xml:space="preserve"> ADDIN ZOTERO_ITEM CSL_CITATION {"citationID":"w3Ce0PyN","properties":{"formattedCitation":"(20)","plainCitation":"(20)","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Pr="002B5DDA">
        <w:rPr>
          <w:rFonts w:cstheme="minorHAnsi"/>
          <w:lang w:val="es-MX"/>
        </w:rPr>
        <w:fldChar w:fldCharType="separate"/>
      </w:r>
      <w:r w:rsidR="001D6A26" w:rsidRPr="001D6A26">
        <w:rPr>
          <w:rFonts w:ascii="Arial" w:hAnsi="Arial" w:cs="Arial"/>
        </w:rPr>
        <w:t>(20)</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w:t>
      </w:r>
      <w:r w:rsidRPr="002B5DDA">
        <w:rPr>
          <w:rFonts w:cstheme="minorHAnsi"/>
          <w:color w:val="000000"/>
        </w:rPr>
        <w:lastRenderedPageBreak/>
        <w:t xml:space="preserve">evidenciando una clara tendencia hacia la igualdad en el ámbito de la educación superior. Estos números también se reflejan en la cantidad de graduadas de las universidades, corroborando dicha tendencia </w:t>
      </w:r>
      <w:r w:rsidRPr="002B5DDA">
        <w:rPr>
          <w:rFonts w:cstheme="minorHAnsi"/>
          <w:lang w:val="es-MX"/>
        </w:rPr>
        <w:fldChar w:fldCharType="begin"/>
      </w:r>
      <w:r w:rsidRPr="002B5DDA">
        <w:rPr>
          <w:rFonts w:cstheme="minorHAnsi"/>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Pr="002B5DDA">
        <w:rPr>
          <w:rFonts w:cstheme="minorHAnsi"/>
          <w:lang w:val="es-MX"/>
        </w:rPr>
        <w:fldChar w:fldCharType="separate"/>
      </w:r>
      <w:r w:rsidRPr="002B5DDA">
        <w:rPr>
          <w:rFonts w:cstheme="minorHAnsi"/>
        </w:rPr>
        <w:t>(9)</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Pr="002B5DDA">
        <w:rPr>
          <w:rFonts w:cstheme="minorHAnsi"/>
          <w:lang w:val="es-MX"/>
        </w:rPr>
        <w:fldChar w:fldCharType="begin"/>
      </w:r>
      <w:r w:rsidRPr="002B5DDA">
        <w:rPr>
          <w:rFonts w:cstheme="minorHAnsi"/>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Pr="002B5DDA">
        <w:rPr>
          <w:rFonts w:cstheme="minorHAnsi"/>
          <w:lang w:val="es-MX"/>
        </w:rPr>
        <w:fldChar w:fldCharType="separate"/>
      </w:r>
      <w:r w:rsidRPr="002B5DDA">
        <w:rPr>
          <w:rFonts w:cstheme="minorHAnsi"/>
        </w:rPr>
        <w:t>(8,9)</w:t>
      </w:r>
      <w:r w:rsidRPr="002B5DDA">
        <w:rPr>
          <w:rFonts w:cstheme="minorHAnsi"/>
          <w:lang w:val="es-MX"/>
        </w:rPr>
        <w:fldChar w:fldCharType="end"/>
      </w:r>
      <w:r w:rsidRPr="002B5DDA">
        <w:rPr>
          <w:rFonts w:cstheme="minorHAnsi"/>
          <w:lang w:val="es-MX"/>
        </w:rPr>
        <w:t>.</w:t>
      </w:r>
    </w:p>
    <w:p w14:paraId="6BBCB291" w14:textId="274385F7" w:rsidR="003B03FC" w:rsidRPr="002B5DDA" w:rsidRDefault="003B03FC" w:rsidP="003B03FC">
      <w:pPr>
        <w:rPr>
          <w:rFonts w:cstheme="minorHAnsi"/>
          <w:lang w:val="es-MX"/>
        </w:rPr>
      </w:pPr>
      <w:r w:rsidRPr="002B5DDA">
        <w:rPr>
          <w:rFonts w:cstheme="minorHAnsi"/>
          <w:color w:val="000000"/>
        </w:rPr>
        <w:t>En este sentido, el sector salud no ha sido una excepción a esta tendencia, y se demuestra un aumento constante de mujeres profesionales médicas en Perú, a pesar que históricamente esta profesión era predominantemente masculina</w:t>
      </w:r>
      <w:r w:rsidRPr="002B5DDA">
        <w:rPr>
          <w:rFonts w:cstheme="minorHAnsi"/>
          <w:lang w:val="es-MX"/>
        </w:rPr>
        <w:t xml:space="preserve"> </w:t>
      </w:r>
      <w:r w:rsidRPr="002B5DDA">
        <w:rPr>
          <w:rFonts w:cstheme="minorHAnsi"/>
          <w:lang w:val="es-MX"/>
        </w:rPr>
        <w:fldChar w:fldCharType="begin"/>
      </w:r>
      <w:r w:rsidR="00E62F96" w:rsidRPr="002B5DDA">
        <w:rPr>
          <w:rFonts w:cstheme="minorHAnsi"/>
          <w:lang w:val="es-MX"/>
        </w:rPr>
        <w:instrText xml:space="preserve"> ADDIN ZOTERO_ITEM CSL_CITATION {"citationID":"4c1OGj4y","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Pr="002B5DDA">
        <w:rPr>
          <w:rFonts w:cstheme="minorHAnsi"/>
          <w:lang w:val="es-MX"/>
        </w:rPr>
        <w:fldChar w:fldCharType="separate"/>
      </w:r>
      <w:r w:rsidRPr="002B5DDA">
        <w:rPr>
          <w:rFonts w:cstheme="minorHAnsi"/>
        </w:rPr>
        <w:t>(10)</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Pr="002B5DDA">
        <w:rPr>
          <w:rFonts w:cstheme="minorHAnsi"/>
          <w:lang w:val="es-MX"/>
        </w:rPr>
        <w:fldChar w:fldCharType="begin"/>
      </w:r>
      <w:r w:rsidRPr="002B5DDA">
        <w:rPr>
          <w:rFonts w:cstheme="minorHAnsi"/>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Pr="002B5DDA">
        <w:rPr>
          <w:rFonts w:cstheme="minorHAnsi"/>
          <w:lang w:val="es-MX"/>
        </w:rPr>
        <w:fldChar w:fldCharType="separate"/>
      </w:r>
      <w:r w:rsidRPr="002B5DDA">
        <w:rPr>
          <w:rFonts w:cstheme="minorHAnsi"/>
          <w:sz w:val="22"/>
        </w:rPr>
        <w:t>(11)</w:t>
      </w:r>
      <w:r w:rsidRPr="002B5DDA">
        <w:rPr>
          <w:rFonts w:cstheme="minorHAnsi"/>
          <w:lang w:val="es-MX"/>
        </w:rPr>
        <w:fldChar w:fldCharType="end"/>
      </w:r>
      <w:r w:rsidRPr="002B5DDA">
        <w:rPr>
          <w:rFonts w:cstheme="minorHAnsi"/>
          <w:lang w:val="es-MX"/>
        </w:rPr>
        <w:t>.</w:t>
      </w:r>
    </w:p>
    <w:p w14:paraId="411B4290" w14:textId="77815A9F" w:rsidR="003B03FC" w:rsidRPr="002B5DDA" w:rsidRDefault="003B03FC" w:rsidP="003B03FC">
      <w:pPr>
        <w:rPr>
          <w:rFonts w:cstheme="minorHAnsi"/>
          <w:lang w:val="es-MX"/>
        </w:rPr>
      </w:pPr>
      <w:r w:rsidRPr="002B5DDA">
        <w:rPr>
          <w:rFonts w:cstheme="minorHAns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Pr="002B5DDA">
        <w:rPr>
          <w:rFonts w:cstheme="minorHAnsi"/>
          <w:lang w:val="es-MX"/>
        </w:rPr>
        <w:fldChar w:fldCharType="begin"/>
      </w:r>
      <w:r w:rsidRPr="002B5DDA">
        <w:rPr>
          <w:rFonts w:cstheme="minorHAnsi"/>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2B5DDA">
        <w:rPr>
          <w:rFonts w:cstheme="minorHAnsi"/>
          <w:lang w:val="es-MX"/>
        </w:rPr>
        <w:fldChar w:fldCharType="separate"/>
      </w:r>
      <w:r w:rsidRPr="002B5DDA">
        <w:rPr>
          <w:rFonts w:cstheme="minorHAnsi"/>
          <w:sz w:val="22"/>
        </w:rPr>
        <w:t>(12)</w:t>
      </w:r>
      <w:r w:rsidRPr="002B5DDA">
        <w:rPr>
          <w:rFonts w:cstheme="minorHAnsi"/>
          <w:lang w:val="es-MX"/>
        </w:rPr>
        <w:fldChar w:fldCharType="end"/>
      </w:r>
      <w:r w:rsidRPr="002B5DDA">
        <w:rPr>
          <w:rFonts w:cstheme="minorHAnsi"/>
          <w:lang w:val="es-MX"/>
        </w:rPr>
        <w:t>.</w:t>
      </w:r>
    </w:p>
    <w:p w14:paraId="4DD558B7" w14:textId="7DD7CB71" w:rsidR="003B03FC" w:rsidRPr="002B5DDA" w:rsidRDefault="003B03FC" w:rsidP="003B03FC">
      <w:pPr>
        <w:rPr>
          <w:rFonts w:cstheme="minorHAnsi"/>
          <w:color w:val="000000"/>
        </w:rPr>
      </w:pPr>
      <w:r w:rsidRPr="002B5DDA">
        <w:rPr>
          <w:rFonts w:cstheme="minorHAnsi"/>
          <w:color w:val="000000"/>
        </w:rPr>
        <w:t xml:space="preserve">El proyecto de ley 3537/2022-CR establece que la única forma de acceder a programas de segunda especialización, también denominados residentado médico, es a través del Concurso Nacional de Admisión al Residentado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sidRPr="002B5DDA">
        <w:rPr>
          <w:rFonts w:cstheme="minorHAnsi"/>
          <w:lang w:val="es-MX"/>
        </w:rPr>
        <w:fldChar w:fldCharType="begin"/>
      </w:r>
      <w:r w:rsidR="001D6A26">
        <w:rPr>
          <w:rFonts w:cstheme="minorHAnsi"/>
          <w:lang w:val="es-MX"/>
        </w:rPr>
        <w:instrText xml:space="preserve"> ADDIN ZOTERO_ITEM CSL_CITATION {"citationID":"U3y6Ka9o","properties":{"formattedCitation":"(12,21)","plainCitation":"(12,21)","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Cy69DcQE/FKB6s3bS","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Pr="002B5DDA">
        <w:rPr>
          <w:rFonts w:cstheme="minorHAnsi"/>
          <w:lang w:val="es-MX"/>
        </w:rPr>
        <w:fldChar w:fldCharType="separate"/>
      </w:r>
      <w:r w:rsidR="001D6A26" w:rsidRPr="001D6A26">
        <w:rPr>
          <w:rFonts w:ascii="Arial" w:hAnsi="Arial" w:cs="Arial"/>
          <w:sz w:val="22"/>
        </w:rPr>
        <w:t>(12,21)</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ste método de ingreso a especialidades médicas es principalmente objetivo, eliminando </w:t>
      </w:r>
      <w:r w:rsidRPr="002B5DDA">
        <w:rPr>
          <w:rFonts w:cstheme="minorHAnsi"/>
          <w:color w:val="000000"/>
        </w:rPr>
        <w:lastRenderedPageBreak/>
        <w:t xml:space="preserve">factores subjetivos que podrían afectar las posibles disparidades de </w:t>
      </w:r>
      <w:r w:rsidR="005579F0" w:rsidRPr="002B5DDA">
        <w:rPr>
          <w:rFonts w:cstheme="minorHAnsi"/>
          <w:color w:val="000000"/>
        </w:rPr>
        <w:t>sexo</w:t>
      </w:r>
      <w:r w:rsidRPr="002B5DDA">
        <w:rPr>
          <w:rFonts w:cstheme="minorHAnsi"/>
          <w:color w:val="000000"/>
        </w:rPr>
        <w:t xml:space="preserve">. El análisis de las diferencias de </w:t>
      </w:r>
      <w:r w:rsidR="005579F0" w:rsidRPr="002B5DDA">
        <w:rPr>
          <w:rFonts w:cstheme="minorHAnsi"/>
          <w:color w:val="000000"/>
        </w:rPr>
        <w:t>sexo</w:t>
      </w:r>
      <w:r w:rsidRPr="002B5DDA">
        <w:rPr>
          <w:rFonts w:cstheme="minorHAnsi"/>
          <w:color w:val="000000"/>
        </w:rPr>
        <w:t xml:space="preserve"> en postulantes o admitidos reflejaría principalmente divergencias en preferencias, preparación o decisiones personales, posiblemente influenciadas por el entorno.</w:t>
      </w:r>
    </w:p>
    <w:p w14:paraId="04EE518D" w14:textId="1324F02E" w:rsidR="00D16FD7" w:rsidRPr="002B5DDA" w:rsidRDefault="00D16FD7" w:rsidP="003B03FC">
      <w:pPr>
        <w:rPr>
          <w:rFonts w:cstheme="minorHAnsi"/>
          <w:color w:val="000000"/>
        </w:rPr>
      </w:pPr>
      <w:r w:rsidRPr="002B5DDA">
        <w:rPr>
          <w:rFonts w:cstheme="minorHAnsi"/>
          <w:color w:val="000000"/>
        </w:rPr>
        <w:t xml:space="preserve">En el terreno internacional, </w:t>
      </w:r>
      <w:r w:rsidR="00C31FD1" w:rsidRPr="002B5DDA">
        <w:rPr>
          <w:rFonts w:cstheme="minorHAnsi"/>
          <w:color w:val="000000"/>
        </w:rPr>
        <w:t>estudios realizados en Brasil</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M6iwOaig","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2)</w:t>
      </w:r>
      <w:r w:rsidR="00187BB2" w:rsidRPr="002B5DDA">
        <w:rPr>
          <w:rFonts w:cstheme="minorHAnsi"/>
          <w:color w:val="000000"/>
        </w:rPr>
        <w:fldChar w:fldCharType="end"/>
      </w:r>
      <w:r w:rsidR="00C31FD1" w:rsidRPr="002B5DDA">
        <w:rPr>
          <w:rFonts w:cstheme="minorHAnsi"/>
          <w:color w:val="000000"/>
        </w:rPr>
        <w:t>, Nueva Zelanda</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0cKMi5rL","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3)</w:t>
      </w:r>
      <w:r w:rsidR="00187BB2" w:rsidRPr="002B5DDA">
        <w:rPr>
          <w:rFonts w:cstheme="minorHAnsi"/>
          <w:color w:val="000000"/>
        </w:rPr>
        <w:fldChar w:fldCharType="end"/>
      </w:r>
      <w:r w:rsidR="00C31FD1" w:rsidRPr="002B5DDA">
        <w:rPr>
          <w:rFonts w:cstheme="minorHAnsi"/>
          <w:color w:val="000000"/>
        </w:rPr>
        <w:t>, Estados Unidos</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mE4h5oPH","properties":{"formattedCitation":"(24)","plainCitation":"(2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4)</w:t>
      </w:r>
      <w:r w:rsidR="00187BB2" w:rsidRPr="002B5DDA">
        <w:rPr>
          <w:rFonts w:cstheme="minorHAnsi"/>
          <w:color w:val="000000"/>
        </w:rPr>
        <w:fldChar w:fldCharType="end"/>
      </w:r>
      <w:r w:rsidR="00187BB2" w:rsidRPr="002B5DDA">
        <w:rPr>
          <w:rFonts w:cstheme="minorHAnsi"/>
          <w:color w:val="000000"/>
        </w:rPr>
        <w:t xml:space="preserve"> y otros países </w:t>
      </w:r>
      <w:r w:rsidR="00187BB2" w:rsidRPr="002B5DDA">
        <w:rPr>
          <w:rFonts w:cstheme="minorHAnsi"/>
          <w:color w:val="000000"/>
        </w:rPr>
        <w:fldChar w:fldCharType="begin"/>
      </w:r>
      <w:r w:rsidR="001D6A26">
        <w:rPr>
          <w:rFonts w:cstheme="minorHAnsi"/>
          <w:color w:val="000000"/>
        </w:rPr>
        <w:instrText xml:space="preserve"> ADDIN ZOTERO_ITEM CSL_CITATION {"citationID":"mrW4f9a1","properties":{"formattedCitation":"(25)","plainCitation":"(25)","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5)</w:t>
      </w:r>
      <w:r w:rsidR="00187BB2" w:rsidRPr="002B5DDA">
        <w:rPr>
          <w:rFonts w:cstheme="minorHAnsi"/>
          <w:color w:val="000000"/>
        </w:rPr>
        <w:fldChar w:fldCharType="end"/>
      </w:r>
      <w:r w:rsidR="00C31FD1" w:rsidRPr="002B5DDA">
        <w:rPr>
          <w:rFonts w:cstheme="minorHAnsi"/>
          <w:color w:val="000000"/>
        </w:rPr>
        <w:t xml:space="preserve"> han encontrado diferencias de género en </w:t>
      </w:r>
      <w:r w:rsidR="00187BB2" w:rsidRPr="002B5DDA">
        <w:rPr>
          <w:rFonts w:cstheme="minorHAnsi"/>
          <w:color w:val="000000"/>
        </w:rPr>
        <w:t>las distintas</w:t>
      </w:r>
      <w:r w:rsidR="00C31FD1" w:rsidRPr="002B5DDA">
        <w:rPr>
          <w:rFonts w:cstheme="minorHAnsi"/>
          <w:color w:val="000000"/>
        </w:rPr>
        <w:t xml:space="preserve"> especialidades médicas. Estas diferencias de género son usualmente descritas en las especialidades quirúrgicas, teniendo una predominancia del género masculino</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OmscqtX8","properties":{"formattedCitation":"(24)","plainCitation":"(2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4)</w:t>
      </w:r>
      <w:r w:rsidR="00187BB2" w:rsidRPr="002B5DDA">
        <w:rPr>
          <w:rFonts w:cstheme="minorHAnsi"/>
          <w:color w:val="000000"/>
        </w:rPr>
        <w:fldChar w:fldCharType="end"/>
      </w:r>
      <w:r w:rsidR="00C31FD1" w:rsidRPr="002B5DDA">
        <w:rPr>
          <w:rFonts w:cstheme="minorHAnsi"/>
          <w:color w:val="000000"/>
        </w:rPr>
        <w:t>.</w:t>
      </w:r>
      <w:r w:rsidR="003A04F6" w:rsidRPr="002B5DDA">
        <w:rPr>
          <w:rFonts w:cstheme="minorHAnsi"/>
          <w:color w:val="000000"/>
        </w:rPr>
        <w:t xml:space="preserve"> Especialidades como urología, neurocirugía, y ortopedia y traumatología han sido señaladas como especialidades con poca representación del género femenino</w:t>
      </w:r>
      <w:r w:rsidR="00D01E50" w:rsidRPr="002B5DDA">
        <w:rPr>
          <w:rFonts w:cstheme="minorHAnsi"/>
          <w:color w:val="000000"/>
        </w:rPr>
        <w:t xml:space="preserve"> </w:t>
      </w:r>
      <w:r w:rsidR="00D01E50" w:rsidRPr="002B5DDA">
        <w:rPr>
          <w:rFonts w:cstheme="minorHAnsi"/>
          <w:color w:val="000000"/>
        </w:rPr>
        <w:fldChar w:fldCharType="begin"/>
      </w:r>
      <w:r w:rsidR="001D6A26">
        <w:rPr>
          <w:rFonts w:cstheme="minorHAnsi"/>
          <w:color w:val="000000"/>
        </w:rPr>
        <w:instrText xml:space="preserve"> ADDIN ZOTERO_ITEM CSL_CITATION {"citationID":"GhiHyHFZ","properties":{"formattedCitation":"(25\\uc0\\u8211{}30)","plainCitation":"(25–30)","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D01E50" w:rsidRPr="002B5DDA">
        <w:rPr>
          <w:rFonts w:cstheme="minorHAnsi"/>
          <w:color w:val="000000"/>
        </w:rPr>
        <w:fldChar w:fldCharType="separate"/>
      </w:r>
      <w:r w:rsidR="001D6A26" w:rsidRPr="001D6A26">
        <w:rPr>
          <w:rFonts w:ascii="Arial" w:hAnsi="Arial" w:cs="Arial"/>
          <w:szCs w:val="24"/>
        </w:rPr>
        <w:t>(25–30)</w:t>
      </w:r>
      <w:r w:rsidR="00D01E50" w:rsidRPr="002B5DDA">
        <w:rPr>
          <w:rFonts w:cstheme="minorHAnsi"/>
          <w:color w:val="000000"/>
        </w:rPr>
        <w:fldChar w:fldCharType="end"/>
      </w:r>
      <w:r w:rsidR="003A04F6" w:rsidRPr="002B5DDA">
        <w:rPr>
          <w:rFonts w:cstheme="minorHAnsi"/>
          <w:color w:val="000000"/>
        </w:rPr>
        <w:t>.</w:t>
      </w:r>
    </w:p>
    <w:p w14:paraId="380011A8" w14:textId="4F6030BE" w:rsidR="001F20BE" w:rsidRPr="002B5DDA" w:rsidRDefault="001F20BE" w:rsidP="003B03FC">
      <w:pPr>
        <w:rPr>
          <w:rFonts w:cstheme="minorHAnsi"/>
          <w:color w:val="000000"/>
        </w:rPr>
      </w:pPr>
      <w:r w:rsidRPr="002B5DDA">
        <w:rPr>
          <w:rFonts w:cstheme="minorHAnsi"/>
          <w:color w:val="000000"/>
        </w:rPr>
        <w:t xml:space="preserve">Según el Compendio Estadístico de Información de Recursos Humanos del Sector Salud del Perú </w:t>
      </w:r>
      <w:r w:rsidRPr="002B5DDA">
        <w:rPr>
          <w:rFonts w:cstheme="minorHAnsi"/>
          <w:lang w:val="es-419"/>
        </w:rPr>
        <w:fldChar w:fldCharType="begin"/>
      </w:r>
      <w:r w:rsidR="00E62F96" w:rsidRPr="002B5DDA">
        <w:rPr>
          <w:rFonts w:cstheme="minorHAnsi"/>
          <w:lang w:val="es-419"/>
        </w:rPr>
        <w:instrText xml:space="preserve"> ADDIN ZOTERO_ITEM CSL_CITATION {"citationID":"tuBSIbYa","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Pr="002B5DDA">
        <w:rPr>
          <w:rFonts w:cstheme="minorHAnsi"/>
          <w:lang w:val="es-419"/>
        </w:rPr>
        <w:fldChar w:fldCharType="separate"/>
      </w:r>
      <w:r w:rsidRPr="002B5DDA">
        <w:rPr>
          <w:rFonts w:cstheme="minorHAnsi"/>
        </w:rPr>
        <w:t>(13)</w:t>
      </w:r>
      <w:r w:rsidRPr="002B5DDA">
        <w:rPr>
          <w:rFonts w:cstheme="minorHAnsi"/>
          <w:lang w:val="es-419"/>
        </w:rPr>
        <w:fldChar w:fldCharType="end"/>
      </w:r>
      <w:r w:rsidRPr="002B5DDA">
        <w:rPr>
          <w:rFonts w:cstheme="minorHAnsi"/>
          <w:lang w:val="es-419"/>
        </w:rPr>
        <w:t xml:space="preserve"> el año 2013 se contaba con 65.4% de médicos trabajando para el Ministerio de Salud (MINSA) y Gobiernos Regionales de género masculino y 34.6% de médicos con género femenino. Para el año 2018 esta cifra cambió a 61.4% de médicos de género masculino y 38.6% de género femenino. En cuanto a departamentos, se encontró que la proporción de mujeres fue más alta en el departamento de Ica con un 45.2% de mujeres el año 2018. Por otro lado, la proporción de mujeres fue más baja en el departamento de Loreto, con un 25.5% el año 2018. Si nos basamos solamente en médicos especialistas, según estos datos de recursos humanos nacionales en los médicos especialistas trabajando en el MINSA y Gobiernos Regionales, tenemos una mayor diferencia de género, habiendo un 72.2% de médicos con género masculino y un 27.7% de médicos con género femenino en el año 2013. Mientras que para el año 2018 la proporción fue de 68.7% de género masculino y de 31.3% de género femenino. Los departamentos con mayor y menor proporción de mujeres fueron los mismos que para los médicos en general, teniendo Ica un 43.7% de médicos especialistas de género femenino el año 2018, y Loreto un 14.0% de médicos especialistas de género femenino el año 2018.</w:t>
      </w:r>
    </w:p>
    <w:p w14:paraId="7C8513A3" w14:textId="10C08C71" w:rsidR="00D16FD7" w:rsidRPr="002B5DDA" w:rsidRDefault="001F20BE" w:rsidP="003B03FC">
      <w:pPr>
        <w:rPr>
          <w:rFonts w:cstheme="minorHAnsi"/>
          <w:color w:val="000000"/>
        </w:rPr>
      </w:pPr>
      <w:r w:rsidRPr="002B5DDA">
        <w:rPr>
          <w:rFonts w:cstheme="minorHAnsi"/>
          <w:lang w:val="es-419"/>
        </w:rPr>
        <w:t>Si bien actualmente</w:t>
      </w:r>
      <w:r w:rsidR="003B03FC" w:rsidRPr="002B5DDA">
        <w:rPr>
          <w:rFonts w:cstheme="minorHAnsi"/>
          <w:lang w:val="es-419"/>
        </w:rPr>
        <w:t xml:space="preserve"> se cuenta con información respecto a las diferencias en el número de especialistas trabajando, por </w:t>
      </w:r>
      <w:r w:rsidR="005579F0" w:rsidRPr="002B5DDA">
        <w:rPr>
          <w:rFonts w:cstheme="minorHAnsi"/>
          <w:lang w:val="es-419"/>
        </w:rPr>
        <w:t>sexo</w:t>
      </w:r>
      <w:r w:rsidRPr="002B5DDA">
        <w:rPr>
          <w:rFonts w:cstheme="minorHAnsi"/>
          <w:lang w:val="es-419"/>
        </w:rPr>
        <w:t xml:space="preserve"> en el país</w:t>
      </w:r>
      <w:r w:rsidR="003B03FC" w:rsidRPr="002B5DDA">
        <w:rPr>
          <w:rFonts w:cstheme="minorHAnsi"/>
          <w:lang w:val="es-419"/>
        </w:rPr>
        <w:t xml:space="preserve"> </w:t>
      </w:r>
      <w:r w:rsidR="003B03FC" w:rsidRPr="002B5DDA">
        <w:rPr>
          <w:rFonts w:cstheme="minorHAnsi"/>
          <w:lang w:val="es-419"/>
        </w:rPr>
        <w:fldChar w:fldCharType="begin"/>
      </w:r>
      <w:r w:rsidR="00E62F96" w:rsidRPr="002B5DDA">
        <w:rPr>
          <w:rFonts w:cstheme="minorHAnsi"/>
          <w:lang w:val="es-419"/>
        </w:rPr>
        <w:instrText xml:space="preserve"> ADDIN ZOTERO_ITEM CSL_CITATION {"citationID":"pMdf5Emx","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3B03FC" w:rsidRPr="002B5DDA">
        <w:rPr>
          <w:rFonts w:cstheme="minorHAnsi"/>
          <w:lang w:val="es-419"/>
        </w:rPr>
        <w:fldChar w:fldCharType="separate"/>
      </w:r>
      <w:r w:rsidR="00A844B7" w:rsidRPr="002B5DDA">
        <w:rPr>
          <w:rFonts w:cstheme="minorHAnsi"/>
        </w:rPr>
        <w:t>(13)</w:t>
      </w:r>
      <w:r w:rsidR="003B03FC" w:rsidRPr="002B5DDA">
        <w:rPr>
          <w:rFonts w:cstheme="minorHAnsi"/>
          <w:lang w:val="es-419"/>
        </w:rPr>
        <w:fldChar w:fldCharType="end"/>
      </w:r>
      <w:r w:rsidR="003B03FC" w:rsidRPr="002B5DDA">
        <w:rPr>
          <w:rFonts w:cstheme="minorHAnsi"/>
          <w:lang w:val="es-419"/>
        </w:rPr>
        <w:t xml:space="preserve">, </w:t>
      </w:r>
      <w:r w:rsidRPr="002B5DDA">
        <w:rPr>
          <w:rFonts w:cstheme="minorHAnsi"/>
          <w:lang w:val="es-419"/>
        </w:rPr>
        <w:t>no contamos con estos datos</w:t>
      </w:r>
      <w:r w:rsidR="003B03FC" w:rsidRPr="002B5DDA">
        <w:rPr>
          <w:rFonts w:cstheme="minorHAnsi"/>
          <w:lang w:val="es-419"/>
        </w:rPr>
        <w:t xml:space="preserve"> sobre los </w:t>
      </w:r>
      <w:r w:rsidRPr="002B5DDA">
        <w:rPr>
          <w:rFonts w:cstheme="minorHAnsi"/>
          <w:lang w:val="es-419"/>
        </w:rPr>
        <w:t xml:space="preserve">postulantes o </w:t>
      </w:r>
      <w:r w:rsidR="003B03FC" w:rsidRPr="002B5DDA">
        <w:rPr>
          <w:rFonts w:cstheme="minorHAnsi"/>
          <w:lang w:val="es-419"/>
        </w:rPr>
        <w:t xml:space="preserve">ingresantes a las residencias de las especialidades médicas. </w:t>
      </w:r>
      <w:r w:rsidR="003B03FC" w:rsidRPr="002B5DDA">
        <w:rPr>
          <w:rFonts w:cstheme="minorHAnsi"/>
          <w:color w:val="000000"/>
        </w:rPr>
        <w:t xml:space="preserve">En el Perú, el ingreso a los programas de especialización se realiza a través de un Concurso Nacional de </w:t>
      </w:r>
      <w:r w:rsidR="003B03FC" w:rsidRPr="002B5DDA">
        <w:rPr>
          <w:rFonts w:cstheme="minorHAnsi"/>
          <w:color w:val="000000"/>
        </w:rPr>
        <w:lastRenderedPageBreak/>
        <w:t>Admisión, a cargo del Consejo Nacional de Residentado Médico</w:t>
      </w:r>
      <w:r w:rsidR="003B03FC" w:rsidRPr="002B5DDA">
        <w:rPr>
          <w:rFonts w:cstheme="minorHAnsi"/>
          <w:lang w:val="es-419"/>
        </w:rPr>
        <w:t xml:space="preserve"> (CONAREME) </w:t>
      </w:r>
      <w:r w:rsidR="003B03FC" w:rsidRPr="002B5DDA">
        <w:rPr>
          <w:rFonts w:cstheme="minorHAnsi"/>
          <w:lang w:val="es-419"/>
        </w:rPr>
        <w:fldChar w:fldCharType="begin"/>
      </w:r>
      <w:r w:rsidR="003B03FC" w:rsidRPr="002B5DDA">
        <w:rPr>
          <w:rFonts w:cstheme="minorHAnsi"/>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3B03FC" w:rsidRPr="002B5DDA">
        <w:rPr>
          <w:rFonts w:cstheme="minorHAnsi"/>
          <w:lang w:val="es-419"/>
        </w:rPr>
        <w:fldChar w:fldCharType="separate"/>
      </w:r>
      <w:r w:rsidR="003B03FC" w:rsidRPr="002B5DDA">
        <w:rPr>
          <w:rFonts w:cstheme="minorHAnsi"/>
        </w:rPr>
        <w:t>(12)</w:t>
      </w:r>
      <w:r w:rsidR="003B03FC" w:rsidRPr="002B5DDA">
        <w:rPr>
          <w:rFonts w:cstheme="minorHAnsi"/>
          <w:lang w:val="es-419"/>
        </w:rPr>
        <w:fldChar w:fldCharType="end"/>
      </w:r>
      <w:r w:rsidR="003B03FC" w:rsidRPr="002B5DDA">
        <w:rPr>
          <w:rFonts w:cstheme="minorHAnsi"/>
          <w:lang w:val="es-419"/>
        </w:rPr>
        <w:t xml:space="preserve">. </w:t>
      </w:r>
      <w:r w:rsidR="003B03FC" w:rsidRPr="002B5DDA">
        <w:rPr>
          <w:rFonts w:cstheme="minorHAnsi"/>
          <w:color w:val="000000"/>
        </w:rPr>
        <w:t xml:space="preserve">El presente estudio analiza las diferencias de </w:t>
      </w:r>
      <w:r w:rsidR="005579F0" w:rsidRPr="002B5DDA">
        <w:rPr>
          <w:rFonts w:cstheme="minorHAnsi"/>
          <w:color w:val="000000"/>
        </w:rPr>
        <w:t>sexo</w:t>
      </w:r>
      <w:r w:rsidR="003B03FC" w:rsidRPr="002B5DDA">
        <w:rPr>
          <w:rFonts w:cstheme="minorHAns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0869EE1A" w14:textId="42D83840" w:rsidR="00C31FD1" w:rsidRPr="002B5DDA" w:rsidRDefault="00C31FD1" w:rsidP="003B03FC">
      <w:pPr>
        <w:rPr>
          <w:rFonts w:cstheme="minorHAnsi"/>
          <w:color w:val="000000"/>
        </w:rPr>
      </w:pPr>
      <w:r w:rsidRPr="002B5DDA">
        <w:rPr>
          <w:rFonts w:cstheme="minorHAnsi"/>
          <w:color w:val="000000"/>
        </w:rPr>
        <w:t xml:space="preserve">El CONAREME brinda información sobre los resultados de </w:t>
      </w:r>
      <w:r w:rsidR="00BE1DE5" w:rsidRPr="002B5DDA">
        <w:rPr>
          <w:rFonts w:cstheme="minorHAnsi"/>
          <w:color w:val="000000"/>
        </w:rPr>
        <w:t>los procesos de admisión para el programa de residentado médico de los distintos años a través de su página web oficial de forma pública. Estos resultados cuentan con información sobre el nombre del postulante, la universidad de postulación, la especialidad de postulación y también información sobre algunas calificaciones incluidas en el proceso de selección de las plazas. Además, desde el año 2016 también se incluyen datos sobre el resultado de la postulación, es decir, los datos de aquellos que ingresaron a la especialidad a la que postularon. A partir de estos datos brindados se pueden derivar algunas variables importantes a tener en cuenta para el análisis.</w:t>
      </w:r>
    </w:p>
    <w:p w14:paraId="2A16C02E" w14:textId="54EF3FEF" w:rsidR="00BE1DE5" w:rsidRPr="002B5DDA" w:rsidRDefault="00BE1DE5" w:rsidP="003B03FC">
      <w:pPr>
        <w:rPr>
          <w:rFonts w:cstheme="minorHAnsi"/>
          <w:color w:val="000000"/>
        </w:rPr>
      </w:pPr>
      <w:r w:rsidRPr="002B5DDA">
        <w:rPr>
          <w:rFonts w:cstheme="minorHAnsi"/>
          <w:color w:val="000000"/>
        </w:rPr>
        <w:t xml:space="preserve">La variable principal a ser extraída a partir de </w:t>
      </w:r>
      <w:r w:rsidR="00205DA3" w:rsidRPr="002B5DDA">
        <w:rPr>
          <w:rFonts w:cstheme="minorHAnsi"/>
          <w:color w:val="000000"/>
        </w:rPr>
        <w:t>estos</w:t>
      </w:r>
      <w:r w:rsidRPr="002B5DDA">
        <w:rPr>
          <w:rFonts w:cstheme="minorHAnsi"/>
          <w:color w:val="000000"/>
        </w:rPr>
        <w:t xml:space="preserve"> datos es la variable de sexo, la cual puede ser extraída a partir del primer nombre, metodología que ya ha sido utilizada anteriormente en estudios previos.</w:t>
      </w:r>
      <w:r w:rsidR="005B34E8" w:rsidRPr="002B5DDA">
        <w:rPr>
          <w:rFonts w:cstheme="minorHAnsi"/>
          <w:color w:val="000000"/>
        </w:rPr>
        <w:t xml:space="preserve"> </w:t>
      </w:r>
      <w:r w:rsidR="005B34E8" w:rsidRPr="002B5DDA">
        <w:rPr>
          <w:rFonts w:cstheme="minorHAnsi"/>
        </w:rPr>
        <w:t xml:space="preserve">Estudios previos han utilizado estrategias similares para obtener el género a partir del primer nombre, esto fue realizado en el estudio de Sinclair y Clark sobre las brechas de género en publicaciones y citaciones en estudios sobre juegos de azar </w:t>
      </w:r>
      <w:r w:rsidR="005B34E8" w:rsidRPr="002B5DDA">
        <w:rPr>
          <w:rFonts w:cstheme="minorHAnsi"/>
        </w:rPr>
        <w:fldChar w:fldCharType="begin"/>
      </w:r>
      <w:r w:rsidR="001D6A26">
        <w:rPr>
          <w:rFonts w:cstheme="minorHAnsi"/>
        </w:rPr>
        <w:instrText xml:space="preserve"> ADDIN ZOTERO_ITEM CSL_CITATION {"citationID":"n4vUJKMM","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1)</w:t>
      </w:r>
      <w:r w:rsidR="005B34E8" w:rsidRPr="002B5DDA">
        <w:rPr>
          <w:rFonts w:cstheme="minorHAnsi"/>
        </w:rPr>
        <w:fldChar w:fldCharType="end"/>
      </w:r>
      <w:r w:rsidR="005B34E8" w:rsidRPr="002B5DDA">
        <w:rPr>
          <w:rFonts w:cstheme="minorHAnsi"/>
        </w:rPr>
        <w:t xml:space="preserve">, en el estudio de Grant y colaboradores sobre tendencias de género en la autoría en 6 revistas principales de ortopedia </w:t>
      </w:r>
      <w:r w:rsidR="005B34E8" w:rsidRPr="002B5DDA">
        <w:rPr>
          <w:rFonts w:cstheme="minorHAnsi"/>
        </w:rPr>
        <w:fldChar w:fldCharType="begin"/>
      </w:r>
      <w:r w:rsidR="001D6A26">
        <w:rPr>
          <w:rFonts w:cstheme="minorHAnsi"/>
        </w:rPr>
        <w:instrText xml:space="preserve"> ADDIN ZOTERO_ITEM CSL_CITATION {"citationID":"9TBCLps3","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2)</w:t>
      </w:r>
      <w:r w:rsidR="005B34E8" w:rsidRPr="002B5DDA">
        <w:rPr>
          <w:rFonts w:cstheme="minorHAnsi"/>
        </w:rPr>
        <w:fldChar w:fldCharType="end"/>
      </w:r>
      <w:r w:rsidR="005B34E8" w:rsidRPr="002B5DDA">
        <w:rPr>
          <w:rFonts w:cstheme="minorHAnsi"/>
        </w:rPr>
        <w:t xml:space="preserve">, y en el estudio de Forkin y colaboradores sobre tendencias de género de autores de publicaciones de manejo de sangre de pacientes </w:t>
      </w:r>
      <w:r w:rsidR="005B34E8" w:rsidRPr="002B5DDA">
        <w:rPr>
          <w:rFonts w:cstheme="minorHAnsi"/>
        </w:rPr>
        <w:fldChar w:fldCharType="begin"/>
      </w:r>
      <w:r w:rsidR="001D6A26">
        <w:rPr>
          <w:rFonts w:cstheme="minorHAnsi"/>
        </w:rPr>
        <w:instrText xml:space="preserve"> ADDIN ZOTERO_ITEM CSL_CITATION {"citationID":"czqweHFu","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3)</w:t>
      </w:r>
      <w:r w:rsidR="005B34E8" w:rsidRPr="002B5DDA">
        <w:rPr>
          <w:rFonts w:cstheme="minorHAnsi"/>
        </w:rPr>
        <w:fldChar w:fldCharType="end"/>
      </w:r>
      <w:r w:rsidR="005B34E8" w:rsidRPr="002B5DDA">
        <w:rPr>
          <w:rFonts w:cstheme="minorHAnsi"/>
        </w:rPr>
        <w:t>.</w:t>
      </w:r>
    </w:p>
    <w:p w14:paraId="23EDD5A8" w14:textId="131DBAEC" w:rsidR="001D281F" w:rsidRPr="002B5DDA" w:rsidRDefault="001D281F" w:rsidP="001D281F">
      <w:pPr>
        <w:rPr>
          <w:rFonts w:cstheme="minorHAnsi"/>
        </w:rPr>
      </w:pPr>
      <w:r w:rsidRPr="002B5DDA">
        <w:rPr>
          <w:rFonts w:cstheme="minorHAnsi"/>
        </w:rPr>
        <w:t>Según la Organización Mundial de la Salud</w:t>
      </w:r>
      <w:r w:rsidR="0022753E" w:rsidRPr="002B5DDA">
        <w:rPr>
          <w:rFonts w:cstheme="minorHAnsi"/>
        </w:rPr>
        <w:t xml:space="preserve"> (OMS)</w:t>
      </w:r>
      <w:r w:rsidRPr="002B5DDA">
        <w:rPr>
          <w:rFonts w:cstheme="minorHAnsi"/>
        </w:rPr>
        <w:t xml:space="preserve">, el género “se refiere a los roles, las características y oportunidades definidos por la sociedad que se consideran apropiados para los hombres, las mujeres, los niños, las niñas y las personas con identidades no binarias” </w:t>
      </w:r>
      <w:r w:rsidRPr="002B5DDA">
        <w:rPr>
          <w:rFonts w:cstheme="minorHAnsi"/>
        </w:rPr>
        <w:fldChar w:fldCharType="begin"/>
      </w:r>
      <w:r w:rsidR="001D6A26">
        <w:rPr>
          <w:rFonts w:cstheme="minorHAnsi"/>
        </w:rPr>
        <w:instrText xml:space="preserve"> ADDIN ZOTERO_ITEM CSL_CITATION {"citationID":"1qmpHH5F","properties":{"formattedCitation":"(34)","plainCitation":"(34)","noteIndex":0},"citationItems":[{"id":2490,"uris":["http://zotero.org/users/7840571/items/LEGJAXUY"],"itemData":{"id":2490,"type":"webpage","abstract":"La igualdad de género consiste en la igualdad de derechos, responsabilidades y oportunidades para todas las personas. Es un pilar necesario para lograr un mundo sostenible, pacífico, próspero, saludable y que no deje a nadie desatendido.","language":"es","title":"Género y salud","URL":"https://www.who.int/es/news-room/fact-sheets/detail/gender","author":[{"literal":"Organización Mundial de la Salud"}],"accessed":{"date-parts":[["2024",3,6]]},"issued":{"date-parts":[["2018",8,23]]},"citation-key":"organizacionmundialdelasaludGeneroSalud2018"}}],"schema":"https://github.com/citation-style-language/schema/raw/master/csl-citation.json"} </w:instrText>
      </w:r>
      <w:r w:rsidRPr="002B5DDA">
        <w:rPr>
          <w:rFonts w:cstheme="minorHAnsi"/>
        </w:rPr>
        <w:fldChar w:fldCharType="separate"/>
      </w:r>
      <w:r w:rsidR="001D6A26" w:rsidRPr="001D6A26">
        <w:rPr>
          <w:rFonts w:ascii="Arial" w:hAnsi="Arial" w:cs="Arial"/>
        </w:rPr>
        <w:t>(34)</w:t>
      </w:r>
      <w:r w:rsidRPr="002B5DDA">
        <w:rPr>
          <w:rFonts w:cstheme="minorHAnsi"/>
        </w:rPr>
        <w:fldChar w:fldCharType="end"/>
      </w:r>
      <w:r w:rsidRPr="002B5DDA">
        <w:rPr>
          <w:rFonts w:cstheme="minorHAnsi"/>
        </w:rPr>
        <w:t>.</w:t>
      </w:r>
    </w:p>
    <w:p w14:paraId="06DBD3A1" w14:textId="4CA8F8B3" w:rsidR="001D281F" w:rsidRPr="002B5DDA" w:rsidRDefault="001D281F" w:rsidP="001D281F">
      <w:pPr>
        <w:rPr>
          <w:rFonts w:cstheme="minorHAnsi"/>
        </w:rPr>
      </w:pPr>
      <w:r w:rsidRPr="002B5DDA">
        <w:rPr>
          <w:rFonts w:cstheme="minorHAnsi"/>
        </w:rPr>
        <w:t xml:space="preserve">Según la </w:t>
      </w:r>
      <w:r w:rsidR="0022753E" w:rsidRPr="002B5DDA">
        <w:rPr>
          <w:rFonts w:cstheme="minorHAnsi"/>
        </w:rPr>
        <w:t>OMS</w:t>
      </w:r>
      <w:r w:rsidRPr="002B5DDA">
        <w:rPr>
          <w:rFonts w:cstheme="minorHAnsi"/>
        </w:rPr>
        <w:t xml:space="preserve">, el sexo se define como “las características biológicas que definen a los seres humanos como hombres o mujeres” </w:t>
      </w:r>
      <w:r w:rsidRPr="002B5DDA">
        <w:rPr>
          <w:rFonts w:cstheme="minorHAnsi"/>
        </w:rPr>
        <w:fldChar w:fldCharType="begin"/>
      </w:r>
      <w:r w:rsidR="001D6A26">
        <w:rPr>
          <w:rFonts w:cstheme="minorHAnsi"/>
        </w:rPr>
        <w:instrText xml:space="preserve"> ADDIN ZOTERO_ITEM CSL_CITATION {"citationID":"jQl7ZXdH","properties":{"formattedCitation":"(35)","plainCitation":"(35)","noteIndex":0},"citationItems":[{"id":2492,"uris":["http://zotero.org/users/7840571/items/X2D8DDBI"],"itemData":{"id":2492,"type":"webpage","abstract":"Salud sexual","language":"es","title":"Salud sexual","URL":"https://www.who.int/es/health-topics/sexual-health","author":[{"literal":"Organización Mundial de la Salud"}],"accessed":{"date-parts":[["2024",3,6]]},"citation-key":"organizacionmundialdelasaludSaludSexual"}}],"schema":"https://github.com/citation-style-language/schema/raw/master/csl-citation.json"} </w:instrText>
      </w:r>
      <w:r w:rsidRPr="002B5DDA">
        <w:rPr>
          <w:rFonts w:cstheme="minorHAnsi"/>
        </w:rPr>
        <w:fldChar w:fldCharType="separate"/>
      </w:r>
      <w:r w:rsidR="001D6A26" w:rsidRPr="001D6A26">
        <w:rPr>
          <w:rFonts w:ascii="Arial" w:hAnsi="Arial" w:cs="Arial"/>
        </w:rPr>
        <w:t>(35)</w:t>
      </w:r>
      <w:r w:rsidRPr="002B5DDA">
        <w:rPr>
          <w:rFonts w:cstheme="minorHAnsi"/>
        </w:rPr>
        <w:fldChar w:fldCharType="end"/>
      </w:r>
      <w:r w:rsidRPr="002B5DDA">
        <w:rPr>
          <w:rFonts w:cstheme="minorHAnsi"/>
        </w:rPr>
        <w:t>.</w:t>
      </w:r>
    </w:p>
    <w:p w14:paraId="6CF816EE" w14:textId="1DB91C99" w:rsidR="00F36347" w:rsidRPr="002B5DDA" w:rsidRDefault="00205DA3" w:rsidP="001D281F">
      <w:pPr>
        <w:rPr>
          <w:rFonts w:cstheme="minorHAnsi"/>
        </w:rPr>
      </w:pPr>
      <w:r w:rsidRPr="002B5DDA">
        <w:rPr>
          <w:rFonts w:cstheme="minorHAnsi"/>
        </w:rPr>
        <w:lastRenderedPageBreak/>
        <w:t xml:space="preserve">Si bien la mayoría de estudios sobre el tema usan a al género como variable de estudio: estudio de Sinclair y Clark sobre las brechas de género en publicaciones y citaciones en estudios sobre juegos de azar </w:t>
      </w:r>
      <w:r w:rsidRPr="002B5DDA">
        <w:rPr>
          <w:rFonts w:cstheme="minorHAnsi"/>
        </w:rPr>
        <w:fldChar w:fldCharType="begin"/>
      </w:r>
      <w:r w:rsidR="001D6A26">
        <w:rPr>
          <w:rFonts w:cstheme="minorHAnsi"/>
        </w:rPr>
        <w:instrText xml:space="preserve"> ADDIN ZOTERO_ITEM CSL_CITATION {"citationID":"Wmenom9i","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Pr="002B5DDA">
        <w:rPr>
          <w:rFonts w:cstheme="minorHAnsi"/>
        </w:rPr>
        <w:fldChar w:fldCharType="separate"/>
      </w:r>
      <w:r w:rsidR="001D6A26" w:rsidRPr="001D6A26">
        <w:rPr>
          <w:rFonts w:ascii="Arial" w:hAnsi="Arial" w:cs="Arial"/>
        </w:rPr>
        <w:t>(31)</w:t>
      </w:r>
      <w:r w:rsidRPr="002B5DDA">
        <w:rPr>
          <w:rFonts w:cstheme="minorHAnsi"/>
        </w:rPr>
        <w:fldChar w:fldCharType="end"/>
      </w:r>
      <w:r w:rsidRPr="002B5DDA">
        <w:rPr>
          <w:rFonts w:cstheme="minorHAnsi"/>
        </w:rPr>
        <w:t xml:space="preserve">, estudio de Grant y colaboradores sobre tendencias de género en la autoría en 6 revistas principales de ortopedia </w:t>
      </w:r>
      <w:r w:rsidRPr="002B5DDA">
        <w:rPr>
          <w:rFonts w:cstheme="minorHAnsi"/>
        </w:rPr>
        <w:fldChar w:fldCharType="begin"/>
      </w:r>
      <w:r w:rsidR="001D6A26">
        <w:rPr>
          <w:rFonts w:cstheme="minorHAnsi"/>
        </w:rPr>
        <w:instrText xml:space="preserve"> ADDIN ZOTERO_ITEM CSL_CITATION {"citationID":"qoFyFvYv","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Pr="002B5DDA">
        <w:rPr>
          <w:rFonts w:cstheme="minorHAnsi"/>
        </w:rPr>
        <w:fldChar w:fldCharType="separate"/>
      </w:r>
      <w:r w:rsidR="001D6A26" w:rsidRPr="001D6A26">
        <w:rPr>
          <w:rFonts w:ascii="Arial" w:hAnsi="Arial" w:cs="Arial"/>
        </w:rPr>
        <w:t>(32)</w:t>
      </w:r>
      <w:r w:rsidRPr="002B5DDA">
        <w:rPr>
          <w:rFonts w:cstheme="minorHAnsi"/>
        </w:rPr>
        <w:fldChar w:fldCharType="end"/>
      </w:r>
      <w:r w:rsidRPr="002B5DDA">
        <w:rPr>
          <w:rFonts w:cstheme="minorHAnsi"/>
        </w:rPr>
        <w:t xml:space="preserve">, y estudio de Forkin y colaboradores sobre tendencias de género de autores de publicaciones de manejo de sangre de pacientes </w:t>
      </w:r>
      <w:r w:rsidRPr="002B5DDA">
        <w:rPr>
          <w:rFonts w:cstheme="minorHAnsi"/>
        </w:rPr>
        <w:fldChar w:fldCharType="begin"/>
      </w:r>
      <w:r w:rsidR="001D6A26">
        <w:rPr>
          <w:rFonts w:cstheme="minorHAnsi"/>
        </w:rPr>
        <w:instrText xml:space="preserve"> ADDIN ZOTERO_ITEM CSL_CITATION {"citationID":"apmUQ2wH","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Pr="002B5DDA">
        <w:rPr>
          <w:rFonts w:cstheme="minorHAnsi"/>
        </w:rPr>
        <w:fldChar w:fldCharType="separate"/>
      </w:r>
      <w:r w:rsidR="001D6A26" w:rsidRPr="001D6A26">
        <w:rPr>
          <w:rFonts w:ascii="Arial" w:hAnsi="Arial" w:cs="Arial"/>
        </w:rPr>
        <w:t>(33)</w:t>
      </w:r>
      <w:r w:rsidRPr="002B5DDA">
        <w:rPr>
          <w:rFonts w:cstheme="minorHAnsi"/>
        </w:rPr>
        <w:fldChar w:fldCharType="end"/>
      </w:r>
      <w:r w:rsidR="00A456EE" w:rsidRPr="002B5DDA">
        <w:rPr>
          <w:rFonts w:cstheme="minorHAnsi"/>
        </w:rPr>
        <w:t>, a través del primer nombre simplemente no se llega a analizar el rol de los participantes en la sociedad.</w:t>
      </w:r>
      <w:r w:rsidR="007B2D7A" w:rsidRPr="002B5DDA">
        <w:rPr>
          <w:rFonts w:cstheme="minorHAnsi"/>
        </w:rPr>
        <w:t xml:space="preserve"> Además, en los organismos nacionales en el Perú, como el Registro Nacional de Identificación y Estado Civil (RENIEC) se usa al sexo y no al género en la identificación y registro de los ciudadanos </w:t>
      </w:r>
      <w:r w:rsidR="007B2D7A" w:rsidRPr="002B5DDA">
        <w:rPr>
          <w:rFonts w:cstheme="minorHAnsi"/>
        </w:rPr>
        <w:fldChar w:fldCharType="begin"/>
      </w:r>
      <w:r w:rsidR="001D6A26">
        <w:rPr>
          <w:rFonts w:cstheme="minorHAnsi"/>
        </w:rPr>
        <w:instrText xml:space="preserve"> ADDIN ZOTERO_ITEM CSL_CITATION {"citationID":"zSBOgJmY","properties":{"formattedCitation":"(36)","plainCitation":"(36)","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rsidR="007B2D7A" w:rsidRPr="002B5DDA">
        <w:rPr>
          <w:rFonts w:cstheme="minorHAnsi"/>
        </w:rPr>
        <w:fldChar w:fldCharType="separate"/>
      </w:r>
      <w:r w:rsidR="001D6A26" w:rsidRPr="001D6A26">
        <w:rPr>
          <w:rFonts w:ascii="Arial" w:hAnsi="Arial" w:cs="Arial"/>
        </w:rPr>
        <w:t>(36)</w:t>
      </w:r>
      <w:r w:rsidR="007B2D7A" w:rsidRPr="002B5DDA">
        <w:rPr>
          <w:rFonts w:cstheme="minorHAnsi"/>
        </w:rPr>
        <w:fldChar w:fldCharType="end"/>
      </w:r>
      <w:r w:rsidR="007B2D7A" w:rsidRPr="002B5DDA">
        <w:rPr>
          <w:rFonts w:cstheme="minorHAnsi"/>
        </w:rPr>
        <w:t>.</w:t>
      </w:r>
      <w:r w:rsidR="00A456EE" w:rsidRPr="002B5DDA">
        <w:rPr>
          <w:rFonts w:cstheme="minorHAnsi"/>
        </w:rPr>
        <w:t xml:space="preserve"> Por este motivo se opta por usar al sexo como variable de estudio en </w:t>
      </w:r>
      <w:r w:rsidR="0022753E" w:rsidRPr="002B5DDA">
        <w:rPr>
          <w:rFonts w:cstheme="minorHAnsi"/>
        </w:rPr>
        <w:t>la presente investigación</w:t>
      </w:r>
      <w:r w:rsidR="00A456EE" w:rsidRPr="002B5DDA">
        <w:rPr>
          <w:rFonts w:cstheme="minorHAnsi"/>
        </w:rPr>
        <w:t>, determinada a través del primer nombre, al no contar con esta información en los datos brindados por CONAREME. Cabe mencionar que, conceptualmente, es el género y no el sexo lo que usualmente es usado como estudio en cuanto a diferencias de género, discriminación, acoso, y otras barreras.</w:t>
      </w:r>
      <w:r w:rsidR="00F36347" w:rsidRPr="002B5DDA">
        <w:rPr>
          <w:rFonts w:cstheme="minorHAnsi"/>
        </w:rPr>
        <w:t xml:space="preserve"> Además, la forma de asignación de sexo a partir del primer nombre y su interpretación como un sustituto aproximado del género es imperfecta. Investigaciones usando esta metodología abordan el género como binario </w:t>
      </w:r>
      <w:r w:rsidR="00F36347" w:rsidRPr="002B5DDA">
        <w:rPr>
          <w:rFonts w:cstheme="minorHAnsi"/>
        </w:rPr>
        <w:fldChar w:fldCharType="begin"/>
      </w:r>
      <w:r w:rsidR="001D6A26">
        <w:rPr>
          <w:rFonts w:cstheme="minorHAnsi"/>
        </w:rPr>
        <w:instrText xml:space="preserve"> ADDIN ZOTERO_ITEM CSL_CITATION {"citationID":"TOLIDI72","properties":{"formattedCitation":"(31\\uc0\\u8211{}33)","plainCitation":"(31–33)","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F36347" w:rsidRPr="002B5DDA">
        <w:rPr>
          <w:rFonts w:cstheme="minorHAnsi"/>
        </w:rPr>
        <w:fldChar w:fldCharType="separate"/>
      </w:r>
      <w:r w:rsidR="001D6A26" w:rsidRPr="001D6A26">
        <w:rPr>
          <w:rFonts w:ascii="Arial" w:hAnsi="Arial" w:cs="Arial"/>
          <w:szCs w:val="24"/>
        </w:rPr>
        <w:t>(31–33)</w:t>
      </w:r>
      <w:r w:rsidR="00F36347" w:rsidRPr="002B5DDA">
        <w:rPr>
          <w:rFonts w:cstheme="minorHAnsi"/>
        </w:rPr>
        <w:fldChar w:fldCharType="end"/>
      </w:r>
      <w:r w:rsidR="00F36347" w:rsidRPr="002B5DDA">
        <w:rPr>
          <w:rFonts w:cstheme="minorHAnsi"/>
        </w:rPr>
        <w:t>. El estudio de Sinclair y Clark reconoce a este aspecto como una limitación.</w:t>
      </w:r>
    </w:p>
    <w:p w14:paraId="0919E0D8" w14:textId="539D87B5" w:rsidR="00BE1DE5" w:rsidRPr="002B5DDA" w:rsidRDefault="00BE1DE5" w:rsidP="001D281F">
      <w:pPr>
        <w:rPr>
          <w:rFonts w:cstheme="minorHAnsi"/>
        </w:rPr>
      </w:pPr>
      <w:r w:rsidRPr="002B5DDA">
        <w:rPr>
          <w:rFonts w:cstheme="minorHAnsi"/>
        </w:rPr>
        <w:t>Otras variables de importancia para el presente estudio que se incluyen en los datos públicos presentados por el CONAREME de los procesos de admisión son la universidad de postulación, a partir de la cual se puede determinar la región de postulación. Incluir y analizar esta variable es de importancia ya que permitiría detectar diferencias en la distribución de sexo en las distintas regiones del territorio nacional.</w:t>
      </w:r>
      <w:r w:rsidR="00187BB2" w:rsidRPr="002B5DDA">
        <w:rPr>
          <w:rFonts w:cstheme="minorHAnsi"/>
        </w:rPr>
        <w:t xml:space="preserve"> Se cuentan con datos del </w:t>
      </w:r>
      <w:r w:rsidR="00187BB2" w:rsidRPr="002B5DDA">
        <w:rPr>
          <w:rFonts w:cstheme="minorHAnsi"/>
          <w:color w:val="000000"/>
        </w:rPr>
        <w:t xml:space="preserve">Compendio Estadístico de Información de Recursos Humanos del Sector Salud del Perú que indican que la distribución de género es distinta en las diferentes regiones del país con una amplia variación en los distintos departamentos, variando desde un 43.7% de médicos especialistas de género femenino en el departamento de Ica hasta un 14.0% de médicos especialistas de género femenino en el departamento de Loreto. También se encuentra que la región de la selva tiene una menor proporción de médicos de género femenino según estos datos </w:t>
      </w:r>
      <w:r w:rsidR="00187BB2" w:rsidRPr="002B5DDA">
        <w:rPr>
          <w:rFonts w:cstheme="minorHAnsi"/>
          <w:lang w:val="es-419"/>
        </w:rPr>
        <w:fldChar w:fldCharType="begin"/>
      </w:r>
      <w:r w:rsidR="00E62F96" w:rsidRPr="002B5DDA">
        <w:rPr>
          <w:rFonts w:cstheme="minorHAnsi"/>
          <w:lang w:val="es-419"/>
        </w:rPr>
        <w:instrText xml:space="preserve"> ADDIN ZOTERO_ITEM CSL_CITATION {"citationID":"RIXbXGZJ","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187BB2" w:rsidRPr="002B5DDA">
        <w:rPr>
          <w:rFonts w:cstheme="minorHAnsi"/>
          <w:lang w:val="es-419"/>
        </w:rPr>
        <w:fldChar w:fldCharType="separate"/>
      </w:r>
      <w:r w:rsidR="00187BB2" w:rsidRPr="002B5DDA">
        <w:rPr>
          <w:rFonts w:cstheme="minorHAnsi"/>
        </w:rPr>
        <w:t>(13)</w:t>
      </w:r>
      <w:r w:rsidR="00187BB2" w:rsidRPr="002B5DDA">
        <w:rPr>
          <w:rFonts w:cstheme="minorHAnsi"/>
          <w:lang w:val="es-419"/>
        </w:rPr>
        <w:fldChar w:fldCharType="end"/>
      </w:r>
      <w:r w:rsidR="00187BB2" w:rsidRPr="002B5DDA">
        <w:rPr>
          <w:rFonts w:cstheme="minorHAnsi"/>
          <w:color w:val="000000"/>
        </w:rPr>
        <w:t>. Analizar las diferencias por regiones de postulación en el presente estudio podría analizar también si estas diferencias se conservan en los postulantes e ingresantes a los programas de residentado médico en estos últimos años.</w:t>
      </w:r>
    </w:p>
    <w:p w14:paraId="26952B8B" w14:textId="72EFBFCE" w:rsidR="00EA24E9" w:rsidRPr="002B5DDA" w:rsidRDefault="00EA24E9" w:rsidP="001D281F">
      <w:pPr>
        <w:rPr>
          <w:rFonts w:cstheme="minorHAnsi"/>
        </w:rPr>
      </w:pPr>
      <w:r w:rsidRPr="002B5DDA">
        <w:rPr>
          <w:rFonts w:cstheme="minorHAnsi"/>
        </w:rPr>
        <w:lastRenderedPageBreak/>
        <w:t xml:space="preserve">En cuanto a las especialidades médicas, estas especialidades pueden categorizarse en subgrupos para realizar un análisis entre estos. Según la bibliografía, usualmente se separan a las especialidades en quirúrgicas y clínicas cuando se aborda este tema para analizar diferencias de género. Por este motivo, en el presente estudio también se pueden categorizar las especialidades quirúrgicas y clínicas. Asociaciones, como American College of Surgeons </w:t>
      </w:r>
      <w:r w:rsidR="00A844B7" w:rsidRPr="002B5DDA">
        <w:rPr>
          <w:rFonts w:cstheme="minorHAnsi"/>
        </w:rPr>
        <w:t xml:space="preserve">tiene una lista de especialidades quirúrgicas reconocidas </w:t>
      </w:r>
      <w:r w:rsidR="00A844B7" w:rsidRPr="002B5DDA">
        <w:rPr>
          <w:rFonts w:cstheme="minorHAnsi"/>
        </w:rPr>
        <w:fldChar w:fldCharType="begin"/>
      </w:r>
      <w:r w:rsidR="001D6A26">
        <w:rPr>
          <w:rFonts w:cstheme="minorHAnsi"/>
        </w:rPr>
        <w:instrText xml:space="preserve"> ADDIN ZOTERO_ITEM CSL_CITATION {"citationID":"bTB49C8c","properties":{"formattedCitation":"(37)","plainCitation":"(37)","noteIndex":0},"citationItems":[{"id":2503,"uris":["http://zotero.org/users/7840571/items/U72S2MAG"],"itemData":{"id":2503,"type":"webpage","abstract":"The American College of Surgeons recognizes 14 surgical specialties.","container-title":"ACS","language":"en","title":"What are the surgical specialties?","URL":"https://www.facs.org/for-medical-professionals/education/online-guide-to-choosing-a-surgical-residency/guide-to-choosing-a-surgical-residency-for-medical-students/faqs/specialties/","author":[{"literal":"American College of Surgeons"}],"accessed":{"date-parts":[["2024",3,7]]},"citation-key":"americancollegeofsurgeonsWhatAreSurgical"}}],"schema":"https://github.com/citation-style-language/schema/raw/master/csl-citation.json"} </w:instrText>
      </w:r>
      <w:r w:rsidR="00A844B7" w:rsidRPr="002B5DDA">
        <w:rPr>
          <w:rFonts w:cstheme="minorHAnsi"/>
        </w:rPr>
        <w:fldChar w:fldCharType="separate"/>
      </w:r>
      <w:r w:rsidR="001D6A26" w:rsidRPr="001D6A26">
        <w:rPr>
          <w:rFonts w:ascii="Arial" w:hAnsi="Arial" w:cs="Arial"/>
        </w:rPr>
        <w:t>(37)</w:t>
      </w:r>
      <w:r w:rsidR="00A844B7" w:rsidRPr="002B5DDA">
        <w:rPr>
          <w:rFonts w:cstheme="minorHAnsi"/>
        </w:rPr>
        <w:fldChar w:fldCharType="end"/>
      </w:r>
      <w:r w:rsidR="00A844B7" w:rsidRPr="002B5DDA">
        <w:rPr>
          <w:rFonts w:cstheme="minorHAnsi"/>
        </w:rPr>
        <w:t>, a partir de estas especialidades se puede detectar las especialidades quirúrgicas y distinguirlas de las especialidades clínicas para fines de análisis y comparación dentro del presente estudio y también con otros estudios.</w:t>
      </w:r>
    </w:p>
    <w:p w14:paraId="0B75966C" w14:textId="62DFECF6" w:rsidR="00EA24E9" w:rsidRPr="002B5DDA" w:rsidRDefault="00EA24E9" w:rsidP="001D281F">
      <w:pPr>
        <w:rPr>
          <w:rFonts w:cstheme="minorHAnsi"/>
        </w:rPr>
      </w:pPr>
      <w:r w:rsidRPr="002B5DDA">
        <w:rPr>
          <w:rFonts w:cstheme="minorHAnsi"/>
        </w:rPr>
        <w:t>La información sobre el resultado de postulación es también relevante para el presente estudio, debido a que puede haber discrepancias de acuerdo al sexo entre aquellos que se postulan y aquellos que finalmente ingresan a las especialidades. Hay especialidades altamente competitivas con menores proporciones de ingresantes respecto al número de postulantes, en caso encontrar alguna discrepancia en la distribución de sexo entre postulantes e ingresantes sería adecuado analizar si esta diferencia podría ser explicada por una predilección por alguno de los sexos hacia una especialidad más competitiva. Se cuenta con la información que las especialidades quirúrgicas suelen ser más competitivas que las especialidades clínicas en líneas generales</w:t>
      </w:r>
      <w:r w:rsidR="005B34E8" w:rsidRPr="002B5DDA">
        <w:rPr>
          <w:rFonts w:cstheme="minorHAnsi"/>
        </w:rPr>
        <w:t xml:space="preserve"> </w:t>
      </w:r>
      <w:r w:rsidR="005B34E8" w:rsidRPr="002B5DDA">
        <w:rPr>
          <w:rFonts w:cstheme="minorHAnsi"/>
        </w:rPr>
        <w:fldChar w:fldCharType="begin"/>
      </w:r>
      <w:r w:rsidR="001D6A26">
        <w:rPr>
          <w:rFonts w:cstheme="minorHAnsi"/>
        </w:rPr>
        <w:instrText xml:space="preserve"> ADDIN ZOTERO_ITEM CSL_CITATION {"citationID":"139nP1T1","properties":{"formattedCitation":"(38,39)","plainCitation":"(38,39)","noteIndex":0},"citationItems":[{"id":2506,"uris":["http://zotero.org/users/7840571/items/4I2CPGQY"],"itemData":{"id":2506,"type":"article-journal","abstract":"Although the concept of medical specialty competitiveness may seem intuitive, there are very little existing empirical data on the determinants of specialty competitiveness in USA. An understanding of the determinants of specialty competitiveness may inform career choices among students and their advisors. Specialty competitiveness correlates with availability and appeal.This narrative review examines 2019 National Resident Matching Program (NRMP) data and the existing literature to define the determinants of specialty competitiveness. A statistical analysis of key elements of the 2019 NRMP data was performed.Using US senior applicant fill rate as a measure of competitiveness, medical specialty competitiveness follows general principles of supply and demand. The demand, or appeal, of a specialty correlates with several factors, including salary, prestige and lifestyle. Salary correlates strongly with US senior fill rate (r=0.78, p=0.001). Relatively few positions are available for the most competitive specialties in the NRMP match. The negative correlation between US senior fill rate and position availability is also strong (r=−0.85; p&amp;lt;0.0001).A ‘competitive specialty’ correlates strongly with high earnings potential and limited position availability. In an ideal world, a student’s pursuit of a medical specialty should be guided by interest, qualifications and ability to succeed in that field. However, students must contend with the realities of competition created by the residency matching system.","container-title":"Postgraduate Medical Journal","DOI":"10.1136/postgradmedj-2019-137160","ISSN":"0032-5473","issue":"1139","journalAbbreviation":"Postgraduate Medical Journal","page":"511-514","source":"Silverchair","title":"Determinants of medical specialty competitiveness","volume":"96","author":[{"family":"Lefebvre","given":"Cedric"},{"family":"Hartman","given":"Nicholas"},{"family":"Tooze","given":"Janet"},{"family":"Manthey","given":"David"}],"issued":{"date-parts":[["2020",9,1]]},"citation-key":"lefebvreDeterminantsMedicalSpecialty2020"}},{"id":2505,"uris":["http://zotero.org/users/7840571/items/Y3ACUXT7"],"itemData":{"id":2505,"type":"article-journal","abstract":"Background\nGeneral surgery was once the gateway into a career in surgery. Over time, surgical subspecialties developed separate residency programs, and recently, integrated programs have emerged. It is unknown what impact the presence of surgical subspecialties and integrated programs have had on general surgery. Our objective was to evaluate match trends and quantify competitiveness of the general surgery, integrated programs, and surgical subspecialties matches.\nMethods\nNational Residency Matching Program match data and applicant characteristics from 2010 through 2020 were analyzed for US senior allopathic applicants. Integrated programs were defined as plastic and vascular surgery, and surgical subspecialties were defined as otolaryngology, orthopedic surgery, and neurosurgery. Trends were evaluated using linear regression, programs were compared on 10 metrics by Wilcoxon rank-sum tests, and a logistic regression was used to rank each specialty match.\nResults\nThe number of US senior applicants per position to integrated programs decreased and approached that of general surgery and surgical subspecialties, but the median number of applicants per position to general surgery was lower than to surgical subspecialties or integrated programs (1.21 interquartile range). Our logistic regression showed United States Medical Licensing Examination scores, research experience, Alpha Omega Alpha Honor Society membership, and graduation from a top medical school to be the most important factors in the match, and our weighted rank score found general surgery (2.85) to be less competitive than surgical subspecialties (1.92) or integrated programs (1.17).\nConclusion\nThroughout the last decade, integrated programs and surgical subspecialties have matched more competitive applicants based on the most significant predictors of the match. Moving forward, it is important that general surgery strives to attract the best and brightest out of medical school.","container-title":"Surgery","DOI":"10.1016/j.surg.2021.03.035","ISSN":"0039-6060","issue":"4","journalAbbreviation":"Surgery","page":"1087-1092","source":"ScienceDirect","title":"An analysis of applicant competitiveness to general surgery, surgical subspecialties, and integrated programs","volume":"170","author":[{"family":"Vaysburg","given":"Dennis M."},{"family":"Cortez","given":"Alexander R."},{"family":"Hanseman","given":"Dennis J."},{"family":"Delman","given":"Aaron M."},{"family":"Morris","given":"Christopher"},{"family":"Kassam","given":"Al-Faraaz"},{"family":"Kutz","given":"David"},{"family":"Lewis","given":"Jaime"},{"family":"Van Haren","given":"Robert M."},{"family":"Quillin","given":"R. Cutler"}],"issued":{"date-parts":[["2021",10,1]]},"citation-key":"vaysburgAnalysisApplicantCompetitiveness2021"}}],"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8,39)</w:t>
      </w:r>
      <w:r w:rsidR="005B34E8" w:rsidRPr="002B5DDA">
        <w:rPr>
          <w:rFonts w:cstheme="minorHAnsi"/>
        </w:rPr>
        <w:fldChar w:fldCharType="end"/>
      </w:r>
      <w:r w:rsidRPr="002B5DDA">
        <w:rPr>
          <w:rFonts w:cstheme="minorHAnsi"/>
        </w:rPr>
        <w:t>, lo cual también podría ser un factor que ocasione que la proporción de ingresantes sea menor en varones a la esperada, debido a que son los varones los que conforman la mayor parte de la población de postulantes a especialidades quirúrgicas</w:t>
      </w:r>
      <w:r w:rsidR="003A04F6" w:rsidRPr="002B5DDA">
        <w:rPr>
          <w:rFonts w:cstheme="minorHAnsi"/>
        </w:rPr>
        <w:t xml:space="preserve"> </w:t>
      </w:r>
      <w:r w:rsidR="003A04F6" w:rsidRPr="002B5DDA">
        <w:rPr>
          <w:rFonts w:cstheme="minorHAnsi"/>
        </w:rPr>
        <w:fldChar w:fldCharType="begin"/>
      </w:r>
      <w:r w:rsidR="001D6A26">
        <w:rPr>
          <w:rFonts w:cstheme="minorHAnsi"/>
        </w:rPr>
        <w:instrText xml:space="preserve"> ADDIN ZOTERO_ITEM CSL_CITATION {"citationID":"5XDTH2fd","properties":{"formattedCitation":"(24,40)","plainCitation":"(24,40)","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3A04F6" w:rsidRPr="002B5DDA">
        <w:rPr>
          <w:rFonts w:cstheme="minorHAnsi"/>
        </w:rPr>
        <w:fldChar w:fldCharType="separate"/>
      </w:r>
      <w:r w:rsidR="001D6A26" w:rsidRPr="001D6A26">
        <w:rPr>
          <w:rFonts w:ascii="Arial" w:hAnsi="Arial" w:cs="Arial"/>
        </w:rPr>
        <w:t>(24,40)</w:t>
      </w:r>
      <w:r w:rsidR="003A04F6" w:rsidRPr="002B5DDA">
        <w:rPr>
          <w:rFonts w:cstheme="minorHAnsi"/>
        </w:rPr>
        <w:fldChar w:fldCharType="end"/>
      </w:r>
      <w:r w:rsidRPr="002B5DDA">
        <w:rPr>
          <w:rFonts w:cstheme="minorHAnsi"/>
        </w:rPr>
        <w:t>.</w:t>
      </w:r>
    </w:p>
    <w:p w14:paraId="6A299BB8" w14:textId="6540F229" w:rsidR="00F956C3" w:rsidRPr="002B5DDA" w:rsidRDefault="00BE1DE5" w:rsidP="002B5DDA">
      <w:pPr>
        <w:rPr>
          <w:rFonts w:cstheme="minorHAnsi"/>
          <w:color w:val="000000"/>
        </w:rPr>
      </w:pPr>
      <w:r w:rsidRPr="002B5DDA">
        <w:rPr>
          <w:rFonts w:cstheme="minorHAnsi"/>
          <w:color w:val="000000"/>
        </w:rPr>
        <w:t xml:space="preserve">Cabe mencionar también que el periodo de tiempo estudiado incluye también a la pandemia por COVID-19, que inició el año 2020 </w:t>
      </w:r>
      <w:r w:rsidRPr="002B5DDA">
        <w:rPr>
          <w:rFonts w:cstheme="minorHAnsi"/>
          <w:color w:val="000000"/>
        </w:rPr>
        <w:fldChar w:fldCharType="begin"/>
      </w:r>
      <w:r w:rsidR="001D6A26">
        <w:rPr>
          <w:rFonts w:cstheme="minorHAnsi"/>
          <w:color w:val="000000"/>
        </w:rPr>
        <w:instrText xml:space="preserve"> ADDIN ZOTERO_ITEM CSL_CITATION {"citationID":"5lKLExq4","properties":{"formattedCitation":"(41)","plainCitation":"(41)","noteIndex":0},"citationItems":[{"id":2488,"uris":["http://zotero.org/users/7840571/items/K58EADHR"],"itemData":{"id":2488,"type":"article-journal","abstract":"Country-by-country data and research on the pandemic. Updated daily.","container-title":"Our World in Data","journalAbbreviation":"Our World in Data","source":"ourworldindata.org","title":"Coronavirus Pandemic (COVID-19)","URL":"https://ourworldindata.org/coronavirus","author":[{"family":"Mathieu","given":"Edouard"},{"family":"Ritchie","given":"Hannah"},{"family":"Rodés-Guirao","given":"Lucas"},{"family":"Appel","given":"Cameron"},{"family":"Giattino","given":"Charlie"},{"family":"Hasell","given":"Joe"},{"family":"Macdonald","given":"Bobbie"},{"family":"Dattani","given":"Saloni"},{"family":"Beltekian","given":"Diana"},{"family":"Ortiz-Ospina","given":"Esteban"},{"family":"Roser","given":"Max"}],"accessed":{"date-parts":[["2024",3,6]]},"issued":{"date-parts":[["2020",3,5]]},"citation-key":"mathieuCoronavirusPandemicCOVID192020"}}],"schema":"https://github.com/citation-style-language/schema/raw/master/csl-citation.json"} </w:instrText>
      </w:r>
      <w:r w:rsidRPr="002B5DDA">
        <w:rPr>
          <w:rFonts w:cstheme="minorHAnsi"/>
          <w:color w:val="000000"/>
        </w:rPr>
        <w:fldChar w:fldCharType="separate"/>
      </w:r>
      <w:r w:rsidR="001D6A26" w:rsidRPr="001D6A26">
        <w:rPr>
          <w:rFonts w:ascii="Arial" w:hAnsi="Arial" w:cs="Arial"/>
        </w:rPr>
        <w:t>(41)</w:t>
      </w:r>
      <w:r w:rsidRPr="002B5DDA">
        <w:rPr>
          <w:rFonts w:cstheme="minorHAnsi"/>
          <w:color w:val="000000"/>
        </w:rPr>
        <w:fldChar w:fldCharType="end"/>
      </w:r>
      <w:r w:rsidRPr="002B5DDA">
        <w:rPr>
          <w:rFonts w:cstheme="minorHAnsi"/>
          <w:color w:val="000000"/>
        </w:rPr>
        <w:t xml:space="preserve">, la cual afectó la labor médica y también tuvo un impacto en los programas de residentado médico, alterando el número de plazas ofertadas por el CONAREME </w:t>
      </w:r>
      <w:r w:rsidRPr="002B5DDA">
        <w:rPr>
          <w:rFonts w:cstheme="minorHAnsi"/>
          <w:color w:val="000000"/>
        </w:rPr>
        <w:fldChar w:fldCharType="begin"/>
      </w:r>
      <w:r w:rsidR="001D6A26">
        <w:rPr>
          <w:rFonts w:cstheme="minorHAnsi"/>
          <w:color w:val="000000"/>
        </w:rPr>
        <w:instrText xml:space="preserve"> ADDIN ZOTERO_ITEM CSL_CITATION {"citationID":"ZuunNvjS","properties":{"formattedCitation":"(42)","plainCitation":"(42)","noteIndex":0},"citationItems":[{"id":2486,"uris":["http://zotero.org/users/7840571/items/9TKXRZ3R"],"itemData":{"id":2486,"type":"webpage","title":"Actas de CONAREME | Consejo Nacional de Residentado Médico","URL":"https://www.conareme.org.pe/web/actas-de-CONAREME.php?anio=2020","accessed":{"date-parts":[["2024",3,6]]},"citation-key":"ActasCONAREMEConsejo"}}],"schema":"https://github.com/citation-style-language/schema/raw/master/csl-citation.json"} </w:instrText>
      </w:r>
      <w:r w:rsidRPr="002B5DDA">
        <w:rPr>
          <w:rFonts w:cstheme="minorHAnsi"/>
          <w:color w:val="000000"/>
        </w:rPr>
        <w:fldChar w:fldCharType="separate"/>
      </w:r>
      <w:r w:rsidR="001D6A26" w:rsidRPr="001D6A26">
        <w:rPr>
          <w:rFonts w:ascii="Arial" w:hAnsi="Arial" w:cs="Arial"/>
        </w:rPr>
        <w:t>(42)</w:t>
      </w:r>
      <w:r w:rsidRPr="002B5DDA">
        <w:rPr>
          <w:rFonts w:cstheme="minorHAnsi"/>
          <w:color w:val="000000"/>
        </w:rPr>
        <w:fldChar w:fldCharType="end"/>
      </w:r>
      <w:r w:rsidRPr="002B5DDA">
        <w:rPr>
          <w:rFonts w:cstheme="minorHAnsi"/>
          <w:color w:val="000000"/>
        </w:rPr>
        <w:t>.</w:t>
      </w:r>
      <w:r w:rsidR="00A844B7" w:rsidRPr="002B5DDA">
        <w:rPr>
          <w:rFonts w:cstheme="minorHAnsi"/>
          <w:color w:val="000000"/>
        </w:rPr>
        <w:t xml:space="preserve"> </w:t>
      </w:r>
      <w:r w:rsidR="003A04F6" w:rsidRPr="002B5DDA">
        <w:rPr>
          <w:rFonts w:cstheme="minorHAnsi"/>
          <w:color w:val="000000"/>
        </w:rPr>
        <w:t>Es probable que esto se refleje</w:t>
      </w:r>
      <w:r w:rsidR="00A844B7" w:rsidRPr="002B5DDA">
        <w:rPr>
          <w:rFonts w:cstheme="minorHAnsi"/>
          <w:color w:val="000000"/>
        </w:rPr>
        <w:t xml:space="preserve"> en el número de postulantes y/o ingresantes en el año 2020</w:t>
      </w:r>
      <w:r w:rsidR="003A04F6" w:rsidRPr="002B5DDA">
        <w:rPr>
          <w:rFonts w:cstheme="minorHAnsi"/>
          <w:color w:val="000000"/>
        </w:rPr>
        <w:t xml:space="preserve"> (año en el que inició la pandemia)</w:t>
      </w:r>
      <w:r w:rsidR="00A844B7" w:rsidRPr="002B5DDA">
        <w:rPr>
          <w:rFonts w:cstheme="minorHAnsi"/>
          <w:color w:val="000000"/>
        </w:rPr>
        <w:t xml:space="preserve"> y los años siguientes. En cuanto al efecto de la pandemia en la distribución de sexo en los postulantes e ingresantes al programa de residentado médico en el Perú se desconoce si ha causado algún cambio en la distribución de género en las </w:t>
      </w:r>
      <w:r w:rsidR="003A04F6" w:rsidRPr="002B5DDA">
        <w:rPr>
          <w:rFonts w:cstheme="minorHAnsi"/>
          <w:color w:val="000000"/>
        </w:rPr>
        <w:t>distintas especialidades médicas</w:t>
      </w:r>
      <w:bookmarkStart w:id="14" w:name="_Hlk155724413"/>
      <w:r w:rsidR="00F956C3" w:rsidRPr="002B5DDA">
        <w:rPr>
          <w:rFonts w:cstheme="minorHAnsi"/>
          <w:color w:val="000000"/>
        </w:rPr>
        <w:t>.</w:t>
      </w:r>
    </w:p>
    <w:p w14:paraId="4A90A39B" w14:textId="298A12FD" w:rsidR="00AE3FA2" w:rsidRDefault="002B5DDA" w:rsidP="002B5DDA">
      <w:pPr>
        <w:pStyle w:val="Ttulo1"/>
        <w:rPr>
          <w:lang w:val="es-419"/>
        </w:rPr>
      </w:pPr>
      <w:bookmarkStart w:id="15" w:name="_Toc161068218"/>
      <w:bookmarkEnd w:id="14"/>
      <w:r>
        <w:rPr>
          <w:lang w:val="es-419"/>
        </w:rPr>
        <w:lastRenderedPageBreak/>
        <w:t>HIPÓTESIS</w:t>
      </w:r>
      <w:bookmarkEnd w:id="15"/>
    </w:p>
    <w:p w14:paraId="1A8801EB" w14:textId="1A3E8522" w:rsidR="007312ED" w:rsidRPr="007312ED" w:rsidRDefault="007312ED" w:rsidP="007312ED">
      <w:pPr>
        <w:rPr>
          <w:lang w:val="es-419"/>
        </w:rPr>
      </w:pPr>
      <w:r>
        <w:rPr>
          <w:lang w:val="es-419"/>
        </w:rPr>
        <w:t>Dado que se desconoce la distribución de sexo de los postulantes e ingresantes a las distintas especialidades médicas del Perú durante los últimos años, es probable que los cambios en la distribución de sexo hayan ocurrido de forma heterogénea en las diferentes especialidades médicas.</w:t>
      </w:r>
    </w:p>
    <w:p w14:paraId="21A4F788" w14:textId="215F1FFA" w:rsidR="005201B8" w:rsidRDefault="005201B8">
      <w:pPr>
        <w:spacing w:before="0" w:after="160" w:line="259" w:lineRule="auto"/>
        <w:jc w:val="left"/>
        <w:rPr>
          <w:lang w:val="es-419"/>
        </w:rPr>
      </w:pPr>
      <w:bookmarkStart w:id="16" w:name="_Hlk155724424"/>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3037FA61" w:rsidR="004B5F2E" w:rsidRPr="002B5DDA" w:rsidRDefault="002B5DDA" w:rsidP="002B5DDA">
      <w:pPr>
        <w:pStyle w:val="Ttulo"/>
        <w:rPr>
          <w:lang w:val="es-PE"/>
        </w:rPr>
      </w:pPr>
      <w:bookmarkStart w:id="17" w:name="_Toc161068219"/>
      <w:bookmarkEnd w:id="16"/>
      <w:r w:rsidRPr="002B5DDA">
        <w:rPr>
          <w:lang w:val="es-PE"/>
        </w:rPr>
        <w:t>CAPÍTULO II: PLANTEAMIENTO OPERACIONAL</w:t>
      </w:r>
      <w:bookmarkEnd w:id="17"/>
    </w:p>
    <w:p w14:paraId="2EBFB160" w14:textId="0B0481DA" w:rsidR="005201B8" w:rsidRDefault="005201B8">
      <w:pPr>
        <w:spacing w:before="0" w:after="160" w:line="259" w:lineRule="auto"/>
        <w:jc w:val="left"/>
      </w:pPr>
      <w:r>
        <w:br w:type="page"/>
      </w:r>
    </w:p>
    <w:p w14:paraId="73E6B3C4" w14:textId="4D3922A8" w:rsidR="002B5DDA" w:rsidRDefault="002B5DDA" w:rsidP="002B5DDA">
      <w:pPr>
        <w:pStyle w:val="Ttulo1"/>
      </w:pPr>
      <w:bookmarkStart w:id="18" w:name="_Toc161068220"/>
      <w:bookmarkStart w:id="19" w:name="_Toc160651114"/>
      <w:bookmarkStart w:id="20" w:name="_Toc160651256"/>
      <w:bookmarkStart w:id="21" w:name="_Toc160702941"/>
      <w:bookmarkStart w:id="22" w:name="_Toc160703335"/>
      <w:r>
        <w:lastRenderedPageBreak/>
        <w:t>TÉCNICAS, INSTRUMENTOS Y MATERIALES</w:t>
      </w:r>
      <w:bookmarkEnd w:id="18"/>
    </w:p>
    <w:p w14:paraId="51B87100" w14:textId="18941C10" w:rsidR="009107F8" w:rsidRDefault="002B5DDA" w:rsidP="009107F8">
      <w:pPr>
        <w:pStyle w:val="Ttulo2"/>
      </w:pPr>
      <w:bookmarkStart w:id="23" w:name="_Toc161068221"/>
      <w:bookmarkEnd w:id="19"/>
      <w:bookmarkEnd w:id="20"/>
      <w:bookmarkEnd w:id="21"/>
      <w:bookmarkEnd w:id="22"/>
      <w:r>
        <w:t>TÉCNICAS</w:t>
      </w:r>
      <w:bookmarkEnd w:id="23"/>
    </w:p>
    <w:p w14:paraId="72CB5F8C" w14:textId="74E34953" w:rsidR="001D281F" w:rsidRPr="001D281F" w:rsidRDefault="002B5DDA" w:rsidP="00C31FD1">
      <w:pPr>
        <w:pStyle w:val="Ttulo3"/>
      </w:pPr>
      <w:bookmarkStart w:id="24" w:name="_Toc160651116"/>
      <w:bookmarkStart w:id="25" w:name="_Toc160651258"/>
      <w:bookmarkStart w:id="26" w:name="_Toc160702943"/>
      <w:bookmarkStart w:id="27" w:name="_Toc160703337"/>
      <w:bookmarkStart w:id="28" w:name="_Toc161068222"/>
      <w:r>
        <w:t>Asignación de s</w:t>
      </w:r>
      <w:r w:rsidR="005579F0">
        <w:t>exo</w:t>
      </w:r>
      <w:bookmarkEnd w:id="24"/>
      <w:bookmarkEnd w:id="25"/>
      <w:bookmarkEnd w:id="26"/>
      <w:bookmarkEnd w:id="27"/>
      <w:bookmarkEnd w:id="28"/>
    </w:p>
    <w:p w14:paraId="1143ED11" w14:textId="02019AB4" w:rsidR="0090637C" w:rsidRDefault="004B5F2E" w:rsidP="004B5F2E">
      <w:r>
        <w:t xml:space="preserve">Al no encontrar información </w:t>
      </w:r>
      <w:r w:rsidR="0090637C">
        <w:t xml:space="preserve">sobre el </w:t>
      </w:r>
      <w:r w:rsidR="005579F0">
        <w:t>sexo</w:t>
      </w:r>
      <w:r>
        <w:t xml:space="preserve"> de los ingresantes a la residencia médica se optó por obtener el </w:t>
      </w:r>
      <w:r w:rsidR="005579F0">
        <w:t>sexo</w:t>
      </w:r>
      <w:r>
        <w:t xml:space="preserve"> a partir del primer nombre como equivalente, método que ya ha sido utilizado previamente </w:t>
      </w:r>
      <w:r w:rsidR="00805858">
        <w:fldChar w:fldCharType="begin"/>
      </w:r>
      <w:r w:rsidR="001D6A26">
        <w:instrText xml:space="preserve"> ADDIN ZOTERO_ITEM CSL_CITATION {"citationID":"p7SwhoXY","properties":{"formattedCitation":"(43,44)","plainCitation":"(43,44)","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1D6A26" w:rsidRPr="001D6A26">
        <w:rPr>
          <w:rFonts w:ascii="Calibri" w:hAnsi="Calibri" w:cs="Calibri"/>
        </w:rPr>
        <w:t>(43,44)</w:t>
      </w:r>
      <w:r w:rsidR="00805858">
        <w:fldChar w:fldCharType="end"/>
      </w:r>
      <w:r>
        <w:t xml:space="preserve">, para lo cual se usó una base de datos con el </w:t>
      </w:r>
      <w:r w:rsidR="005579F0">
        <w:t>sexo</w:t>
      </w:r>
      <w:r>
        <w:t xml:space="preserve"> de acuerdo al primer nombre</w:t>
      </w:r>
      <w:r w:rsidR="00702E89">
        <w:t xml:space="preserve"> </w:t>
      </w:r>
      <w:r w:rsidR="00702E89">
        <w:fldChar w:fldCharType="begin"/>
      </w:r>
      <w:r w:rsidR="001D6A26">
        <w:instrText xml:space="preserve"> ADDIN ZOTERO_ITEM CSL_CITATION {"citationID":"jqU0xpEU","properties":{"formattedCitation":"(45)","plainCitation":"(45)","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1D6A26" w:rsidRPr="001D6A26">
        <w:rPr>
          <w:rFonts w:ascii="Calibri" w:hAnsi="Calibri" w:cs="Calibri"/>
        </w:rPr>
        <w:t>(45)</w:t>
      </w:r>
      <w:r w:rsidR="00702E89">
        <w:fldChar w:fldCharType="end"/>
      </w:r>
      <w:r>
        <w:t xml:space="preserve"> y se complementó manualmente con otros primeros nombres con </w:t>
      </w:r>
      <w:r w:rsidR="005579F0">
        <w:t>sexo</w:t>
      </w:r>
      <w:r>
        <w:t xml:space="preserve"> conocido populares, posteriormente se unió esta información en un diccionario y se eliminaron o corrigieron</w:t>
      </w:r>
      <w:r w:rsidR="00E167D4">
        <w:t xml:space="preserve"> en el diccionario</w:t>
      </w:r>
      <w:r>
        <w:t xml:space="preserve"> todos aquellos primeros nombres que aún presentaban </w:t>
      </w:r>
      <w:r w:rsidR="005579F0">
        <w:t>sexo</w:t>
      </w:r>
      <w:r>
        <w:t xml:space="preserve"> ambiguo, tanto masculino como femenino.</w:t>
      </w:r>
      <w:r w:rsidR="00E167D4">
        <w:t xml:space="preserve"> </w:t>
      </w:r>
      <w:r>
        <w:t xml:space="preserve">Finalmente, se agregó de forma manual a este diccionario los </w:t>
      </w:r>
      <w:r w:rsidR="005579F0">
        <w:t>sexo</w:t>
      </w:r>
      <w:r>
        <w:t xml:space="preserve">s de los nombres sin </w:t>
      </w:r>
      <w:r w:rsidR="005579F0">
        <w:t>sexo</w:t>
      </w:r>
      <w:r>
        <w:t xml:space="preserve"> asignado más frecuentes, que en su mayoría eran variaciones de otros nombres con </w:t>
      </w:r>
      <w:r w:rsidR="005579F0">
        <w:t>sexo</w:t>
      </w:r>
      <w:r>
        <w:t xml:space="preserve">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1D6A26">
        <w:instrText xml:space="preserve"> ADDIN ZOTERO_ITEM CSL_CITATION {"citationID":"7xf2S7tz","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1D6A26" w:rsidRPr="001D6A26">
        <w:rPr>
          <w:rFonts w:ascii="Calibri" w:hAnsi="Calibri" w:cs="Calibri"/>
        </w:rPr>
        <w:t>(46)</w:t>
      </w:r>
      <w:r w:rsidR="00E167D4">
        <w:fldChar w:fldCharType="end"/>
      </w:r>
      <w:r w:rsidR="00B502A2">
        <w:t>.</w:t>
      </w:r>
      <w:r w:rsidR="001D5E45">
        <w:t xml:space="preserve"> </w:t>
      </w:r>
    </w:p>
    <w:p w14:paraId="5F2A5E57" w14:textId="2FBC20AD" w:rsidR="00866DA3" w:rsidRDefault="00866DA3" w:rsidP="00866DA3">
      <w:pPr>
        <w:pStyle w:val="Ttulo1"/>
      </w:pPr>
      <w:bookmarkStart w:id="29" w:name="_Toc161068223"/>
      <w:r>
        <w:t>CAMPO DE VERIFICACIÓN</w:t>
      </w:r>
      <w:bookmarkEnd w:id="29"/>
    </w:p>
    <w:p w14:paraId="771329D3" w14:textId="7E558C05" w:rsidR="00866DA3" w:rsidRDefault="00866DA3" w:rsidP="00866DA3">
      <w:pPr>
        <w:pStyle w:val="Ttulo2"/>
      </w:pPr>
      <w:bookmarkStart w:id="30" w:name="_Toc161068224"/>
      <w:r>
        <w:t>Ubicación espacial</w:t>
      </w:r>
      <w:bookmarkEnd w:id="30"/>
    </w:p>
    <w:p w14:paraId="20108E9F" w14:textId="666745D1" w:rsidR="00866DA3" w:rsidRDefault="00866DA3" w:rsidP="00866DA3">
      <w:r>
        <w:t xml:space="preserve">El estudio se realizó en Arequipa, Perú, accediendo a los datos de forma virtual. Los datos de los sujetos de estudio (postulantes) fueron obtenidos de los procesos de admisión a los programas de residentado médico del Perú a nivel nacional. </w:t>
      </w:r>
    </w:p>
    <w:p w14:paraId="5A9B5143" w14:textId="152C11CC" w:rsidR="00DF4637" w:rsidRDefault="00866DA3" w:rsidP="00866DA3">
      <w:pPr>
        <w:pStyle w:val="Ttulo2"/>
      </w:pPr>
      <w:r>
        <w:t xml:space="preserve"> </w:t>
      </w:r>
      <w:bookmarkStart w:id="31" w:name="_Toc161068225"/>
      <w:r>
        <w:t>Ubicación temporal</w:t>
      </w:r>
      <w:bookmarkEnd w:id="31"/>
    </w:p>
    <w:p w14:paraId="0D6C0242" w14:textId="29C83381" w:rsidR="00866DA3" w:rsidRDefault="00866DA3" w:rsidP="00866DA3">
      <w:r>
        <w:t>El estudio se realizó entre los meses de noviembre 2023 y febrero 2024. Los datos obtenidos e incluidos en el estudio comprenden los procesos de admisión de los programas de residentado médico entre los años 2013 y 2023.</w:t>
      </w:r>
    </w:p>
    <w:p w14:paraId="6216D381" w14:textId="3645A441" w:rsidR="00866DA3" w:rsidRDefault="00866DA3" w:rsidP="00866DA3">
      <w:pPr>
        <w:pStyle w:val="Ttulo2"/>
      </w:pPr>
      <w:bookmarkStart w:id="32" w:name="_Toc161068226"/>
      <w:r>
        <w:t>Unidades de estudio</w:t>
      </w:r>
      <w:bookmarkEnd w:id="32"/>
    </w:p>
    <w:p w14:paraId="30BDE475" w14:textId="43EB95A0" w:rsidR="00866DA3" w:rsidRDefault="00866DA3" w:rsidP="00866DA3">
      <w:pPr>
        <w:pStyle w:val="Prrafodelista"/>
        <w:numPr>
          <w:ilvl w:val="0"/>
          <w:numId w:val="22"/>
        </w:numPr>
      </w:pPr>
      <w:r>
        <w:t xml:space="preserve">Universo: postulantes a programas de </w:t>
      </w:r>
      <w:r w:rsidR="006D27B9">
        <w:t>residentado</w:t>
      </w:r>
      <w:r>
        <w:t xml:space="preserve"> médico del Perú entre los años 2013 y 2023.</w:t>
      </w:r>
    </w:p>
    <w:p w14:paraId="3809D62C" w14:textId="77FF114D" w:rsidR="00866DA3" w:rsidRDefault="00866DA3" w:rsidP="00866DA3">
      <w:pPr>
        <w:pStyle w:val="Prrafodelista"/>
        <w:numPr>
          <w:ilvl w:val="0"/>
          <w:numId w:val="22"/>
        </w:numPr>
      </w:pPr>
      <w:r>
        <w:lastRenderedPageBreak/>
        <w:t xml:space="preserve">Tamaño de muestra: </w:t>
      </w:r>
      <w:r w:rsidR="001C04B9" w:rsidRPr="00D824A6">
        <w:t>67007</w:t>
      </w:r>
      <w:r w:rsidR="001C04B9">
        <w:t xml:space="preserve"> postulantes en los distintos procesos de admisión.</w:t>
      </w:r>
    </w:p>
    <w:p w14:paraId="2D1B58AA" w14:textId="130C4061" w:rsidR="00866DA3" w:rsidRDefault="00866DA3" w:rsidP="00866DA3">
      <w:pPr>
        <w:pStyle w:val="Prrafodelista"/>
        <w:numPr>
          <w:ilvl w:val="0"/>
          <w:numId w:val="22"/>
        </w:numPr>
      </w:pPr>
      <w:r>
        <w:t>Procedimiento de muestreo: se incluyó a todo el universo de estudio.</w:t>
      </w:r>
    </w:p>
    <w:p w14:paraId="2A4C533F" w14:textId="026EB577" w:rsidR="001C04B9" w:rsidRDefault="001C04B9" w:rsidP="001C04B9">
      <w:pPr>
        <w:pStyle w:val="Ttulo1"/>
      </w:pPr>
      <w:bookmarkStart w:id="33" w:name="_Toc161068227"/>
      <w:r>
        <w:t>ESTRATEGIA DE RECOLECCIÓN DE DATOS</w:t>
      </w:r>
      <w:bookmarkEnd w:id="33"/>
    </w:p>
    <w:p w14:paraId="67FE5C8A" w14:textId="2B16AC49" w:rsidR="001C04B9" w:rsidRDefault="001C04B9" w:rsidP="001C04B9">
      <w:pPr>
        <w:pStyle w:val="Ttulo3"/>
      </w:pPr>
      <w:bookmarkStart w:id="34" w:name="_Toc160651115"/>
      <w:bookmarkStart w:id="35" w:name="_Toc160651257"/>
      <w:bookmarkStart w:id="36" w:name="_Toc160702942"/>
      <w:bookmarkStart w:id="37" w:name="_Toc160703336"/>
      <w:bookmarkStart w:id="38" w:name="_Toc161068228"/>
      <w:r>
        <w:t>Obtención de datos</w:t>
      </w:r>
      <w:bookmarkEnd w:id="34"/>
      <w:bookmarkEnd w:id="35"/>
      <w:bookmarkEnd w:id="36"/>
      <w:bookmarkEnd w:id="37"/>
      <w:bookmarkEnd w:id="38"/>
    </w:p>
    <w:p w14:paraId="24310116" w14:textId="2A9ECDB4" w:rsidR="001C04B9" w:rsidRDefault="001C04B9" w:rsidP="001C04B9">
      <w:r>
        <w:t xml:space="preserve">Se obtuvo información de los resultados del </w:t>
      </w:r>
      <w:r>
        <w:rPr>
          <w:rFonts w:ascii="Calibri" w:hAnsi="Calibri" w:cs="Calibri"/>
          <w:color w:val="000000"/>
        </w:rPr>
        <w:t>Concurso Nacional del Residentado Médico</w:t>
      </w:r>
      <w:r>
        <w:t xml:space="preserve"> desde el año 2013 hasta el año 2023. Se seleccionaron los archivos PDF de los procesos de admisión ordinarios entre los años 2013 y 2023 </w:t>
      </w:r>
      <w:r>
        <w:fldChar w:fldCharType="begin"/>
      </w:r>
      <w:r w:rsidR="001D6A26">
        <w:instrText xml:space="preserve"> ADDIN ZOTERO_ITEM CSL_CITATION {"citationID":"12Op8t8C","properties":{"formattedCitation":"(47)","plainCitation":"(47)","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fldChar w:fldCharType="separate"/>
      </w:r>
      <w:r w:rsidR="001D6A26" w:rsidRPr="001D6A26">
        <w:rPr>
          <w:rFonts w:ascii="Calibri" w:hAnsi="Calibri" w:cs="Calibri"/>
        </w:rPr>
        <w:t>(47)</w:t>
      </w:r>
      <w:r>
        <w:fldChar w:fldCharType="end"/>
      </w:r>
      <w:r>
        <w:t xml:space="preserve">. Para la extracción de estas tablas se usó el programa “Tabula” </w:t>
      </w:r>
      <w:r>
        <w:fldChar w:fldCharType="begin"/>
      </w:r>
      <w:r w:rsidR="001D6A26">
        <w:instrText xml:space="preserve"> ADDIN ZOTERO_ITEM CSL_CITATION {"citationID":"i46nZTLa","properties":{"formattedCitation":"(48)","plainCitation":"(48)","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fldChar w:fldCharType="separate"/>
      </w:r>
      <w:r w:rsidR="001D6A26" w:rsidRPr="001D6A26">
        <w:rPr>
          <w:rFonts w:ascii="Calibri" w:hAnsi="Calibri" w:cs="Calibri"/>
        </w:rPr>
        <w:t>(48)</w:t>
      </w:r>
      <w:r>
        <w:fldChar w:fldCharType="end"/>
      </w:r>
      <w:r>
        <w:t xml:space="preserve">. Posteriormente esta información fue condensada en una base de datos con la información relevante. Los datos usados en la presente investigación, así como el proceso de manejo de datos está descrito en el repositorio de este artículo disponible de forma pública en GitHub </w:t>
      </w:r>
      <w:r>
        <w:fldChar w:fldCharType="begin"/>
      </w:r>
      <w:r w:rsidR="001D6A26">
        <w:instrText xml:space="preserve"> ADDIN ZOTERO_ITEM CSL_CITATION {"citationID":"2Qm4ZhaK","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w:t>
      </w:r>
    </w:p>
    <w:p w14:paraId="5E14063F" w14:textId="430C6F29" w:rsidR="001C04B9" w:rsidRDefault="001C04B9" w:rsidP="001C04B9">
      <w:pPr>
        <w:pStyle w:val="Ttulo2"/>
      </w:pPr>
      <w:bookmarkStart w:id="39" w:name="_Toc161068229"/>
      <w:r>
        <w:t>Organización de datos</w:t>
      </w:r>
      <w:bookmarkEnd w:id="39"/>
    </w:p>
    <w:p w14:paraId="414091AD" w14:textId="77777777" w:rsidR="001C04B9" w:rsidRDefault="001C04B9" w:rsidP="001C04B9">
      <w:r>
        <w:t xml:space="preserve">La base de datos fue creada en base a buenas prácticas descritas </w:t>
      </w:r>
      <w:r>
        <w:fldChar w:fldCharType="begin"/>
      </w:r>
      <w:r>
        <w:instrText xml:space="preserve"> ADDIN ZOTERO_ITEM CSL_CITATION {"citationID":"Odi3spLz","properties":{"formattedCitation":"(49)","plainCitation":"(49)","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Pr="00D01E50">
        <w:rPr>
          <w:rFonts w:ascii="Calibri" w:hAnsi="Calibri" w:cs="Calibri"/>
        </w:rPr>
        <w:t>(49)</w:t>
      </w:r>
      <w:r>
        <w:fldChar w:fldCharType="end"/>
      </w:r>
      <w:r>
        <w:t>. Cada una de las filas de la base de datos representa la observación para una persona (postulante) en un determinado año. Cada columna contiene la información de las variables, entre las que se encuentran: universidad, especialidad o subespecialidad, ingreso a la especialidad o subespecialidad, sex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5217E2D" w14:textId="77777777" w:rsidR="001C04B9" w:rsidRDefault="001C04B9" w:rsidP="001C04B9">
      <w:r>
        <w:t>Las variables incluidas en la base de datos final fueron y usadas en la investigación fueron:</w:t>
      </w:r>
    </w:p>
    <w:p w14:paraId="50F26681" w14:textId="77777777" w:rsidR="001C04B9" w:rsidRDefault="001C04B9" w:rsidP="001C04B9">
      <w:pPr>
        <w:pStyle w:val="Prrafodelista"/>
        <w:numPr>
          <w:ilvl w:val="0"/>
          <w:numId w:val="19"/>
        </w:numPr>
      </w:pPr>
      <w:r>
        <w:t>Año de postulación</w:t>
      </w:r>
    </w:p>
    <w:p w14:paraId="7E533AC0" w14:textId="77777777" w:rsidR="001C04B9" w:rsidRDefault="001C04B9" w:rsidP="001C04B9">
      <w:pPr>
        <w:pStyle w:val="Prrafodelista"/>
        <w:numPr>
          <w:ilvl w:val="0"/>
          <w:numId w:val="19"/>
        </w:numPr>
      </w:pPr>
      <w:r>
        <w:t>Sexo</w:t>
      </w:r>
    </w:p>
    <w:p w14:paraId="5A01DA6C" w14:textId="77777777" w:rsidR="001C04B9" w:rsidRDefault="001C04B9" w:rsidP="001C04B9">
      <w:pPr>
        <w:pStyle w:val="Prrafodelista"/>
        <w:numPr>
          <w:ilvl w:val="0"/>
          <w:numId w:val="19"/>
        </w:numPr>
      </w:pPr>
      <w:r>
        <w:t>Región de postulación</w:t>
      </w:r>
    </w:p>
    <w:p w14:paraId="1425590C" w14:textId="77777777" w:rsidR="001C04B9" w:rsidRDefault="001C04B9" w:rsidP="001C04B9">
      <w:pPr>
        <w:pStyle w:val="Prrafodelista"/>
        <w:numPr>
          <w:ilvl w:val="0"/>
          <w:numId w:val="19"/>
        </w:numPr>
      </w:pPr>
      <w:r>
        <w:t>Especialidad de postulación</w:t>
      </w:r>
    </w:p>
    <w:p w14:paraId="77D5E5D7" w14:textId="77777777" w:rsidR="001C04B9" w:rsidRDefault="001C04B9" w:rsidP="001C04B9">
      <w:pPr>
        <w:pStyle w:val="Prrafodelista"/>
        <w:numPr>
          <w:ilvl w:val="0"/>
          <w:numId w:val="19"/>
        </w:numPr>
      </w:pPr>
      <w:r>
        <w:t>Resultado de postulación (ingreso vs. no ingreso)</w:t>
      </w:r>
    </w:p>
    <w:p w14:paraId="63DF6A0E" w14:textId="77777777" w:rsidR="001C04B9" w:rsidRDefault="001C04B9" w:rsidP="001C04B9">
      <w:pPr>
        <w:pStyle w:val="Prrafodelista"/>
        <w:numPr>
          <w:ilvl w:val="0"/>
          <w:numId w:val="19"/>
        </w:numPr>
      </w:pPr>
      <w:r>
        <w:t>Tipo de especialidad (quirúrgica vs. clínica)</w:t>
      </w:r>
    </w:p>
    <w:p w14:paraId="0CF48C28" w14:textId="77777777" w:rsidR="001C04B9" w:rsidRDefault="001C04B9" w:rsidP="001C04B9">
      <w:pPr>
        <w:pStyle w:val="Prrafodelista"/>
        <w:numPr>
          <w:ilvl w:val="0"/>
          <w:numId w:val="19"/>
        </w:numPr>
      </w:pPr>
      <w:r>
        <w:lastRenderedPageBreak/>
        <w:t>Grado de especialización (especialidad vs. subespecialidad)</w:t>
      </w:r>
    </w:p>
    <w:p w14:paraId="1CB191AE" w14:textId="77777777" w:rsidR="001C04B9" w:rsidRDefault="001C04B9" w:rsidP="001C04B9">
      <w:r>
        <w:t>De estas variables, algunas fueron obtenidas a partir de otras. La región de postulación fue obtenida a partir de la universidad de postulación. El tipo de especialidad y el grado de especialización fueron obtenidas a partir de la especialidad.</w:t>
      </w:r>
    </w:p>
    <w:p w14:paraId="632E8E0F" w14:textId="77777777" w:rsidR="001C04B9" w:rsidRDefault="001C04B9" w:rsidP="001C04B9">
      <w:r>
        <w:t>Para la región de postulación se juntaron las siguientes universidades de postulación (encontradas en las bases de datos de CONAREME):</w:t>
      </w:r>
    </w:p>
    <w:p w14:paraId="0C0CCB17" w14:textId="77777777" w:rsidR="001C04B9" w:rsidRPr="00A227EC" w:rsidRDefault="001C04B9" w:rsidP="001C04B9">
      <w:pPr>
        <w:pStyle w:val="Prrafodelista"/>
        <w:numPr>
          <w:ilvl w:val="0"/>
          <w:numId w:val="19"/>
        </w:numPr>
      </w:pPr>
      <w:r>
        <w:t>Región Lima: "UPC", "Lima - UNFV", "UCS", "UNFV - Lima", "Lima - UPCH", "UPSJB", "Lima - URP", "USP", "Lima - UNMSM", "URP - Lima", "UCSUR", "UNMSM - Lima”, “</w:t>
      </w:r>
      <w:r w:rsidRPr="00A227EC">
        <w:t>UNFV", "UPCH", "USMP", "URP", "UNMSM", "CONAREME"</w:t>
      </w:r>
    </w:p>
    <w:p w14:paraId="61D7EB93" w14:textId="77777777" w:rsidR="001C04B9" w:rsidRDefault="001C04B9" w:rsidP="001C04B9">
      <w:pPr>
        <w:pStyle w:val="Prrafodelista"/>
        <w:numPr>
          <w:ilvl w:val="0"/>
          <w:numId w:val="19"/>
        </w:numPr>
      </w:pPr>
      <w:r>
        <w:t>Región Norte: "Norte - UNC", "NORTE", "UNC - Cajamarca", "Norte - UPAO", "UCV”, “</w:t>
      </w:r>
      <w:r w:rsidRPr="00A227EC">
        <w:t>UNT - Trujillo", "UNC", "UNP", "UNPRG", "UNT", "UPAO"</w:t>
      </w:r>
    </w:p>
    <w:p w14:paraId="3375456A" w14:textId="77777777" w:rsidR="001C04B9" w:rsidRDefault="001C04B9" w:rsidP="001C04B9">
      <w:pPr>
        <w:pStyle w:val="Prrafodelista"/>
        <w:numPr>
          <w:ilvl w:val="0"/>
          <w:numId w:val="19"/>
        </w:numPr>
      </w:pPr>
      <w:r>
        <w:t>Región Centro: "Centro - Ucontinental", "CENTRO 3", "CENTRO 2", "CENTRO 1", "UNCP", "UPLA", "UNSLGI".</w:t>
      </w:r>
    </w:p>
    <w:p w14:paraId="34F4B346" w14:textId="77777777" w:rsidR="001C04B9" w:rsidRDefault="001C04B9" w:rsidP="001C04B9">
      <w:pPr>
        <w:pStyle w:val="Prrafodelista"/>
        <w:numPr>
          <w:ilvl w:val="0"/>
          <w:numId w:val="19"/>
        </w:numPr>
      </w:pPr>
      <w:r>
        <w:t>Región sur: "SUR", "Sur - UNSA", "UCSM - Arequipa", "UPT", "UNA", "UNSAAC", "UCSM", "UNSA"</w:t>
      </w:r>
    </w:p>
    <w:p w14:paraId="2A8E4E03" w14:textId="77777777" w:rsidR="001C04B9" w:rsidRDefault="001C04B9" w:rsidP="001C04B9">
      <w:pPr>
        <w:pStyle w:val="Prrafodelista"/>
        <w:numPr>
          <w:ilvl w:val="0"/>
          <w:numId w:val="19"/>
        </w:numPr>
      </w:pPr>
      <w:r>
        <w:t>Región Oriente: "Oriente - UNAP", "UNAP - Iquitos", "UNAP".</w:t>
      </w:r>
    </w:p>
    <w:p w14:paraId="30538ACE" w14:textId="77777777" w:rsidR="001C04B9" w:rsidRDefault="001C04B9" w:rsidP="001C04B9">
      <w:r>
        <w:t>Para el tipo de especialidad (clínica vs. quirúrgica), estas fueron consideradas como quirúrgicas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41885B60" w14:textId="263CEB79" w:rsidR="001C04B9" w:rsidRPr="001C04B9" w:rsidRDefault="001C04B9" w:rsidP="001C04B9">
      <w:r>
        <w:t xml:space="preserve">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w:t>
      </w:r>
      <w:r>
        <w:lastRenderedPageBreak/>
        <w:t>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07C9FEF4" w14:textId="03CD4CDD" w:rsidR="001C04B9" w:rsidRDefault="001C04B9" w:rsidP="001C04B9">
      <w:r>
        <w:t xml:space="preserve">La documentación extensa sobre los componentes de la base de datos para su uso, así como el código necesario para la obtención de la misma se pueden ser encontrados en el repositorio de la base de datos </w:t>
      </w:r>
      <w:r>
        <w:fldChar w:fldCharType="begin"/>
      </w:r>
      <w:r w:rsidR="001D6A26">
        <w:instrText xml:space="preserve"> ADDIN ZOTERO_ITEM CSL_CITATION {"citationID":"OvhdiFXd","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w:t>
      </w:r>
    </w:p>
    <w:p w14:paraId="74C563A5" w14:textId="77777777" w:rsidR="001C04B9" w:rsidRDefault="001C04B9" w:rsidP="001C04B9">
      <w:pPr>
        <w:pStyle w:val="Ttulo1"/>
      </w:pPr>
      <w:bookmarkStart w:id="40" w:name="_Toc161068230"/>
      <w:r>
        <w:t>ANÁLISIS ESTADÍSTICO</w:t>
      </w:r>
      <w:bookmarkEnd w:id="40"/>
    </w:p>
    <w:p w14:paraId="538C968B" w14:textId="77777777" w:rsidR="001C04B9" w:rsidRDefault="001C04B9" w:rsidP="001C04B9">
      <w:r>
        <w:t>En primer lugar, se obtuvieron datos descriptivos generales de los datos del estudio, tales como el número de postulantes e ingresantes. También se determinó el número de postulantes e ingresantes con sexo asignado mediante el método descrito de asignación de sexo de acuerdo al primer nombre. Finalmente, se obtuvieron los datos de la distribución de sexo: número de postulantes/ingresantes de sexo femenino y de sexo masculino, en valores absolutos y porcentajes.</w:t>
      </w:r>
    </w:p>
    <w:p w14:paraId="53783806" w14:textId="77777777" w:rsidR="001C04B9" w:rsidRDefault="001C04B9" w:rsidP="001C04B9">
      <w:r>
        <w:t>Posteriormente, se realizó una exploración de los datos de forma descriptiva de las variables brindadas, analizando la distribución de sexo de acuerdo a las variables: tiempo (año de postulación), especialidad de postulación, resultado de postulación (ingreso vs. no ingreso), región de postulación. Estos datos también se representaron en forma de tablas y gráficos.</w:t>
      </w:r>
    </w:p>
    <w:p w14:paraId="460A1CBD" w14:textId="77777777" w:rsidR="001C04B9" w:rsidRDefault="001C04B9" w:rsidP="001C04B9">
      <w:r>
        <w:lastRenderedPageBreak/>
        <w:t>Para determinar si alguna diferencia observada era estadísticamente significativa se utilizaron modelos de regresión logística, con el sexo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0CFD6158" w14:textId="3FD7FBA2" w:rsidR="001C04B9" w:rsidRDefault="001C04B9" w:rsidP="001C04B9">
      <w:r>
        <w:t>También se realizó un análisis de tendencias del sexo (en los distintos años). Para realizar la comparación entre tendencias se incluyó la interacción de alguna variable en particular (ej. especialidad médica) con el tiempo (año de postulación) en el modelo estadístico. Para variables con más de dos categorías también se realizaron múltiples modelos estadísticos comparando cada subgrupo (ej. especialidad) con el resto. Para determinar si la interacción tenía significancia estadística se observó el valor de p de la interacción en el resultado del modelo y también se realizó para cada uno la prueba de razón de verosimilitud (“likelihood ratio test”) comparándolos con los modelos en los que no se incluyó la interacción, para verificar que el modelo estadístico era superior cuando se incluía a la interacción. Del mismo modo, se determinó la significancia estadística de los valores de p luego de realizar la corrección de Bonferroni.</w:t>
      </w:r>
    </w:p>
    <w:p w14:paraId="6F8C28E9" w14:textId="54DD0E1C" w:rsidR="001D6A26" w:rsidRDefault="001C04B9" w:rsidP="001C04B9">
      <w:r>
        <w:t xml:space="preserve">El archivo completo del análisis utilizado se encuentra en el repositorio de la presente investigación </w:t>
      </w:r>
      <w:r>
        <w:fldChar w:fldCharType="begin"/>
      </w:r>
      <w:r w:rsidR="001D6A26">
        <w:instrText xml:space="preserve"> ADDIN ZOTERO_ITEM CSL_CITATION {"citationID":"yaUAvzUD","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 xml:space="preserve">. Para el análisis se usó el programa estadístico R </w:t>
      </w:r>
      <w:r>
        <w:fldChar w:fldCharType="begin"/>
      </w:r>
      <w:r>
        <w:instrText xml:space="preserve"> ADDIN ZOTERO_ITEM CSL_CITATION {"citationID":"i37ncRCb","properties":{"formattedCitation":"(50)","plainCitation":"(50)","noteIndex":0},"citationItems":[{"id":"Cy69DcQE/jq2D6tDx","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Pr="00D01E50">
        <w:rPr>
          <w:rFonts w:ascii="Calibri" w:hAnsi="Calibri" w:cs="Calibri"/>
        </w:rPr>
        <w:t>(50)</w:t>
      </w:r>
      <w:r>
        <w:fldChar w:fldCharType="end"/>
      </w:r>
      <w:r>
        <w:t>.</w:t>
      </w:r>
    </w:p>
    <w:p w14:paraId="3F732768" w14:textId="77777777" w:rsidR="001D6A26" w:rsidRDefault="001D6A26">
      <w:pPr>
        <w:spacing w:before="0" w:after="160" w:line="259" w:lineRule="auto"/>
        <w:jc w:val="left"/>
      </w:pPr>
      <w:r>
        <w:br w:type="page"/>
      </w:r>
    </w:p>
    <w:p w14:paraId="3DADF000" w14:textId="77777777" w:rsidR="001C04B9" w:rsidRDefault="001C04B9" w:rsidP="001C04B9"/>
    <w:p w14:paraId="1965B513" w14:textId="77777777" w:rsidR="005201B8" w:rsidRDefault="005201B8" w:rsidP="005201B8"/>
    <w:p w14:paraId="339E2AF6" w14:textId="77777777" w:rsidR="007847C3" w:rsidRDefault="007847C3"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460D6380" w14:textId="77777777" w:rsidR="005201B8" w:rsidRDefault="005201B8" w:rsidP="005201B8"/>
    <w:p w14:paraId="2D8B09FC" w14:textId="3F6289D8" w:rsidR="009107F8" w:rsidRPr="001C04B9" w:rsidRDefault="001C04B9" w:rsidP="001C04B9">
      <w:pPr>
        <w:pStyle w:val="Ttulo"/>
        <w:rPr>
          <w:lang w:val="es-PE"/>
        </w:rPr>
      </w:pPr>
      <w:bookmarkStart w:id="41" w:name="_Toc161068231"/>
      <w:r w:rsidRPr="001C04B9">
        <w:rPr>
          <w:lang w:val="es-PE"/>
        </w:rPr>
        <w:t>CA</w:t>
      </w:r>
      <w:r>
        <w:rPr>
          <w:lang w:val="es-PE"/>
        </w:rPr>
        <w:t>PÍTULO III: RESULTADOS</w:t>
      </w:r>
      <w:bookmarkEnd w:id="41"/>
    </w:p>
    <w:p w14:paraId="591002C2" w14:textId="5646B680" w:rsidR="005201B8" w:rsidRDefault="005201B8">
      <w:pPr>
        <w:spacing w:before="0" w:after="160" w:line="259" w:lineRule="auto"/>
        <w:jc w:val="left"/>
      </w:pPr>
      <w:r>
        <w:br w:type="page"/>
      </w:r>
    </w:p>
    <w:p w14:paraId="1330FBC4" w14:textId="65DC79C3" w:rsidR="005201B8" w:rsidRPr="005201B8" w:rsidRDefault="005201B8" w:rsidP="006A54B5">
      <w:pPr>
        <w:jc w:val="center"/>
        <w:rPr>
          <w:b/>
          <w:bCs/>
          <w:lang w:val="es-MX"/>
        </w:rPr>
      </w:pPr>
      <w:bookmarkStart w:id="42" w:name="_Hlk15753383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E08749B" w14:textId="58F9EA61" w:rsidR="00EC3A8E" w:rsidRDefault="00522A6D" w:rsidP="005831AD">
      <w:pPr>
        <w:pStyle w:val="Ttulo4"/>
      </w:pPr>
      <w:bookmarkStart w:id="43" w:name="_Toc160649939"/>
      <w:bookmarkStart w:id="44" w:name="_Toc160651120"/>
      <w:bookmarkStart w:id="45" w:name="_Toc160651262"/>
      <w:bookmarkStart w:id="46" w:name="_Toc160702763"/>
      <w:bookmarkStart w:id="47" w:name="_Toc160702947"/>
      <w:bookmarkStart w:id="48" w:name="_Toc160703341"/>
      <w:bookmarkStart w:id="49" w:name="_Toc160808729"/>
      <w:bookmarkStart w:id="50" w:name="_Toc160808840"/>
      <w:bookmarkEnd w:id="42"/>
      <w:r w:rsidRPr="00385571">
        <w:t>Tabla 1</w:t>
      </w:r>
      <w:r w:rsidR="00385571" w:rsidRPr="00385571">
        <w:t xml:space="preserve">: </w:t>
      </w:r>
      <w:r w:rsidR="00996ACE">
        <w:t>N</w:t>
      </w:r>
      <w:r w:rsidR="00385571" w:rsidRPr="00385571">
        <w:t xml:space="preserve">úmero y </w:t>
      </w:r>
      <w:r w:rsidR="00385571">
        <w:t xml:space="preserve">distribución de </w:t>
      </w:r>
      <w:r w:rsidR="005579F0">
        <w:t>sexo</w:t>
      </w:r>
      <w:r w:rsidR="00385571">
        <w:t xml:space="preserve"> de los postulantes al programa de residentado médico</w:t>
      </w:r>
      <w:r w:rsidR="006A54B5">
        <w:t xml:space="preserve"> en los diferentes años</w:t>
      </w:r>
      <w:bookmarkEnd w:id="43"/>
      <w:bookmarkEnd w:id="44"/>
      <w:bookmarkEnd w:id="45"/>
      <w:bookmarkEnd w:id="46"/>
      <w:bookmarkEnd w:id="47"/>
      <w:bookmarkEnd w:id="48"/>
      <w:bookmarkEnd w:id="49"/>
      <w:bookmarkEnd w:id="50"/>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2A56E903"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con </w:t>
            </w:r>
            <w:r w:rsidR="005579F0">
              <w:t>sexo</w:t>
            </w:r>
            <w:r w:rsidRPr="00385571">
              <w:t xml:space="preserve"> asignado</w:t>
            </w:r>
          </w:p>
        </w:tc>
        <w:tc>
          <w:tcPr>
            <w:tcW w:w="1244" w:type="pct"/>
            <w:noWrap/>
            <w:hideMark/>
          </w:tcPr>
          <w:p w14:paraId="307422BA" w14:textId="2510E5D8"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femenino</w:t>
            </w:r>
          </w:p>
        </w:tc>
        <w:tc>
          <w:tcPr>
            <w:tcW w:w="1263" w:type="pct"/>
            <w:noWrap/>
            <w:hideMark/>
          </w:tcPr>
          <w:p w14:paraId="275F1A95" w14:textId="1E39583D"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1A127085" w14:textId="72357481" w:rsidR="00C45D90" w:rsidRPr="00C45D90" w:rsidRDefault="00C45D90" w:rsidP="00D73D4A">
      <w:pPr>
        <w:rPr>
          <w:rFonts w:ascii="Calibri" w:hAnsi="Calibri" w:cs="Calibri"/>
          <w:color w:val="000000"/>
        </w:rPr>
      </w:pPr>
      <w:r>
        <w:lastRenderedPageBreak/>
        <w:t xml:space="preserve">En total, entre los años 2013 y 2023 hubo </w:t>
      </w:r>
      <w:r w:rsidRPr="00D824A6">
        <w:t>67007</w:t>
      </w:r>
      <w:r>
        <w:t xml:space="preserve"> postulantes, se asignó el sexo a </w:t>
      </w:r>
      <w:r w:rsidRPr="00D824A6">
        <w:rPr>
          <w:rFonts w:ascii="Calibri" w:hAnsi="Calibri" w:cs="Calibri"/>
          <w:color w:val="000000"/>
        </w:rPr>
        <w:t>62093</w:t>
      </w:r>
      <w:r>
        <w:rPr>
          <w:rFonts w:ascii="Calibri" w:hAnsi="Calibri" w:cs="Calibri"/>
          <w:color w:val="000000"/>
        </w:rPr>
        <w:t xml:space="preserve"> de estos postulantes, lo cual corresponde al 92.67%. Se identificaron a </w:t>
      </w:r>
      <w:r w:rsidRPr="00D824A6">
        <w:rPr>
          <w:rFonts w:ascii="Calibri" w:hAnsi="Calibri" w:cs="Calibri"/>
          <w:color w:val="000000"/>
        </w:rPr>
        <w:t>28778</w:t>
      </w:r>
      <w:r>
        <w:rPr>
          <w:rFonts w:ascii="Calibri" w:hAnsi="Calibri" w:cs="Calibri"/>
          <w:color w:val="000000"/>
        </w:rPr>
        <w:t xml:space="preserve"> mujeres (46.35%) y </w:t>
      </w:r>
      <w:r w:rsidRPr="00D824A6">
        <w:rPr>
          <w:rFonts w:ascii="Calibri" w:hAnsi="Calibri" w:cs="Calibri"/>
          <w:color w:val="000000"/>
        </w:rPr>
        <w:t>33315</w:t>
      </w:r>
      <w:r>
        <w:rPr>
          <w:rFonts w:ascii="Calibri" w:hAnsi="Calibri" w:cs="Calibri"/>
          <w:color w:val="000000"/>
        </w:rPr>
        <w:t xml:space="preserve"> varones (53.65%).</w:t>
      </w:r>
    </w:p>
    <w:p w14:paraId="4A36663C" w14:textId="2A8DB982" w:rsidR="00D73D4A" w:rsidRPr="00D73D4A" w:rsidRDefault="00D73D4A" w:rsidP="00D73D4A">
      <w:r w:rsidRPr="00D73D4A">
        <w:t xml:space="preserve">En la tabla se puede observar el número y la distribución de </w:t>
      </w:r>
      <w:r w:rsidR="005579F0">
        <w:t>sexo</w:t>
      </w:r>
      <w:r w:rsidRPr="00D73D4A">
        <w:t xml:space="preserve"> de los postulantes al programa de residentado médico del Perú entre los años 2013 y 2023. En cuanto al número de postulantes llama la atención que </w:t>
      </w:r>
      <w:r w:rsidR="00D824A6">
        <w:t>en el año 2020 hubo menos postulantes que en otros años.</w:t>
      </w:r>
    </w:p>
    <w:p w14:paraId="3B04CD3A" w14:textId="64397458" w:rsidR="00D73D4A" w:rsidRPr="00D73D4A" w:rsidRDefault="00D73D4A" w:rsidP="00D73D4A">
      <w:r w:rsidRPr="00D73D4A">
        <w:t xml:space="preserve">En los distintos años se encontró un elevado porcentaje de postulantes con </w:t>
      </w:r>
      <w:r w:rsidR="005579F0">
        <w:t>sexo</w:t>
      </w:r>
      <w:r w:rsidRPr="00D73D4A">
        <w:t xml:space="preserve"> asignado con un rango de 88.6% a 95.5%. Se observa una disminución del porcentaje de personas con </w:t>
      </w:r>
      <w:r w:rsidR="005579F0">
        <w:t>sexo</w:t>
      </w:r>
      <w:r w:rsidRPr="00D73D4A">
        <w:t xml:space="preserve"> asignado en los últimos años.</w:t>
      </w:r>
    </w:p>
    <w:p w14:paraId="461BE9D4" w14:textId="7B749050" w:rsidR="00385571" w:rsidRDefault="00D73D4A" w:rsidP="00D73D4A">
      <w:r w:rsidRPr="00D73D4A">
        <w:t xml:space="preserve">En cuanto a la distribución de </w:t>
      </w:r>
      <w:r w:rsidR="005579F0">
        <w:t>sexo</w:t>
      </w:r>
      <w:r w:rsidRPr="00D73D4A">
        <w:t xml:space="preserve">, se observa un incremento progresivo en el número relativo de mujeres. </w:t>
      </w:r>
      <w:r w:rsidR="00D824A6">
        <w:t>El porcentaje más alto de mujeres se alcanzó el año 2020 (50.1%).</w:t>
      </w:r>
    </w:p>
    <w:p w14:paraId="6A6983FE" w14:textId="14464A32" w:rsidR="00E96C02" w:rsidRDefault="00E96C02" w:rsidP="00E96C02">
      <w:r>
        <w:t xml:space="preserve">Para analizar la tendencia global de forma estadística se realizó un modelo de regresión logística en el cual la variable dependiente fue el </w:t>
      </w:r>
      <w:r w:rsidR="005579F0">
        <w:t>sexo</w:t>
      </w:r>
      <w:r>
        <w:t>, mientras que la variable independiente fue el tiempo (años).</w:t>
      </w:r>
    </w:p>
    <w:p w14:paraId="6CF99C29" w14:textId="78F790B3" w:rsidR="00E96C02" w:rsidRDefault="00E96C02" w:rsidP="00E96C02">
      <w:r>
        <w:t xml:space="preserve">Se obtuvo un valor de p de </w:t>
      </w:r>
      <w:r w:rsidRPr="00C550BF">
        <w:t>1.486318</w:t>
      </w:r>
      <w:r w:rsidRPr="0014747D">
        <w:rPr>
          <w:vertAlign w:val="superscript"/>
        </w:rPr>
        <w:t>-28</w:t>
      </w:r>
      <w:r>
        <w:t xml:space="preserve">, con un odds ratio de </w:t>
      </w:r>
      <w:r w:rsidRPr="00C550BF">
        <w:t>1.029</w:t>
      </w:r>
      <w:r>
        <w:t xml:space="preserve"> y un intervalo de confianza de </w:t>
      </w:r>
      <w:r w:rsidRPr="00360B0A">
        <w:t>1.0</w:t>
      </w:r>
      <w:r>
        <w:t>24 a</w:t>
      </w:r>
      <w:r w:rsidRPr="00360B0A">
        <w:t xml:space="preserve"> 1.0</w:t>
      </w:r>
      <w:r>
        <w:t xml:space="preserve">34. Por lo tanto, se encuentra significancia estadística en el cambio de la distribución de </w:t>
      </w:r>
      <w:r w:rsidR="005579F0">
        <w:t>sexo</w:t>
      </w:r>
      <w:r>
        <w:t xml:space="preserve">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y un odds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122D7925" w:rsidR="006A54B5" w:rsidRPr="006A54B5" w:rsidRDefault="006A54B5" w:rsidP="006A54B5">
      <w:pPr>
        <w:jc w:val="center"/>
        <w:rPr>
          <w:b/>
          <w:bCs/>
          <w:lang w:val="es-MX"/>
        </w:rPr>
      </w:pPr>
      <w:bookmarkStart w:id="51" w:name="_Figura_1:_distribución"/>
      <w:bookmarkEnd w:id="5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4D4BDB4" w14:textId="639290EB" w:rsidR="005930F2" w:rsidRDefault="005930F2" w:rsidP="005831AD">
      <w:pPr>
        <w:pStyle w:val="Ttulo4"/>
      </w:pPr>
      <w:bookmarkStart w:id="52" w:name="_Toc160649940"/>
      <w:bookmarkStart w:id="53" w:name="_Toc160651121"/>
      <w:bookmarkStart w:id="54" w:name="_Toc160651263"/>
      <w:bookmarkStart w:id="55" w:name="_Toc160702764"/>
      <w:bookmarkStart w:id="56" w:name="_Toc160702948"/>
      <w:bookmarkStart w:id="57" w:name="_Toc160703342"/>
      <w:bookmarkStart w:id="58" w:name="_Toc160808730"/>
      <w:bookmarkStart w:id="59" w:name="_Toc160808841"/>
      <w:r>
        <w:t xml:space="preserve">Figura 1: </w:t>
      </w:r>
      <w:r w:rsidR="00CC2A83">
        <w:t>D</w:t>
      </w:r>
      <w:r>
        <w:t xml:space="preserve">istribución de </w:t>
      </w:r>
      <w:r w:rsidR="005579F0">
        <w:t>sexo</w:t>
      </w:r>
      <w:r>
        <w:t xml:space="preserve"> en los distintos años de los postulantes al programa de residentado médico</w:t>
      </w:r>
      <w:bookmarkEnd w:id="52"/>
      <w:bookmarkEnd w:id="53"/>
      <w:bookmarkEnd w:id="54"/>
      <w:bookmarkEnd w:id="55"/>
      <w:bookmarkEnd w:id="56"/>
      <w:bookmarkEnd w:id="57"/>
      <w:bookmarkEnd w:id="58"/>
      <w:bookmarkEnd w:id="59"/>
    </w:p>
    <w:p w14:paraId="707E4DB2" w14:textId="1761B66B" w:rsidR="005930F2" w:rsidRDefault="00CD3981" w:rsidP="005930F2">
      <w:pPr>
        <w:pStyle w:val="NormalWeb"/>
      </w:pPr>
      <w:r>
        <w:rPr>
          <w:noProof/>
        </w:rPr>
        <w:drawing>
          <wp:inline distT="0" distB="0" distL="0" distR="0" wp14:anchorId="384772F2" wp14:editId="09646979">
            <wp:extent cx="6187440" cy="3817620"/>
            <wp:effectExtent l="0" t="0" r="3810" b="0"/>
            <wp:docPr id="57177682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47EA44A0" w:rsidR="005930F2" w:rsidRDefault="005930F2" w:rsidP="00323F24">
      <w:pPr>
        <w:spacing w:before="0" w:after="160" w:line="259" w:lineRule="auto"/>
      </w:pPr>
      <w:r w:rsidRPr="00C63B9D">
        <w:t xml:space="preserve">En la figura se observa la distribución de </w:t>
      </w:r>
      <w:r w:rsidR="005579F0">
        <w:t>sexo</w:t>
      </w:r>
      <w:r w:rsidRPr="00C63B9D">
        <w:t xml:space="preserve"> en los distintos años entre 2013 y 2023 de los postulantes al programa de residentado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16CE377B" w:rsidR="006A54B5" w:rsidRPr="006A54B5" w:rsidRDefault="006A54B5" w:rsidP="006A54B5">
      <w:pPr>
        <w:jc w:val="center"/>
        <w:rPr>
          <w:b/>
          <w:bCs/>
          <w:lang w:val="es-MX"/>
        </w:rPr>
      </w:pPr>
      <w:bookmarkStart w:id="60" w:name="_Tabla_2:_número"/>
      <w:bookmarkEnd w:id="6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F962195" w14:textId="68821062" w:rsidR="005E297F" w:rsidRPr="007847C3" w:rsidRDefault="006678EB" w:rsidP="005831AD">
      <w:pPr>
        <w:pStyle w:val="Ttulo4"/>
      </w:pPr>
      <w:bookmarkStart w:id="61" w:name="_Toc160649941"/>
      <w:bookmarkStart w:id="62" w:name="_Toc160651122"/>
      <w:bookmarkStart w:id="63" w:name="_Toc160651264"/>
      <w:bookmarkStart w:id="64" w:name="_Toc160702765"/>
      <w:bookmarkStart w:id="65" w:name="_Toc160702949"/>
      <w:bookmarkStart w:id="66" w:name="_Toc160703343"/>
      <w:bookmarkStart w:id="67" w:name="_Toc160808731"/>
      <w:bookmarkStart w:id="68" w:name="_Toc160808842"/>
      <w:r>
        <w:t>T</w:t>
      </w:r>
      <w:r w:rsidRPr="00824940">
        <w:t xml:space="preserve">abla 2: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femenino</w:t>
      </w:r>
      <w:r>
        <w:t xml:space="preserve"> </w:t>
      </w:r>
      <w:r w:rsidR="006A54B5">
        <w:t>entre</w:t>
      </w:r>
      <w:r>
        <w:t xml:space="preserve"> postulantes</w:t>
      </w:r>
      <w:bookmarkEnd w:id="61"/>
      <w:bookmarkEnd w:id="62"/>
      <w:bookmarkEnd w:id="63"/>
      <w:bookmarkEnd w:id="64"/>
      <w:bookmarkEnd w:id="65"/>
      <w:bookmarkEnd w:id="66"/>
      <w:bookmarkEnd w:id="67"/>
      <w:bookmarkEnd w:id="68"/>
    </w:p>
    <w:tbl>
      <w:tblPr>
        <w:tblStyle w:val="Tablanormal2"/>
        <w:tblW w:w="5000" w:type="pct"/>
        <w:tblLook w:val="04A0" w:firstRow="1" w:lastRow="0" w:firstColumn="1" w:lastColumn="0" w:noHBand="0" w:noVBand="1"/>
      </w:tblPr>
      <w:tblGrid>
        <w:gridCol w:w="2125"/>
        <w:gridCol w:w="1528"/>
        <w:gridCol w:w="963"/>
        <w:gridCol w:w="1092"/>
        <w:gridCol w:w="995"/>
        <w:gridCol w:w="994"/>
        <w:gridCol w:w="1024"/>
        <w:gridCol w:w="1025"/>
      </w:tblGrid>
      <w:tr w:rsidR="00A25420" w:rsidRPr="00A25420" w14:paraId="5D50E58F"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84"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1054" w:type="pct"/>
            <w:gridSpan w:val="2"/>
            <w:noWrap/>
            <w:vAlign w:val="center"/>
          </w:tcPr>
          <w:p w14:paraId="502DC53D" w14:textId="467DBDDA"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con </w:t>
            </w:r>
            <w:r w:rsidR="005579F0">
              <w:rPr>
                <w:sz w:val="18"/>
                <w:szCs w:val="18"/>
              </w:rPr>
              <w:t>sexo</w:t>
            </w:r>
            <w:r w:rsidRPr="00A25420">
              <w:rPr>
                <w:sz w:val="18"/>
                <w:szCs w:val="18"/>
              </w:rPr>
              <w:t xml:space="preserve"> asignado</w:t>
            </w:r>
          </w:p>
        </w:tc>
        <w:tc>
          <w:tcPr>
            <w:tcW w:w="1020" w:type="pct"/>
            <w:gridSpan w:val="2"/>
            <w:noWrap/>
            <w:vAlign w:val="center"/>
          </w:tcPr>
          <w:p w14:paraId="708BD43F" w14:textId="6A09EE5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femenino</w:t>
            </w:r>
          </w:p>
        </w:tc>
        <w:tc>
          <w:tcPr>
            <w:tcW w:w="1051" w:type="pct"/>
            <w:gridSpan w:val="2"/>
            <w:noWrap/>
            <w:vAlign w:val="center"/>
          </w:tcPr>
          <w:p w14:paraId="0887D05B" w14:textId="5EA8AEB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masculino</w:t>
            </w:r>
          </w:p>
        </w:tc>
      </w:tr>
      <w:tr w:rsidR="00A25420" w:rsidRPr="00A25420" w14:paraId="562616DF"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vMerge/>
            <w:noWrap/>
            <w:vAlign w:val="center"/>
          </w:tcPr>
          <w:p w14:paraId="6BA1D652" w14:textId="77777777" w:rsidR="00A25420" w:rsidRPr="00A25420" w:rsidRDefault="00A25420" w:rsidP="00A25420">
            <w:pPr>
              <w:jc w:val="left"/>
              <w:rPr>
                <w:sz w:val="18"/>
                <w:szCs w:val="18"/>
              </w:rPr>
            </w:pPr>
          </w:p>
        </w:tc>
        <w:tc>
          <w:tcPr>
            <w:tcW w:w="784"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91"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510"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10"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525"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26"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84"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91"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5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510"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510"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525"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526"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84"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91"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5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510"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510"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525"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526"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84"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91"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5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510"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510"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525"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526"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84"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91"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5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510"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510"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525"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526"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84"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91"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5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510"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510"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525"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526"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84"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91"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5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510"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510"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525"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526"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84"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91"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5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510"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510"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525"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526"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84"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91"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5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510"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510"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525"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526"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84"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91"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5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510"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510"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525"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526"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84"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91"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5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510"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510"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525"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526"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84"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91"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5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510"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510"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525"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526"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84"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91"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5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510"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510"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525"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526"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84"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91"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5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510"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510"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525"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526"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84"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91"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5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510"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510"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525"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526"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13AFD8AF" w14:textId="62D01287" w:rsidR="007847C3" w:rsidRDefault="007847C3" w:rsidP="007847C3">
      <w:bookmarkStart w:id="69" w:name="_Hlk157076391"/>
      <w:r w:rsidRPr="007847C3">
        <w:rPr>
          <w:i/>
          <w:iCs/>
        </w:rPr>
        <w:t>*</w:t>
      </w:r>
      <w:r>
        <w:rPr>
          <w:i/>
          <w:iCs/>
        </w:rPr>
        <w:t xml:space="preserve"> </w:t>
      </w:r>
      <w:r w:rsidRPr="007847C3">
        <w:rPr>
          <w:i/>
          <w:iCs/>
        </w:rPr>
        <w:t>Se excluyeron subespecialidades y especialidades con menos de 20 postulantes.</w:t>
      </w:r>
    </w:p>
    <w:p w14:paraId="3005B911" w14:textId="60BB7CCE" w:rsidR="005E297F" w:rsidRDefault="005E297F" w:rsidP="005E297F">
      <w:r>
        <w:lastRenderedPageBreak/>
        <w:t>En la tabl</w:t>
      </w:r>
      <w:r w:rsidR="00EC3A8E">
        <w:t>a</w:t>
      </w:r>
      <w:r>
        <w:t xml:space="preserve">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postulantes al residentado médico del Perú entre los años 2013 y 2023</w:t>
      </w:r>
    </w:p>
    <w:p w14:paraId="0F813A3F" w14:textId="4B6F7E04" w:rsidR="005E297F" w:rsidRDefault="00BF78F5" w:rsidP="005E297F">
      <w:r>
        <w:t xml:space="preserve">Se observa que, entre estas especialidades médicas, solo se encontró una especialidad quirúrgica: cirugía pediátrica, con un 62.7% de postulantes de </w:t>
      </w:r>
      <w:r w:rsidR="005579F0">
        <w:t>sexo</w:t>
      </w:r>
      <w:r>
        <w:t xml:space="preserve"> femenino. Las demás especialidades fueron especialidades clínicas.</w:t>
      </w:r>
    </w:p>
    <w:bookmarkEnd w:id="69"/>
    <w:p w14:paraId="2A3F23C5" w14:textId="77777777" w:rsidR="005E297F" w:rsidRDefault="005E297F" w:rsidP="005E297F">
      <w:r>
        <w:br w:type="page"/>
      </w:r>
    </w:p>
    <w:p w14:paraId="4A9EDC88" w14:textId="41CB095F" w:rsidR="006A54B5" w:rsidRPr="006A54B5" w:rsidRDefault="006A54B5" w:rsidP="006A54B5">
      <w:pPr>
        <w:jc w:val="center"/>
        <w:rPr>
          <w:b/>
          <w:bCs/>
          <w:lang w:val="es-MX"/>
        </w:rPr>
      </w:pPr>
      <w:bookmarkStart w:id="70" w:name="_Tabla_3:_número"/>
      <w:bookmarkEnd w:id="7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5C01B11" w14:textId="3A8F707C" w:rsidR="00A25420" w:rsidRPr="007847C3" w:rsidRDefault="00385571" w:rsidP="005831AD">
      <w:pPr>
        <w:pStyle w:val="Ttulo4"/>
      </w:pPr>
      <w:bookmarkStart w:id="71" w:name="_Toc160649942"/>
      <w:bookmarkStart w:id="72" w:name="_Toc160651123"/>
      <w:bookmarkStart w:id="73" w:name="_Toc160651265"/>
      <w:bookmarkStart w:id="74" w:name="_Toc160702766"/>
      <w:bookmarkStart w:id="75" w:name="_Toc160702950"/>
      <w:bookmarkStart w:id="76" w:name="_Toc160703344"/>
      <w:bookmarkStart w:id="77" w:name="_Toc160808732"/>
      <w:bookmarkStart w:id="78" w:name="_Toc160808843"/>
      <w:r w:rsidRPr="005831AD">
        <w:t xml:space="preserve">Tabla </w:t>
      </w:r>
      <w:r w:rsidR="00EC3A8E" w:rsidRPr="005831AD">
        <w:t>3</w:t>
      </w:r>
      <w:r w:rsidR="00824940" w:rsidRPr="005831AD">
        <w:t xml:space="preserve">: </w:t>
      </w:r>
      <w:r w:rsidR="00CC2A83" w:rsidRPr="005831AD">
        <w:t>N</w:t>
      </w:r>
      <w:r w:rsidR="00824940" w:rsidRPr="005831AD">
        <w:t xml:space="preserve">úmero y distribución de </w:t>
      </w:r>
      <w:r w:rsidR="005579F0" w:rsidRPr="005831AD">
        <w:t>sexo</w:t>
      </w:r>
      <w:r w:rsidR="00824940" w:rsidRPr="005831AD">
        <w:t xml:space="preserve"> </w:t>
      </w:r>
      <w:r w:rsidR="006678EB" w:rsidRPr="005831AD">
        <w:t>entre las 14 especialidades médicas con mayor</w:t>
      </w:r>
      <w:r w:rsidR="006678EB">
        <w:t xml:space="preserve"> porcentaje de </w:t>
      </w:r>
      <w:r w:rsidR="005579F0">
        <w:t>sexo</w:t>
      </w:r>
      <w:r w:rsidR="006678EB">
        <w:t xml:space="preserve"> </w:t>
      </w:r>
      <w:r w:rsidR="006678EB" w:rsidRPr="00CC2A83">
        <w:t>masculino</w:t>
      </w:r>
      <w:r w:rsidR="006678EB">
        <w:t xml:space="preserve"> </w:t>
      </w:r>
      <w:r w:rsidR="006A54B5">
        <w:t>entre</w:t>
      </w:r>
      <w:r w:rsidR="00824940">
        <w:t xml:space="preserve"> postulantes</w:t>
      </w:r>
      <w:bookmarkEnd w:id="71"/>
      <w:bookmarkEnd w:id="72"/>
      <w:bookmarkEnd w:id="73"/>
      <w:bookmarkEnd w:id="74"/>
      <w:bookmarkEnd w:id="75"/>
      <w:bookmarkEnd w:id="76"/>
      <w:bookmarkEnd w:id="77"/>
      <w:bookmarkEnd w:id="78"/>
    </w:p>
    <w:tbl>
      <w:tblPr>
        <w:tblStyle w:val="Tablanormal2"/>
        <w:tblW w:w="5000" w:type="pct"/>
        <w:tblLook w:val="04A0" w:firstRow="1" w:lastRow="0" w:firstColumn="1" w:lastColumn="0" w:noHBand="0" w:noVBand="1"/>
      </w:tblPr>
      <w:tblGrid>
        <w:gridCol w:w="2351"/>
        <w:gridCol w:w="1480"/>
        <w:gridCol w:w="936"/>
        <w:gridCol w:w="1058"/>
        <w:gridCol w:w="966"/>
        <w:gridCol w:w="966"/>
        <w:gridCol w:w="995"/>
        <w:gridCol w:w="994"/>
      </w:tblGrid>
      <w:tr w:rsidR="006678EB" w:rsidRPr="005E297F" w14:paraId="126EDE07"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759"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1023" w:type="pct"/>
            <w:gridSpan w:val="2"/>
            <w:noWrap/>
            <w:vAlign w:val="center"/>
          </w:tcPr>
          <w:p w14:paraId="7C6CD91E" w14:textId="2C5A6274"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con </w:t>
            </w:r>
            <w:r w:rsidR="005579F0">
              <w:rPr>
                <w:sz w:val="18"/>
                <w:szCs w:val="16"/>
              </w:rPr>
              <w:t>sexo</w:t>
            </w:r>
            <w:r w:rsidRPr="005E297F">
              <w:rPr>
                <w:sz w:val="18"/>
                <w:szCs w:val="16"/>
              </w:rPr>
              <w:t xml:space="preserve"> asignado</w:t>
            </w:r>
          </w:p>
        </w:tc>
        <w:tc>
          <w:tcPr>
            <w:tcW w:w="991" w:type="pct"/>
            <w:gridSpan w:val="2"/>
            <w:noWrap/>
            <w:vAlign w:val="center"/>
          </w:tcPr>
          <w:p w14:paraId="7A6AA3CC" w14:textId="1B7204A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femenino</w:t>
            </w:r>
          </w:p>
        </w:tc>
        <w:tc>
          <w:tcPr>
            <w:tcW w:w="1020" w:type="pct"/>
            <w:gridSpan w:val="2"/>
            <w:noWrap/>
            <w:vAlign w:val="center"/>
          </w:tcPr>
          <w:p w14:paraId="661A1A46" w14:textId="70BB10DB"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masculino</w:t>
            </w:r>
          </w:p>
        </w:tc>
      </w:tr>
      <w:tr w:rsidR="006678EB" w:rsidRPr="005E297F" w14:paraId="741AC4F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vMerge/>
            <w:noWrap/>
            <w:vAlign w:val="center"/>
          </w:tcPr>
          <w:p w14:paraId="2687D551" w14:textId="77777777" w:rsidR="006678EB" w:rsidRPr="005E297F" w:rsidRDefault="006678EB" w:rsidP="006678EB">
            <w:pPr>
              <w:jc w:val="left"/>
              <w:rPr>
                <w:sz w:val="18"/>
                <w:szCs w:val="16"/>
              </w:rPr>
            </w:pPr>
          </w:p>
        </w:tc>
        <w:tc>
          <w:tcPr>
            <w:tcW w:w="759"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78"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546"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95"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96"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510"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510"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24869EA" w14:textId="3092A4CC" w:rsidR="006678EB" w:rsidRPr="005E297F" w:rsidRDefault="006678EB" w:rsidP="007847C3">
            <w:pPr>
              <w:spacing w:before="0" w:afterLines="28" w:after="67"/>
              <w:jc w:val="left"/>
              <w:rPr>
                <w:sz w:val="18"/>
                <w:szCs w:val="16"/>
              </w:rPr>
            </w:pPr>
            <w:r w:rsidRPr="005E297F">
              <w:rPr>
                <w:sz w:val="18"/>
                <w:szCs w:val="16"/>
              </w:rPr>
              <w:t xml:space="preserve">Ortopedia y </w:t>
            </w:r>
            <w:r w:rsidR="005E297F" w:rsidRPr="005E297F">
              <w:rPr>
                <w:sz w:val="18"/>
                <w:szCs w:val="16"/>
              </w:rPr>
              <w:t>traumatología</w:t>
            </w:r>
          </w:p>
        </w:tc>
        <w:tc>
          <w:tcPr>
            <w:tcW w:w="759" w:type="pct"/>
            <w:noWrap/>
            <w:vAlign w:val="center"/>
            <w:hideMark/>
          </w:tcPr>
          <w:p w14:paraId="6F1418C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78" w:type="pct"/>
            <w:noWrap/>
            <w:vAlign w:val="center"/>
            <w:hideMark/>
          </w:tcPr>
          <w:p w14:paraId="7106DA1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546" w:type="pct"/>
            <w:noWrap/>
            <w:vAlign w:val="center"/>
            <w:hideMark/>
          </w:tcPr>
          <w:p w14:paraId="2EEA6C51"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95" w:type="pct"/>
            <w:noWrap/>
            <w:vAlign w:val="center"/>
            <w:hideMark/>
          </w:tcPr>
          <w:p w14:paraId="724A3AE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96" w:type="pct"/>
            <w:noWrap/>
            <w:vAlign w:val="center"/>
            <w:hideMark/>
          </w:tcPr>
          <w:p w14:paraId="24C2F48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510" w:type="pct"/>
            <w:noWrap/>
            <w:vAlign w:val="center"/>
            <w:hideMark/>
          </w:tcPr>
          <w:p w14:paraId="662BD0DB"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510" w:type="pct"/>
            <w:noWrap/>
            <w:vAlign w:val="center"/>
            <w:hideMark/>
          </w:tcPr>
          <w:p w14:paraId="39F85E64"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722A8E7" w14:textId="2AA04686" w:rsidR="006678EB" w:rsidRPr="005E297F" w:rsidRDefault="005E297F" w:rsidP="007847C3">
            <w:pPr>
              <w:spacing w:before="0" w:afterLines="28" w:after="67"/>
              <w:jc w:val="left"/>
              <w:rPr>
                <w:sz w:val="18"/>
                <w:szCs w:val="16"/>
              </w:rPr>
            </w:pPr>
            <w:r w:rsidRPr="005E297F">
              <w:rPr>
                <w:sz w:val="18"/>
                <w:szCs w:val="16"/>
              </w:rPr>
              <w:t>Urología</w:t>
            </w:r>
          </w:p>
        </w:tc>
        <w:tc>
          <w:tcPr>
            <w:tcW w:w="759" w:type="pct"/>
            <w:noWrap/>
            <w:vAlign w:val="center"/>
            <w:hideMark/>
          </w:tcPr>
          <w:p w14:paraId="27B6634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78" w:type="pct"/>
            <w:noWrap/>
            <w:vAlign w:val="center"/>
            <w:hideMark/>
          </w:tcPr>
          <w:p w14:paraId="1B0BB84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546" w:type="pct"/>
            <w:noWrap/>
            <w:vAlign w:val="center"/>
            <w:hideMark/>
          </w:tcPr>
          <w:p w14:paraId="2BA9E7B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95" w:type="pct"/>
            <w:noWrap/>
            <w:vAlign w:val="center"/>
            <w:hideMark/>
          </w:tcPr>
          <w:p w14:paraId="302C3D5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96" w:type="pct"/>
            <w:noWrap/>
            <w:vAlign w:val="center"/>
            <w:hideMark/>
          </w:tcPr>
          <w:p w14:paraId="2C39F9D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510" w:type="pct"/>
            <w:noWrap/>
            <w:vAlign w:val="center"/>
            <w:hideMark/>
          </w:tcPr>
          <w:p w14:paraId="4733632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510" w:type="pct"/>
            <w:noWrap/>
            <w:vAlign w:val="center"/>
            <w:hideMark/>
          </w:tcPr>
          <w:p w14:paraId="196FE78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2229B242" w14:textId="5E21354C" w:rsidR="006678EB" w:rsidRPr="005E297F" w:rsidRDefault="005E297F" w:rsidP="007847C3">
            <w:pPr>
              <w:spacing w:before="0" w:afterLines="28" w:after="67"/>
              <w:jc w:val="left"/>
              <w:rPr>
                <w:sz w:val="18"/>
                <w:szCs w:val="16"/>
              </w:rPr>
            </w:pPr>
            <w:r w:rsidRPr="005E297F">
              <w:rPr>
                <w:sz w:val="18"/>
                <w:szCs w:val="16"/>
              </w:rPr>
              <w:t>Neurocirugía</w:t>
            </w:r>
          </w:p>
        </w:tc>
        <w:tc>
          <w:tcPr>
            <w:tcW w:w="759" w:type="pct"/>
            <w:noWrap/>
            <w:vAlign w:val="center"/>
            <w:hideMark/>
          </w:tcPr>
          <w:p w14:paraId="34A861D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78" w:type="pct"/>
            <w:noWrap/>
            <w:vAlign w:val="center"/>
            <w:hideMark/>
          </w:tcPr>
          <w:p w14:paraId="3ABD98F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546" w:type="pct"/>
            <w:noWrap/>
            <w:vAlign w:val="center"/>
            <w:hideMark/>
          </w:tcPr>
          <w:p w14:paraId="16A145B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95" w:type="pct"/>
            <w:noWrap/>
            <w:vAlign w:val="center"/>
            <w:hideMark/>
          </w:tcPr>
          <w:p w14:paraId="43FC7A7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96" w:type="pct"/>
            <w:noWrap/>
            <w:vAlign w:val="center"/>
            <w:hideMark/>
          </w:tcPr>
          <w:p w14:paraId="47F2D9C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510" w:type="pct"/>
            <w:noWrap/>
            <w:vAlign w:val="center"/>
            <w:hideMark/>
          </w:tcPr>
          <w:p w14:paraId="4A9AA4FA"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510" w:type="pct"/>
            <w:noWrap/>
            <w:vAlign w:val="center"/>
            <w:hideMark/>
          </w:tcPr>
          <w:p w14:paraId="29B7EF4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6D2D9709" w14:textId="712C76DE"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759" w:type="pct"/>
            <w:noWrap/>
            <w:vAlign w:val="center"/>
            <w:hideMark/>
          </w:tcPr>
          <w:p w14:paraId="090837B3"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78" w:type="pct"/>
            <w:noWrap/>
            <w:vAlign w:val="center"/>
            <w:hideMark/>
          </w:tcPr>
          <w:p w14:paraId="1B4D7238"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546" w:type="pct"/>
            <w:noWrap/>
            <w:vAlign w:val="center"/>
            <w:hideMark/>
          </w:tcPr>
          <w:p w14:paraId="05239DE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95" w:type="pct"/>
            <w:noWrap/>
            <w:vAlign w:val="center"/>
            <w:hideMark/>
          </w:tcPr>
          <w:p w14:paraId="426E167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96" w:type="pct"/>
            <w:noWrap/>
            <w:vAlign w:val="center"/>
            <w:hideMark/>
          </w:tcPr>
          <w:p w14:paraId="1460A1C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510" w:type="pct"/>
            <w:noWrap/>
            <w:vAlign w:val="center"/>
            <w:hideMark/>
          </w:tcPr>
          <w:p w14:paraId="5A2A50B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510" w:type="pct"/>
            <w:noWrap/>
            <w:vAlign w:val="center"/>
            <w:hideMark/>
          </w:tcPr>
          <w:p w14:paraId="2468448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B44CFAD" w14:textId="1037ECAC"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general</w:t>
            </w:r>
          </w:p>
        </w:tc>
        <w:tc>
          <w:tcPr>
            <w:tcW w:w="759" w:type="pct"/>
            <w:noWrap/>
            <w:vAlign w:val="center"/>
            <w:hideMark/>
          </w:tcPr>
          <w:p w14:paraId="39DFEFC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78" w:type="pct"/>
            <w:noWrap/>
            <w:vAlign w:val="center"/>
            <w:hideMark/>
          </w:tcPr>
          <w:p w14:paraId="5EFF37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546" w:type="pct"/>
            <w:noWrap/>
            <w:vAlign w:val="center"/>
            <w:hideMark/>
          </w:tcPr>
          <w:p w14:paraId="0007EE7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95" w:type="pct"/>
            <w:noWrap/>
            <w:vAlign w:val="center"/>
            <w:hideMark/>
          </w:tcPr>
          <w:p w14:paraId="4B55414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96" w:type="pct"/>
            <w:noWrap/>
            <w:vAlign w:val="center"/>
            <w:hideMark/>
          </w:tcPr>
          <w:p w14:paraId="20B5EA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510" w:type="pct"/>
            <w:noWrap/>
            <w:vAlign w:val="center"/>
            <w:hideMark/>
          </w:tcPr>
          <w:p w14:paraId="7DF8EAE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510" w:type="pct"/>
            <w:noWrap/>
            <w:vAlign w:val="center"/>
            <w:hideMark/>
          </w:tcPr>
          <w:p w14:paraId="51597E8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3520B393" w14:textId="26AA3FEA"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759" w:type="pct"/>
            <w:noWrap/>
            <w:vAlign w:val="center"/>
            <w:hideMark/>
          </w:tcPr>
          <w:p w14:paraId="4295D80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78" w:type="pct"/>
            <w:noWrap/>
            <w:vAlign w:val="center"/>
            <w:hideMark/>
          </w:tcPr>
          <w:p w14:paraId="098E802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546" w:type="pct"/>
            <w:noWrap/>
            <w:vAlign w:val="center"/>
            <w:hideMark/>
          </w:tcPr>
          <w:p w14:paraId="3AD6532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4B418903"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96" w:type="pct"/>
            <w:noWrap/>
            <w:vAlign w:val="center"/>
            <w:hideMark/>
          </w:tcPr>
          <w:p w14:paraId="2C32239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510" w:type="pct"/>
            <w:noWrap/>
            <w:vAlign w:val="center"/>
            <w:hideMark/>
          </w:tcPr>
          <w:p w14:paraId="1A8D0A9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510" w:type="pct"/>
            <w:noWrap/>
            <w:vAlign w:val="center"/>
            <w:hideMark/>
          </w:tcPr>
          <w:p w14:paraId="2FDCF4F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7B723F15" w14:textId="224C945D" w:rsidR="006678EB" w:rsidRPr="005E297F" w:rsidRDefault="005E297F" w:rsidP="007847C3">
            <w:pPr>
              <w:spacing w:before="0" w:afterLines="28" w:after="67"/>
              <w:jc w:val="left"/>
              <w:rPr>
                <w:sz w:val="18"/>
                <w:szCs w:val="16"/>
              </w:rPr>
            </w:pPr>
            <w:r w:rsidRPr="005E297F">
              <w:rPr>
                <w:sz w:val="18"/>
                <w:szCs w:val="16"/>
              </w:rPr>
              <w:t>Cardiología</w:t>
            </w:r>
          </w:p>
        </w:tc>
        <w:tc>
          <w:tcPr>
            <w:tcW w:w="759" w:type="pct"/>
            <w:noWrap/>
            <w:vAlign w:val="center"/>
            <w:hideMark/>
          </w:tcPr>
          <w:p w14:paraId="68EB044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78" w:type="pct"/>
            <w:noWrap/>
            <w:vAlign w:val="center"/>
            <w:hideMark/>
          </w:tcPr>
          <w:p w14:paraId="1B0F4D1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546" w:type="pct"/>
            <w:noWrap/>
            <w:vAlign w:val="center"/>
            <w:hideMark/>
          </w:tcPr>
          <w:p w14:paraId="350D418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95" w:type="pct"/>
            <w:noWrap/>
            <w:vAlign w:val="center"/>
            <w:hideMark/>
          </w:tcPr>
          <w:p w14:paraId="5897872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96" w:type="pct"/>
            <w:noWrap/>
            <w:vAlign w:val="center"/>
            <w:hideMark/>
          </w:tcPr>
          <w:p w14:paraId="4829867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510" w:type="pct"/>
            <w:noWrap/>
            <w:vAlign w:val="center"/>
            <w:hideMark/>
          </w:tcPr>
          <w:p w14:paraId="7C194BA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510" w:type="pct"/>
            <w:noWrap/>
            <w:vAlign w:val="center"/>
            <w:hideMark/>
          </w:tcPr>
          <w:p w14:paraId="7177B16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5E5E6260" w14:textId="2FF1B6C5"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759" w:type="pct"/>
            <w:noWrap/>
            <w:vAlign w:val="center"/>
            <w:hideMark/>
          </w:tcPr>
          <w:p w14:paraId="65F0E2E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78" w:type="pct"/>
            <w:noWrap/>
            <w:vAlign w:val="center"/>
            <w:hideMark/>
          </w:tcPr>
          <w:p w14:paraId="653E871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546" w:type="pct"/>
            <w:noWrap/>
            <w:vAlign w:val="center"/>
            <w:hideMark/>
          </w:tcPr>
          <w:p w14:paraId="2AD0A9B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95" w:type="pct"/>
            <w:noWrap/>
            <w:vAlign w:val="center"/>
            <w:hideMark/>
          </w:tcPr>
          <w:p w14:paraId="220C763A"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96" w:type="pct"/>
            <w:noWrap/>
            <w:vAlign w:val="center"/>
            <w:hideMark/>
          </w:tcPr>
          <w:p w14:paraId="53205C3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510" w:type="pct"/>
            <w:noWrap/>
            <w:vAlign w:val="center"/>
            <w:hideMark/>
          </w:tcPr>
          <w:p w14:paraId="1B7FBA2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510" w:type="pct"/>
            <w:noWrap/>
            <w:vAlign w:val="center"/>
            <w:hideMark/>
          </w:tcPr>
          <w:p w14:paraId="0E16094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1718690" w14:textId="711DDDB1" w:rsidR="006678EB" w:rsidRPr="005E297F" w:rsidRDefault="006678EB" w:rsidP="007847C3">
            <w:pPr>
              <w:spacing w:before="0" w:afterLines="28" w:after="67"/>
              <w:jc w:val="left"/>
              <w:rPr>
                <w:sz w:val="18"/>
                <w:szCs w:val="16"/>
              </w:rPr>
            </w:pPr>
            <w:r w:rsidRPr="005E297F">
              <w:rPr>
                <w:sz w:val="18"/>
                <w:szCs w:val="16"/>
              </w:rPr>
              <w:t>Medicina intensiva</w:t>
            </w:r>
          </w:p>
        </w:tc>
        <w:tc>
          <w:tcPr>
            <w:tcW w:w="759" w:type="pct"/>
            <w:noWrap/>
            <w:vAlign w:val="center"/>
            <w:hideMark/>
          </w:tcPr>
          <w:p w14:paraId="4B4405A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78" w:type="pct"/>
            <w:noWrap/>
            <w:vAlign w:val="center"/>
            <w:hideMark/>
          </w:tcPr>
          <w:p w14:paraId="0B9A7CA4"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546" w:type="pct"/>
            <w:noWrap/>
            <w:vAlign w:val="center"/>
            <w:hideMark/>
          </w:tcPr>
          <w:p w14:paraId="40AC5B4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95" w:type="pct"/>
            <w:noWrap/>
            <w:vAlign w:val="center"/>
            <w:hideMark/>
          </w:tcPr>
          <w:p w14:paraId="2F37438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96" w:type="pct"/>
            <w:noWrap/>
            <w:vAlign w:val="center"/>
            <w:hideMark/>
          </w:tcPr>
          <w:p w14:paraId="762698D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510" w:type="pct"/>
            <w:noWrap/>
            <w:vAlign w:val="center"/>
            <w:hideMark/>
          </w:tcPr>
          <w:p w14:paraId="41C2412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510" w:type="pct"/>
            <w:noWrap/>
            <w:vAlign w:val="center"/>
            <w:hideMark/>
          </w:tcPr>
          <w:p w14:paraId="544B49D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0DDFE963" w14:textId="14718B68" w:rsidR="006678EB" w:rsidRPr="005E297F" w:rsidRDefault="006678EB" w:rsidP="007847C3">
            <w:pPr>
              <w:spacing w:before="0" w:afterLines="28" w:after="67"/>
              <w:jc w:val="left"/>
              <w:rPr>
                <w:sz w:val="18"/>
                <w:szCs w:val="16"/>
              </w:rPr>
            </w:pPr>
            <w:r w:rsidRPr="005E297F">
              <w:rPr>
                <w:sz w:val="18"/>
                <w:szCs w:val="16"/>
              </w:rPr>
              <w:t>Radioterapia</w:t>
            </w:r>
          </w:p>
        </w:tc>
        <w:tc>
          <w:tcPr>
            <w:tcW w:w="759" w:type="pct"/>
            <w:noWrap/>
            <w:vAlign w:val="center"/>
            <w:hideMark/>
          </w:tcPr>
          <w:p w14:paraId="62093D8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78" w:type="pct"/>
            <w:noWrap/>
            <w:vAlign w:val="center"/>
            <w:hideMark/>
          </w:tcPr>
          <w:p w14:paraId="17893CB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546" w:type="pct"/>
            <w:noWrap/>
            <w:vAlign w:val="center"/>
            <w:hideMark/>
          </w:tcPr>
          <w:p w14:paraId="06EB94A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95" w:type="pct"/>
            <w:noWrap/>
            <w:vAlign w:val="center"/>
            <w:hideMark/>
          </w:tcPr>
          <w:p w14:paraId="16B16491"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96" w:type="pct"/>
            <w:noWrap/>
            <w:vAlign w:val="center"/>
            <w:hideMark/>
          </w:tcPr>
          <w:p w14:paraId="2E6BC91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510" w:type="pct"/>
            <w:noWrap/>
            <w:vAlign w:val="center"/>
            <w:hideMark/>
          </w:tcPr>
          <w:p w14:paraId="780F77C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510" w:type="pct"/>
            <w:noWrap/>
            <w:vAlign w:val="center"/>
            <w:hideMark/>
          </w:tcPr>
          <w:p w14:paraId="0474405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A3F7E98" w14:textId="3D5CF91F" w:rsidR="006678EB" w:rsidRPr="005E297F" w:rsidRDefault="006678EB" w:rsidP="007847C3">
            <w:pPr>
              <w:spacing w:before="0" w:afterLines="28" w:after="67"/>
              <w:jc w:val="left"/>
              <w:rPr>
                <w:sz w:val="18"/>
                <w:szCs w:val="16"/>
              </w:rPr>
            </w:pPr>
            <w:r w:rsidRPr="005E297F">
              <w:rPr>
                <w:sz w:val="18"/>
                <w:szCs w:val="16"/>
              </w:rPr>
              <w:t>Medicina de emergencias y desastres</w:t>
            </w:r>
          </w:p>
        </w:tc>
        <w:tc>
          <w:tcPr>
            <w:tcW w:w="759" w:type="pct"/>
            <w:noWrap/>
            <w:vAlign w:val="center"/>
            <w:hideMark/>
          </w:tcPr>
          <w:p w14:paraId="00E8795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78" w:type="pct"/>
            <w:noWrap/>
            <w:vAlign w:val="center"/>
            <w:hideMark/>
          </w:tcPr>
          <w:p w14:paraId="7183DC90"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546" w:type="pct"/>
            <w:noWrap/>
            <w:vAlign w:val="center"/>
            <w:hideMark/>
          </w:tcPr>
          <w:p w14:paraId="6AB177F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355473F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96" w:type="pct"/>
            <w:noWrap/>
            <w:vAlign w:val="center"/>
            <w:hideMark/>
          </w:tcPr>
          <w:p w14:paraId="03F24CF0"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510" w:type="pct"/>
            <w:noWrap/>
            <w:vAlign w:val="center"/>
            <w:hideMark/>
          </w:tcPr>
          <w:p w14:paraId="017E441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510" w:type="pct"/>
            <w:noWrap/>
            <w:vAlign w:val="center"/>
            <w:hideMark/>
          </w:tcPr>
          <w:p w14:paraId="6407FDD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AD4D17D" w14:textId="2103C708"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de cabeza, cuello y maxilofacial</w:t>
            </w:r>
          </w:p>
        </w:tc>
        <w:tc>
          <w:tcPr>
            <w:tcW w:w="759" w:type="pct"/>
            <w:noWrap/>
            <w:vAlign w:val="center"/>
            <w:hideMark/>
          </w:tcPr>
          <w:p w14:paraId="6175972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78" w:type="pct"/>
            <w:noWrap/>
            <w:vAlign w:val="center"/>
            <w:hideMark/>
          </w:tcPr>
          <w:p w14:paraId="77349ED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546" w:type="pct"/>
            <w:noWrap/>
            <w:vAlign w:val="center"/>
            <w:hideMark/>
          </w:tcPr>
          <w:p w14:paraId="38BE789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95" w:type="pct"/>
            <w:noWrap/>
            <w:vAlign w:val="center"/>
            <w:hideMark/>
          </w:tcPr>
          <w:p w14:paraId="7E262F6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96" w:type="pct"/>
            <w:noWrap/>
            <w:vAlign w:val="center"/>
            <w:hideMark/>
          </w:tcPr>
          <w:p w14:paraId="19F61CE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510" w:type="pct"/>
            <w:noWrap/>
            <w:vAlign w:val="center"/>
            <w:hideMark/>
          </w:tcPr>
          <w:p w14:paraId="11BF754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510" w:type="pct"/>
            <w:noWrap/>
            <w:vAlign w:val="center"/>
            <w:hideMark/>
          </w:tcPr>
          <w:p w14:paraId="7903EB54"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7AEEC0BF" w14:textId="2635F7D5" w:rsidR="006678EB" w:rsidRPr="005E297F" w:rsidRDefault="006678EB" w:rsidP="007847C3">
            <w:pPr>
              <w:spacing w:before="0" w:afterLines="28" w:after="67"/>
              <w:jc w:val="left"/>
              <w:rPr>
                <w:sz w:val="18"/>
                <w:szCs w:val="16"/>
              </w:rPr>
            </w:pPr>
            <w:r w:rsidRPr="005E297F">
              <w:rPr>
                <w:sz w:val="18"/>
                <w:szCs w:val="16"/>
              </w:rPr>
              <w:t>Medicina interna</w:t>
            </w:r>
          </w:p>
        </w:tc>
        <w:tc>
          <w:tcPr>
            <w:tcW w:w="759" w:type="pct"/>
            <w:noWrap/>
            <w:vAlign w:val="center"/>
            <w:hideMark/>
          </w:tcPr>
          <w:p w14:paraId="3465552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78" w:type="pct"/>
            <w:noWrap/>
            <w:vAlign w:val="center"/>
            <w:hideMark/>
          </w:tcPr>
          <w:p w14:paraId="2E816781"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546" w:type="pct"/>
            <w:noWrap/>
            <w:vAlign w:val="center"/>
            <w:hideMark/>
          </w:tcPr>
          <w:p w14:paraId="356C96A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21DB855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96" w:type="pct"/>
            <w:noWrap/>
            <w:vAlign w:val="center"/>
            <w:hideMark/>
          </w:tcPr>
          <w:p w14:paraId="7D9829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510" w:type="pct"/>
            <w:noWrap/>
            <w:vAlign w:val="center"/>
            <w:hideMark/>
          </w:tcPr>
          <w:p w14:paraId="518403C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510" w:type="pct"/>
            <w:noWrap/>
            <w:vAlign w:val="center"/>
            <w:hideMark/>
          </w:tcPr>
          <w:p w14:paraId="5092B89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22C7EE62" w14:textId="3FB29D21" w:rsidR="006678EB" w:rsidRPr="005E297F" w:rsidRDefault="006678EB" w:rsidP="007847C3">
            <w:pPr>
              <w:spacing w:before="0" w:afterLines="28" w:after="67"/>
              <w:jc w:val="left"/>
              <w:rPr>
                <w:sz w:val="18"/>
                <w:szCs w:val="16"/>
              </w:rPr>
            </w:pPr>
            <w:r w:rsidRPr="005E297F">
              <w:rPr>
                <w:sz w:val="18"/>
                <w:szCs w:val="16"/>
              </w:rPr>
              <w:t>Medicina nuclear</w:t>
            </w:r>
          </w:p>
        </w:tc>
        <w:tc>
          <w:tcPr>
            <w:tcW w:w="759" w:type="pct"/>
            <w:noWrap/>
            <w:vAlign w:val="center"/>
            <w:hideMark/>
          </w:tcPr>
          <w:p w14:paraId="6B10F38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78" w:type="pct"/>
            <w:noWrap/>
            <w:vAlign w:val="center"/>
            <w:hideMark/>
          </w:tcPr>
          <w:p w14:paraId="045B584A"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546" w:type="pct"/>
            <w:noWrap/>
            <w:vAlign w:val="center"/>
            <w:hideMark/>
          </w:tcPr>
          <w:p w14:paraId="3F56C50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95" w:type="pct"/>
            <w:noWrap/>
            <w:vAlign w:val="center"/>
            <w:hideMark/>
          </w:tcPr>
          <w:p w14:paraId="7ED2906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96" w:type="pct"/>
            <w:noWrap/>
            <w:vAlign w:val="center"/>
            <w:hideMark/>
          </w:tcPr>
          <w:p w14:paraId="6EFBF72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510" w:type="pct"/>
            <w:noWrap/>
            <w:vAlign w:val="center"/>
            <w:hideMark/>
          </w:tcPr>
          <w:p w14:paraId="53462EC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510" w:type="pct"/>
            <w:noWrap/>
            <w:vAlign w:val="center"/>
            <w:hideMark/>
          </w:tcPr>
          <w:p w14:paraId="467D290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5023B0E7" w14:textId="5CE42250" w:rsidR="007847C3" w:rsidRDefault="007847C3" w:rsidP="007847C3">
      <w:r w:rsidRPr="007847C3">
        <w:rPr>
          <w:i/>
          <w:iCs/>
        </w:rPr>
        <w:t>*</w:t>
      </w:r>
      <w:r>
        <w:rPr>
          <w:i/>
          <w:iCs/>
        </w:rPr>
        <w:t xml:space="preserve"> </w:t>
      </w:r>
      <w:r w:rsidRPr="007847C3">
        <w:rPr>
          <w:i/>
          <w:iCs/>
        </w:rPr>
        <w:t>Se excluyeron subespecialidades y especialidades con menos de 20 postulantes.</w:t>
      </w:r>
    </w:p>
    <w:p w14:paraId="03342728" w14:textId="08DE3854" w:rsidR="00BF78F5" w:rsidRDefault="00BF78F5" w:rsidP="00323F24">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postulantes al residentado médico del Perú entre los años 2013 y 2023</w:t>
      </w:r>
    </w:p>
    <w:p w14:paraId="1DDCEE25" w14:textId="6A05C68A" w:rsidR="006678EB" w:rsidRDefault="00BF78F5" w:rsidP="00323F24">
      <w:r>
        <w:t xml:space="preserve">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w:t>
      </w:r>
      <w:r w:rsidR="005579F0">
        <w:t>sexo</w:t>
      </w:r>
      <w:r>
        <w:t xml:space="preserve"> femenino.</w:t>
      </w:r>
    </w:p>
    <w:p w14:paraId="107AD717" w14:textId="2E374B13" w:rsidR="00115BAA" w:rsidRDefault="00BF78F5" w:rsidP="00323F24">
      <w:r>
        <w:t xml:space="preserve">La especialidad con mayor porcentaje de postulantes representada en la tabla fue ortopedia y traumatología, llegando a 88.7% de postulantes de </w:t>
      </w:r>
      <w:r w:rsidR="005579F0">
        <w:t>sexo</w:t>
      </w:r>
      <w:r>
        <w:t xml:space="preserve"> masculino.</w:t>
      </w:r>
    </w:p>
    <w:p w14:paraId="7ECEDE6E" w14:textId="77777777" w:rsidR="00115BAA" w:rsidRDefault="00115BAA">
      <w:pPr>
        <w:spacing w:before="0" w:after="160" w:line="259" w:lineRule="auto"/>
        <w:jc w:val="left"/>
      </w:pPr>
      <w:r>
        <w:br w:type="page"/>
      </w:r>
    </w:p>
    <w:p w14:paraId="79D7D83C" w14:textId="551D572D" w:rsidR="006A54B5" w:rsidRPr="006A54B5" w:rsidRDefault="006A54B5" w:rsidP="006A54B5">
      <w:pPr>
        <w:jc w:val="center"/>
        <w:rPr>
          <w:b/>
          <w:bCs/>
          <w:lang w:val="es-MX"/>
        </w:rPr>
      </w:pPr>
      <w:bookmarkStart w:id="79" w:name="_Tabla_4:_especialidades"/>
      <w:bookmarkEnd w:id="7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3C9F344" w14:textId="36AA107A" w:rsidR="00CB6B04" w:rsidRPr="00CB6B04" w:rsidRDefault="00CB6B04" w:rsidP="005831AD">
      <w:pPr>
        <w:pStyle w:val="Ttulo4"/>
      </w:pPr>
      <w:bookmarkStart w:id="80" w:name="_Toc160649943"/>
      <w:bookmarkStart w:id="81" w:name="_Toc160651124"/>
      <w:bookmarkStart w:id="82" w:name="_Toc160651266"/>
      <w:bookmarkStart w:id="83" w:name="_Toc160702767"/>
      <w:bookmarkStart w:id="84" w:name="_Toc160702951"/>
      <w:bookmarkStart w:id="85" w:name="_Toc160703345"/>
      <w:bookmarkStart w:id="86" w:name="_Toc160808733"/>
      <w:bookmarkStart w:id="87" w:name="_Toc160808844"/>
      <w:r>
        <w:t xml:space="preserve">Tabla </w:t>
      </w:r>
      <w:r w:rsidR="00EC3A8E">
        <w:t>4</w:t>
      </w:r>
      <w:r>
        <w:t xml:space="preserve">: </w:t>
      </w:r>
      <w:r w:rsidR="00CC2A83">
        <w:t>E</w:t>
      </w:r>
      <w:r>
        <w:t xml:space="preserve">specialidades médicas con </w:t>
      </w:r>
      <w:r w:rsidRPr="00CC2A83">
        <w:t>mayores</w:t>
      </w:r>
      <w:r>
        <w:t xml:space="preserve"> odds ratios </w:t>
      </w:r>
      <w:r w:rsidR="0031709C">
        <w:t>entre aquellas con significancia estadística como predictoras</w:t>
      </w:r>
      <w:r>
        <w:t xml:space="preserve"> de </w:t>
      </w:r>
      <w:r w:rsidR="005579F0">
        <w:t>sexo</w:t>
      </w:r>
      <w:r w:rsidR="0031709C">
        <w:t xml:space="preserve"> entre postulantes</w:t>
      </w:r>
      <w:bookmarkEnd w:id="80"/>
      <w:bookmarkEnd w:id="81"/>
      <w:bookmarkEnd w:id="82"/>
      <w:bookmarkEnd w:id="83"/>
      <w:bookmarkEnd w:id="84"/>
      <w:bookmarkEnd w:id="85"/>
      <w:bookmarkEnd w:id="86"/>
      <w:bookmarkEnd w:id="87"/>
    </w:p>
    <w:tbl>
      <w:tblPr>
        <w:tblStyle w:val="Tablanormal2"/>
        <w:tblW w:w="5000" w:type="pct"/>
        <w:tblLook w:val="04A0" w:firstRow="1" w:lastRow="0" w:firstColumn="1" w:lastColumn="0" w:noHBand="0" w:noVBand="1"/>
      </w:tblPr>
      <w:tblGrid>
        <w:gridCol w:w="3475"/>
        <w:gridCol w:w="1281"/>
        <w:gridCol w:w="1863"/>
        <w:gridCol w:w="1891"/>
        <w:gridCol w:w="1236"/>
      </w:tblGrid>
      <w:tr w:rsidR="00CB6B04" w:rsidRPr="00CB6B04" w14:paraId="68A7D0DB"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3"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31709C">
              <w:rPr>
                <w:sz w:val="20"/>
                <w:szCs w:val="20"/>
              </w:rPr>
              <w:t>Odds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7"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7"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7"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7"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7"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7"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7"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7"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7"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7"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7"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7BB3F85C" w14:textId="0B7CB021" w:rsidR="007847C3" w:rsidRPr="007847C3" w:rsidRDefault="007847C3" w:rsidP="007847C3">
      <w:pPr>
        <w:spacing w:before="0" w:after="160" w:line="259" w:lineRule="auto"/>
        <w:jc w:val="left"/>
        <w:rPr>
          <w:i/>
          <w:iCs/>
        </w:rPr>
      </w:pPr>
      <w:r w:rsidRPr="007847C3">
        <w:rPr>
          <w:i/>
          <w:iCs/>
        </w:rPr>
        <w:t>* Se excluyeron subespecialidades y especialidades con menos de 20 postulantes. Odds ratios ajustados al año de postulación</w:t>
      </w:r>
    </w:p>
    <w:p w14:paraId="749F5730" w14:textId="3546E460" w:rsidR="00115BAA" w:rsidRDefault="00115BAA">
      <w:pPr>
        <w:spacing w:before="0" w:after="160" w:line="259" w:lineRule="auto"/>
        <w:jc w:val="left"/>
      </w:pPr>
      <w:r>
        <w:br w:type="page"/>
      </w:r>
    </w:p>
    <w:p w14:paraId="03167C31" w14:textId="17C3B41C" w:rsidR="00115BAA" w:rsidRDefault="00115BAA" w:rsidP="00CB6B04">
      <w:r>
        <w:lastRenderedPageBreak/>
        <w:t xml:space="preserve">En la tabla se muestran las </w:t>
      </w:r>
      <w:r w:rsidR="00C35260">
        <w:t xml:space="preserve">10 </w:t>
      </w:r>
      <w:r>
        <w:t>especialidades médicas con mayores odds ratios</w:t>
      </w:r>
      <w:r w:rsidR="0031709C">
        <w:t xml:space="preserve"> entre aquellas con significancia estadística</w:t>
      </w:r>
      <w:r>
        <w:t xml:space="preserve"> como predictoras del </w:t>
      </w:r>
      <w:r w:rsidR="005579F0">
        <w:t>sexo</w:t>
      </w:r>
      <w:r w:rsidR="0031709C">
        <w:t xml:space="preserve"> entre los postulantes. Los odds ratios están ajustados </w:t>
      </w:r>
      <w:r>
        <w:t>al año de postulación.</w:t>
      </w:r>
      <w:r w:rsidR="00C35260">
        <w:t xml:space="preserve"> El intervalo de confianza del odds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ordenadas de acuerdo al odds ratio.</w:t>
      </w:r>
    </w:p>
    <w:p w14:paraId="52143399" w14:textId="663A2FCA" w:rsidR="001929BE" w:rsidRPr="00707805" w:rsidRDefault="002811DD" w:rsidP="00707805">
      <w:r>
        <w:t>En total, las especialidades con significancia estadística con odds ratio superiores a uno</w:t>
      </w:r>
      <w:r w:rsidR="0031709C">
        <w:t xml:space="preserve"> (mayor número de postulantes de </w:t>
      </w:r>
      <w:r w:rsidR="005579F0">
        <w:t>sexo</w:t>
      </w:r>
      <w:r w:rsidR="0031709C">
        <w:t xml:space="preserve">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2C424948" w:rsidR="006A54B5" w:rsidRPr="006A54B5" w:rsidRDefault="006A54B5" w:rsidP="006A54B5">
      <w:pPr>
        <w:jc w:val="center"/>
        <w:rPr>
          <w:b/>
          <w:bCs/>
          <w:lang w:val="es-MX"/>
        </w:rPr>
      </w:pPr>
      <w:bookmarkStart w:id="88" w:name="_Tabla_5:_especialidades"/>
      <w:bookmarkEnd w:id="8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B25306E" w14:textId="5BC0626B" w:rsidR="0031709C" w:rsidRPr="0031709C" w:rsidRDefault="004A2254" w:rsidP="005831AD">
      <w:pPr>
        <w:pStyle w:val="Ttulo4"/>
      </w:pPr>
      <w:bookmarkStart w:id="89" w:name="_Tabla_5:_Especialidades_1"/>
      <w:bookmarkStart w:id="90" w:name="_Toc160649944"/>
      <w:bookmarkStart w:id="91" w:name="_Toc160651125"/>
      <w:bookmarkStart w:id="92" w:name="_Toc160651267"/>
      <w:bookmarkStart w:id="93" w:name="_Toc160702768"/>
      <w:bookmarkStart w:id="94" w:name="_Toc160702952"/>
      <w:bookmarkStart w:id="95" w:name="_Toc160703346"/>
      <w:bookmarkStart w:id="96" w:name="_Toc160808734"/>
      <w:bookmarkStart w:id="97" w:name="_Toc160808845"/>
      <w:bookmarkEnd w:id="89"/>
      <w:r>
        <w:t xml:space="preserve">Tabla </w:t>
      </w:r>
      <w:r w:rsidR="00EC3A8E">
        <w:t>5</w:t>
      </w:r>
      <w:r>
        <w:t xml:space="preserve">: </w:t>
      </w:r>
      <w:r w:rsidR="00CC2A83">
        <w:t>E</w:t>
      </w:r>
      <w:r w:rsidR="0031709C">
        <w:t xml:space="preserve">specialidades médicas con </w:t>
      </w:r>
      <w:r w:rsidR="0031709C" w:rsidRPr="00CC2A83">
        <w:t>menores</w:t>
      </w:r>
      <w:r w:rsidR="0031709C">
        <w:t xml:space="preserve"> odds ratios entre aquellas con significancia estadística como predictoras de </w:t>
      </w:r>
      <w:r w:rsidR="005579F0">
        <w:t>sexo</w:t>
      </w:r>
      <w:r w:rsidR="0031709C">
        <w:t xml:space="preserve"> entre postulantes</w:t>
      </w:r>
      <w:bookmarkEnd w:id="90"/>
      <w:bookmarkEnd w:id="91"/>
      <w:bookmarkEnd w:id="92"/>
      <w:bookmarkEnd w:id="93"/>
      <w:bookmarkEnd w:id="94"/>
      <w:bookmarkEnd w:id="95"/>
      <w:bookmarkEnd w:id="96"/>
      <w:bookmarkEnd w:id="97"/>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31709C">
              <w:rPr>
                <w:sz w:val="20"/>
                <w:szCs w:val="20"/>
              </w:rPr>
              <w:t>Odds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2B3D8B4B" w:rsidR="004A2254" w:rsidRPr="007847C3" w:rsidRDefault="007847C3" w:rsidP="007847C3">
      <w:pPr>
        <w:rPr>
          <w:i/>
          <w:iCs/>
        </w:rPr>
      </w:pPr>
      <w:r w:rsidRPr="007847C3">
        <w:rPr>
          <w:i/>
          <w:iCs/>
        </w:rPr>
        <w:t>*</w:t>
      </w:r>
      <w:r>
        <w:rPr>
          <w:i/>
          <w:iCs/>
        </w:rPr>
        <w:t xml:space="preserve"> </w:t>
      </w:r>
      <w:r w:rsidRPr="007847C3">
        <w:rPr>
          <w:i/>
          <w:iCs/>
        </w:rPr>
        <w:t>Se excluyeron subespecialidades y especialidades con menos de 20 postulantes. Odds ratios ajustados al año de postulación</w:t>
      </w:r>
      <w:r>
        <w:rPr>
          <w:i/>
          <w:iCs/>
        </w:rPr>
        <w:t>.</w:t>
      </w:r>
    </w:p>
    <w:p w14:paraId="34C3E344" w14:textId="77777777" w:rsidR="004A2254" w:rsidRDefault="004A2254">
      <w:pPr>
        <w:spacing w:before="0" w:after="160" w:line="259" w:lineRule="auto"/>
        <w:jc w:val="left"/>
      </w:pPr>
      <w:r>
        <w:br w:type="page"/>
      </w:r>
    </w:p>
    <w:p w14:paraId="13BEE3A5" w14:textId="4D496AC8" w:rsidR="0031709C" w:rsidRDefault="0031709C" w:rsidP="0031709C">
      <w:r>
        <w:lastRenderedPageBreak/>
        <w:t xml:space="preserve">En la tabla se muestran las 10 especialidades médicas con menores odds ratios entre aquellas con significancia estadística como predictoras del </w:t>
      </w:r>
      <w:r w:rsidR="005579F0">
        <w:t>sexo</w:t>
      </w:r>
      <w:r>
        <w:t xml:space="preserve"> entre los postulantes. Los odds ratios están ajustados al año de postulación. El intervalo de confianza del odds ratio se obtuvo a partir del valor ajustado de p mediante la corrección de Bonferroni, por lo que es a un nivel de confianza de 99.94%.</w:t>
      </w:r>
    </w:p>
    <w:p w14:paraId="68C773D5" w14:textId="52BF1DF5" w:rsidR="004A2254" w:rsidRDefault="004A2254" w:rsidP="004A2254">
      <w:r>
        <w:t>Estas especialidades tienen una razón de mujeres y hombres inferior al resto de especialidades y con significancia estadística, ordenadas de acuerdo al odds ratio.</w:t>
      </w:r>
    </w:p>
    <w:p w14:paraId="4EEBB325" w14:textId="4FE53999" w:rsidR="004A2254" w:rsidRPr="004A2254" w:rsidRDefault="002811DD" w:rsidP="004A2254">
      <w:r>
        <w:t xml:space="preserve">En total, las especialidades con significancia estadística con odds ratio inferiores a uno </w:t>
      </w:r>
      <w:r w:rsidR="0031709C">
        <w:t xml:space="preserve">(mayor número de postulantes de </w:t>
      </w:r>
      <w:r w:rsidR="005579F0">
        <w:t>sexo</w:t>
      </w:r>
      <w:r w:rsidR="0031709C">
        <w:t xml:space="preserve"> masculino) </w:t>
      </w:r>
      <w:r>
        <w:t xml:space="preserve">fueron: </w:t>
      </w:r>
      <w:r w:rsidRPr="002811DD">
        <w:t>ortopedia y traumatología, cirugía general, urología, neurocirugía, cardiología, cirugía de tórax y cardiovascular, cirugía plástica, cirugía oncológica, medicina intensiva, ginecología oncológica, cirugía hepatopancreatobiliar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4330D2DB" w:rsidR="006A54B5" w:rsidRPr="006A54B5" w:rsidRDefault="006A54B5" w:rsidP="006A54B5">
      <w:pPr>
        <w:jc w:val="center"/>
        <w:rPr>
          <w:b/>
          <w:bCs/>
          <w:lang w:val="es-MX"/>
        </w:rPr>
      </w:pPr>
      <w:bookmarkStart w:id="98" w:name="_Figura_2:_proporción"/>
      <w:bookmarkEnd w:id="9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1464DD0E" w14:textId="2E616338" w:rsidR="005930F2" w:rsidRDefault="005930F2" w:rsidP="005831AD">
      <w:pPr>
        <w:pStyle w:val="Ttulo4"/>
      </w:pPr>
      <w:bookmarkStart w:id="99" w:name="_Toc160649945"/>
      <w:bookmarkStart w:id="100" w:name="_Toc160651126"/>
      <w:bookmarkStart w:id="101" w:name="_Toc160651268"/>
      <w:bookmarkStart w:id="102" w:name="_Toc160702769"/>
      <w:bookmarkStart w:id="103" w:name="_Toc160702953"/>
      <w:bookmarkStart w:id="104" w:name="_Toc160703347"/>
      <w:bookmarkStart w:id="105" w:name="_Toc160808735"/>
      <w:bookmarkStart w:id="106" w:name="_Toc160808846"/>
      <w:r>
        <w:t xml:space="preserve">Figura 2: </w:t>
      </w:r>
      <w:r w:rsidR="00CC2A83">
        <w:t>P</w:t>
      </w:r>
      <w:r>
        <w:t>roporción de</w:t>
      </w:r>
      <w:r w:rsidR="00880D32">
        <w:t xml:space="preserve"> postulantes de </w:t>
      </w:r>
      <w:r w:rsidR="005579F0">
        <w:t>sexo</w:t>
      </w:r>
      <w:r w:rsidR="00880D32">
        <w:t xml:space="preserve"> femenino</w:t>
      </w:r>
      <w:r>
        <w:t xml:space="preserve"> de las seis especialidades médicas con </w:t>
      </w:r>
      <w:r w:rsidR="00880D32">
        <w:t xml:space="preserve">más postulantes </w:t>
      </w:r>
      <w:r>
        <w:t xml:space="preserve">entre aquellas que presentaban significancia estadística y un </w:t>
      </w:r>
      <w:r w:rsidRPr="00CC2A83">
        <w:t>odds ratio superior a uno</w:t>
      </w:r>
      <w:bookmarkEnd w:id="99"/>
      <w:bookmarkEnd w:id="100"/>
      <w:bookmarkEnd w:id="101"/>
      <w:bookmarkEnd w:id="102"/>
      <w:bookmarkEnd w:id="103"/>
      <w:bookmarkEnd w:id="104"/>
      <w:bookmarkEnd w:id="105"/>
      <w:bookmarkEnd w:id="106"/>
    </w:p>
    <w:p w14:paraId="770FB3DA" w14:textId="1B2AE990" w:rsidR="00081CFF" w:rsidRDefault="00976A19" w:rsidP="00081CFF">
      <w:pPr>
        <w:pStyle w:val="NormalWeb"/>
      </w:pPr>
      <w:r>
        <w:rPr>
          <w:noProof/>
        </w:rPr>
        <w:drawing>
          <wp:inline distT="0" distB="0" distL="0" distR="0" wp14:anchorId="32383199" wp14:editId="5F624C01">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16A898AB" w14:textId="14988E99" w:rsidR="007847C3" w:rsidRPr="007847C3" w:rsidRDefault="007847C3" w:rsidP="007847C3">
      <w:pPr>
        <w:rPr>
          <w:i/>
          <w:iCs/>
        </w:rPr>
      </w:pPr>
      <w:r w:rsidRPr="007847C3">
        <w:rPr>
          <w:i/>
          <w:iCs/>
        </w:rPr>
        <w:t>* La línea negra muestra la proporción global de los postulantes.</w:t>
      </w:r>
    </w:p>
    <w:p w14:paraId="6A4BCCB4" w14:textId="3F1FDD62" w:rsidR="00393A7D" w:rsidRDefault="00393A7D" w:rsidP="00323F24">
      <w:pPr>
        <w:spacing w:before="0" w:after="160" w:line="259" w:lineRule="auto"/>
      </w:pPr>
      <w:r>
        <w:t xml:space="preserve">En la figura se muestra la </w:t>
      </w:r>
      <w:r w:rsidRPr="00393A7D">
        <w:t>proporción de mujeres de las seis especialidades médicas con mayor número de postulantes entre aquellas que presentaban significancia estadística y un odds ratio superior a uno, datos de postulantes al programa de residentado médico del Perú entre los años 2013 y 2023</w:t>
      </w:r>
      <w:r>
        <w:t>.</w:t>
      </w:r>
    </w:p>
    <w:p w14:paraId="00DEEA8A" w14:textId="634DD8D9" w:rsidR="00393A7D" w:rsidRDefault="00393A7D" w:rsidP="00323F24">
      <w:pPr>
        <w:spacing w:before="0" w:after="160" w:line="259" w:lineRule="auto"/>
      </w:pPr>
      <w:r>
        <w:t xml:space="preserve">Se puede observar que estas especialidades se caracterizan por tener una mayor proporción de postulantes de </w:t>
      </w:r>
      <w:r w:rsidR="005579F0">
        <w:t>sexo</w:t>
      </w:r>
      <w:r>
        <w:t xml:space="preserve"> femenino en comparación con la proporción global, también se observa que, en líneas generales, tienen más mujeres que hombres (líneas sobre la línea roja discontinua que indica igual número de postulantes de </w:t>
      </w:r>
      <w:r w:rsidR="005579F0">
        <w:t>sexo</w:t>
      </w:r>
      <w:r>
        <w:t xml:space="preserve"> femenino y masculino).</w:t>
      </w:r>
    </w:p>
    <w:p w14:paraId="02891FEF" w14:textId="6CAAAA15" w:rsidR="004D6292" w:rsidRDefault="004D6292">
      <w:pPr>
        <w:spacing w:before="0" w:after="160" w:line="259" w:lineRule="auto"/>
        <w:jc w:val="left"/>
      </w:pPr>
      <w:r>
        <w:br w:type="page"/>
      </w:r>
    </w:p>
    <w:p w14:paraId="3E769275" w14:textId="53EC3F73" w:rsidR="006A54B5" w:rsidRPr="006A54B5" w:rsidRDefault="006A54B5" w:rsidP="006A54B5">
      <w:pPr>
        <w:jc w:val="center"/>
        <w:rPr>
          <w:b/>
          <w:bCs/>
          <w:lang w:val="es-MX"/>
        </w:rPr>
      </w:pPr>
      <w:bookmarkStart w:id="107" w:name="_Figura_3:_proporción"/>
      <w:bookmarkEnd w:id="10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5C4EC521" w14:textId="41BBF53A" w:rsidR="004D6292" w:rsidRDefault="004D6292" w:rsidP="005831AD">
      <w:pPr>
        <w:pStyle w:val="Ttulo4"/>
      </w:pPr>
      <w:bookmarkStart w:id="108" w:name="_Toc160649946"/>
      <w:bookmarkStart w:id="109" w:name="_Toc160651127"/>
      <w:bookmarkStart w:id="110" w:name="_Toc160651269"/>
      <w:bookmarkStart w:id="111" w:name="_Toc160702770"/>
      <w:bookmarkStart w:id="112" w:name="_Toc160702954"/>
      <w:bookmarkStart w:id="113" w:name="_Toc160703348"/>
      <w:bookmarkStart w:id="114" w:name="_Toc160808736"/>
      <w:bookmarkStart w:id="115" w:name="_Toc160808847"/>
      <w:r>
        <w:t xml:space="preserve">Figura </w:t>
      </w:r>
      <w:r w:rsidR="00EC3A8E">
        <w:t>3</w:t>
      </w:r>
      <w:r>
        <w:t xml:space="preserve">: </w:t>
      </w:r>
      <w:r w:rsidR="00CC2A83">
        <w:t>P</w:t>
      </w:r>
      <w:r>
        <w:t xml:space="preserve">roporción de </w:t>
      </w:r>
      <w:r w:rsidR="00880D32">
        <w:t xml:space="preserve">postulantes de </w:t>
      </w:r>
      <w:r w:rsidR="005579F0">
        <w:t>sexo</w:t>
      </w:r>
      <w:r w:rsidR="00880D32">
        <w:t xml:space="preserve"> femenino</w:t>
      </w:r>
      <w:r>
        <w:t xml:space="preserve"> de las seis especialidades médicas con </w:t>
      </w:r>
      <w:r w:rsidR="00880D32">
        <w:t>más</w:t>
      </w:r>
      <w:r>
        <w:t xml:space="preserve"> postulantes entre aquellas que presentaban significancia estadística y un </w:t>
      </w:r>
      <w:r w:rsidRPr="00CC2A83">
        <w:t xml:space="preserve">odds ratio </w:t>
      </w:r>
      <w:r w:rsidR="000013E6" w:rsidRPr="00CC2A83">
        <w:t>inferior</w:t>
      </w:r>
      <w:r w:rsidRPr="00CC2A83">
        <w:t xml:space="preserve"> a uno</w:t>
      </w:r>
      <w:bookmarkEnd w:id="108"/>
      <w:bookmarkEnd w:id="109"/>
      <w:bookmarkEnd w:id="110"/>
      <w:bookmarkEnd w:id="111"/>
      <w:bookmarkEnd w:id="112"/>
      <w:bookmarkEnd w:id="113"/>
      <w:bookmarkEnd w:id="114"/>
      <w:bookmarkEnd w:id="115"/>
    </w:p>
    <w:p w14:paraId="6D0294E0" w14:textId="63E11CDC" w:rsidR="00081CFF" w:rsidRDefault="00976A19" w:rsidP="00081CFF">
      <w:pPr>
        <w:pStyle w:val="NormalWeb"/>
      </w:pPr>
      <w:r>
        <w:rPr>
          <w:noProof/>
        </w:rPr>
        <w:drawing>
          <wp:inline distT="0" distB="0" distL="0" distR="0" wp14:anchorId="0C71F272" wp14:editId="590AA8A4">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0AC8ED5D" w14:textId="5EE4A941" w:rsidR="007847C3" w:rsidRPr="007847C3" w:rsidRDefault="007847C3" w:rsidP="007847C3">
      <w:pPr>
        <w:rPr>
          <w:i/>
          <w:iCs/>
        </w:rPr>
      </w:pPr>
      <w:r w:rsidRPr="007847C3">
        <w:rPr>
          <w:i/>
          <w:iCs/>
        </w:rPr>
        <w:t>*</w:t>
      </w:r>
      <w:r>
        <w:rPr>
          <w:i/>
          <w:iCs/>
        </w:rPr>
        <w:t xml:space="preserve"> </w:t>
      </w:r>
      <w:r w:rsidRPr="007847C3">
        <w:rPr>
          <w:i/>
          <w:iCs/>
        </w:rPr>
        <w:t>La línea negra muestra la proporción global de los postulantes.</w:t>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odds ratio </w:t>
      </w:r>
      <w:r>
        <w:t>inferior</w:t>
      </w:r>
      <w:r w:rsidRPr="00393A7D">
        <w:t xml:space="preserve"> a uno, datos de postulantes al programa de residentado médico del Perú entre los años 2013 y 2023</w:t>
      </w:r>
      <w:r>
        <w:t>.</w:t>
      </w:r>
    </w:p>
    <w:p w14:paraId="0D0F43CA" w14:textId="4BC43DFC" w:rsidR="00693077" w:rsidRDefault="00393A7D" w:rsidP="007847C3">
      <w:pPr>
        <w:spacing w:before="0" w:after="160" w:line="259" w:lineRule="auto"/>
      </w:pPr>
      <w:r>
        <w:t xml:space="preserve">Se puede observar que estas especialidades se caracterizan por tener una menor proporción de postulantes de </w:t>
      </w:r>
      <w:r w:rsidR="005579F0">
        <w:t>sexo</w:t>
      </w:r>
      <w:r>
        <w:t xml:space="preserve"> femenino en comparación con la proporción global, también se observa que, en líneas generales, tienen menos mujeres que hombres (líneas por debajo de la línea roja discontinua que indica igual número de postulantes de </w:t>
      </w:r>
      <w:r w:rsidR="005579F0">
        <w:t>sexo</w:t>
      </w:r>
      <w:r>
        <w:t xml:space="preserve"> femenino y masculino).</w:t>
      </w:r>
      <w:r w:rsidR="00693077">
        <w:br w:type="page"/>
      </w:r>
    </w:p>
    <w:p w14:paraId="43D04A74" w14:textId="142EC7BD" w:rsidR="006A54B5" w:rsidRPr="006A54B5" w:rsidRDefault="006A54B5" w:rsidP="006A54B5">
      <w:pPr>
        <w:jc w:val="center"/>
        <w:rPr>
          <w:b/>
          <w:bCs/>
          <w:lang w:val="es-MX"/>
        </w:rPr>
      </w:pPr>
      <w:bookmarkStart w:id="116" w:name="_Figura_4:_proporción"/>
      <w:bookmarkEnd w:id="11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48D07D9C" w14:textId="505D9688" w:rsidR="00976A19" w:rsidRDefault="00693077" w:rsidP="005831AD">
      <w:pPr>
        <w:pStyle w:val="Ttulo4"/>
      </w:pPr>
      <w:bookmarkStart w:id="117" w:name="_Figura_4:_proporción_1"/>
      <w:bookmarkStart w:id="118" w:name="_Toc160649947"/>
      <w:bookmarkStart w:id="119" w:name="_Toc160651128"/>
      <w:bookmarkStart w:id="120" w:name="_Toc160651270"/>
      <w:bookmarkStart w:id="121" w:name="_Toc160702771"/>
      <w:bookmarkStart w:id="122" w:name="_Toc160702955"/>
      <w:bookmarkStart w:id="123" w:name="_Toc160703349"/>
      <w:bookmarkStart w:id="124" w:name="_Toc160808737"/>
      <w:bookmarkStart w:id="125" w:name="_Toc160808848"/>
      <w:bookmarkEnd w:id="117"/>
      <w:r>
        <w:t xml:space="preserve">Figura </w:t>
      </w:r>
      <w:r w:rsidR="00EC3A8E">
        <w:t>4</w:t>
      </w:r>
      <w:r w:rsidR="001E730E">
        <w:t>:</w:t>
      </w:r>
      <w:r w:rsidR="0014747D">
        <w:t xml:space="preserve"> </w:t>
      </w:r>
      <w:r w:rsidR="00CC2A83">
        <w:t>P</w:t>
      </w:r>
      <w:r w:rsidR="0014747D">
        <w:t xml:space="preserve">roporción de </w:t>
      </w:r>
      <w:r w:rsidR="00880D32">
        <w:t xml:space="preserve">postulantes de </w:t>
      </w:r>
      <w:r w:rsidR="005579F0">
        <w:t>sexo</w:t>
      </w:r>
      <w:r w:rsidR="00880D32">
        <w:t xml:space="preserve"> femenino</w:t>
      </w:r>
      <w:r w:rsidR="0014747D">
        <w:t xml:space="preserve"> </w:t>
      </w:r>
      <w:r w:rsidR="00880D32">
        <w:t>de las</w:t>
      </w:r>
      <w:r w:rsidR="0014747D">
        <w:t xml:space="preserve"> especialidades que tuvieron una modificación de efecto sobre el año de postulación estadísticamente significativa</w:t>
      </w:r>
      <w:bookmarkEnd w:id="118"/>
      <w:bookmarkEnd w:id="119"/>
      <w:bookmarkEnd w:id="120"/>
      <w:bookmarkEnd w:id="121"/>
      <w:bookmarkEnd w:id="122"/>
      <w:bookmarkEnd w:id="123"/>
      <w:bookmarkEnd w:id="124"/>
      <w:bookmarkEnd w:id="125"/>
    </w:p>
    <w:p w14:paraId="52C34887" w14:textId="6E90FD36" w:rsidR="0014747D" w:rsidRDefault="00976A19" w:rsidP="0014747D">
      <w:pPr>
        <w:pStyle w:val="NormalWeb"/>
      </w:pPr>
      <w:r>
        <w:rPr>
          <w:noProof/>
        </w:rPr>
        <w:drawing>
          <wp:inline distT="0" distB="0" distL="0" distR="0" wp14:anchorId="67BF1AD3" wp14:editId="08F47319">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25655D20" w14:textId="2DC6FC94" w:rsidR="007847C3" w:rsidRPr="007847C3" w:rsidRDefault="007847C3" w:rsidP="007847C3">
      <w:pPr>
        <w:spacing w:before="0" w:after="160" w:line="259" w:lineRule="auto"/>
        <w:jc w:val="left"/>
        <w:rPr>
          <w:i/>
          <w:iCs/>
        </w:rPr>
      </w:pPr>
      <w:r w:rsidRPr="007847C3">
        <w:rPr>
          <w:i/>
          <w:iCs/>
        </w:rPr>
        <w:t>* Se observa como línea negra la proporción global de postulantes de sexo femenino.</w:t>
      </w:r>
    </w:p>
    <w:p w14:paraId="1AACE937" w14:textId="633451F8"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xml:space="preserve">, luego de incluir la interacción de la especialidad y el año de postulación en el modelo estadístico (regresión lineal) que tiene como variable dependiente (resultado) el </w:t>
      </w:r>
      <w:r w:rsidR="005579F0">
        <w:t>sexo</w:t>
      </w:r>
      <w:r w:rsidR="008F0402">
        <w:t xml:space="preserve">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5C498B83" w:rsidR="006A54B5" w:rsidRPr="006A54B5" w:rsidRDefault="006A54B5" w:rsidP="006A54B5">
      <w:pPr>
        <w:jc w:val="center"/>
        <w:rPr>
          <w:b/>
          <w:bCs/>
          <w:lang w:val="es-MX"/>
        </w:rPr>
      </w:pPr>
      <w:bookmarkStart w:id="126" w:name="_Figura_5:_número"/>
      <w:bookmarkEnd w:id="12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51D05BB0" w14:textId="003796A8" w:rsidR="00707805" w:rsidRDefault="00974CF5" w:rsidP="005831AD">
      <w:pPr>
        <w:pStyle w:val="Ttulo4"/>
      </w:pPr>
      <w:bookmarkStart w:id="127" w:name="_Toc160649948"/>
      <w:bookmarkStart w:id="128" w:name="_Toc160651129"/>
      <w:bookmarkStart w:id="129" w:name="_Toc160651271"/>
      <w:bookmarkStart w:id="130" w:name="_Toc160702772"/>
      <w:bookmarkStart w:id="131" w:name="_Toc160702956"/>
      <w:bookmarkStart w:id="132" w:name="_Toc160703350"/>
      <w:bookmarkStart w:id="133" w:name="_Toc160808738"/>
      <w:bookmarkStart w:id="134" w:name="_Toc160808849"/>
      <w:r>
        <w:t xml:space="preserve">Figura </w:t>
      </w:r>
      <w:r w:rsidR="00EC3A8E">
        <w:t>5</w:t>
      </w:r>
      <w:r>
        <w:t xml:space="preserve">: </w:t>
      </w:r>
      <w:r w:rsidR="00CC2A83">
        <w:t>N</w:t>
      </w:r>
      <w:r>
        <w:t xml:space="preserve">úmero de postulantes al programa de residentado médico </w:t>
      </w:r>
      <w:r w:rsidR="00880D32">
        <w:t>a</w:t>
      </w:r>
      <w:r>
        <w:t xml:space="preserve"> especialidades clínicas y quirúrgicas en los distintos años</w:t>
      </w:r>
      <w:bookmarkEnd w:id="127"/>
      <w:bookmarkEnd w:id="128"/>
      <w:bookmarkEnd w:id="129"/>
      <w:bookmarkEnd w:id="130"/>
      <w:bookmarkEnd w:id="131"/>
      <w:bookmarkEnd w:id="132"/>
      <w:bookmarkEnd w:id="133"/>
      <w:bookmarkEnd w:id="134"/>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4F03F8E">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En la figura se observa el número de postulantes al programa de residentado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3F9D1338" w:rsidR="006A54B5" w:rsidRPr="006A54B5" w:rsidRDefault="006A54B5" w:rsidP="006A54B5">
      <w:pPr>
        <w:jc w:val="center"/>
        <w:rPr>
          <w:b/>
          <w:bCs/>
          <w:lang w:val="es-MX"/>
        </w:rPr>
      </w:pPr>
      <w:bookmarkStart w:id="135" w:name="_Figura_6:_proporción"/>
      <w:bookmarkEnd w:id="13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7D4C961" w14:textId="37E14341" w:rsidR="00974CF5" w:rsidRDefault="00974CF5" w:rsidP="005831AD">
      <w:pPr>
        <w:pStyle w:val="Ttulo4"/>
      </w:pPr>
      <w:bookmarkStart w:id="136" w:name="_Toc160649949"/>
      <w:bookmarkStart w:id="137" w:name="_Toc160651130"/>
      <w:bookmarkStart w:id="138" w:name="_Toc160651272"/>
      <w:bookmarkStart w:id="139" w:name="_Toc160702773"/>
      <w:bookmarkStart w:id="140" w:name="_Toc160702957"/>
      <w:bookmarkStart w:id="141" w:name="_Toc160703351"/>
      <w:bookmarkStart w:id="142" w:name="_Toc160808739"/>
      <w:bookmarkStart w:id="143" w:name="_Toc160808850"/>
      <w:r>
        <w:t xml:space="preserve">Figura </w:t>
      </w:r>
      <w:r w:rsidR="00EC3A8E">
        <w:t>6</w:t>
      </w:r>
      <w:r>
        <w:t xml:space="preserve">: </w:t>
      </w:r>
      <w:r w:rsidR="00CC2A83">
        <w:t>P</w:t>
      </w:r>
      <w:r>
        <w:t xml:space="preserve">roporción de postulantes </w:t>
      </w:r>
      <w:r w:rsidR="00880D32">
        <w:t xml:space="preserve">de </w:t>
      </w:r>
      <w:r w:rsidR="005579F0">
        <w:t>sexo</w:t>
      </w:r>
      <w:r w:rsidR="00880D32">
        <w:t xml:space="preserve"> femenino </w:t>
      </w:r>
      <w:r>
        <w:t>al programa de residentado médico</w:t>
      </w:r>
      <w:r w:rsidR="00880D32">
        <w:t xml:space="preserve"> </w:t>
      </w:r>
      <w:r>
        <w:t xml:space="preserve">separada por especialidades clínicas y quirúrgicas entre </w:t>
      </w:r>
      <w:r w:rsidR="00880D32">
        <w:t>los distintos años</w:t>
      </w:r>
      <w:bookmarkEnd w:id="136"/>
      <w:bookmarkEnd w:id="137"/>
      <w:bookmarkEnd w:id="138"/>
      <w:bookmarkEnd w:id="139"/>
      <w:bookmarkEnd w:id="140"/>
      <w:bookmarkEnd w:id="141"/>
      <w:bookmarkEnd w:id="142"/>
      <w:bookmarkEnd w:id="143"/>
    </w:p>
    <w:p w14:paraId="3253D09A" w14:textId="77777777" w:rsidR="00976A19" w:rsidRDefault="00976A19" w:rsidP="00974CF5"/>
    <w:p w14:paraId="02768E2F" w14:textId="74712B1E" w:rsidR="00AE5075" w:rsidRDefault="00E63952" w:rsidP="00AE5075">
      <w:pPr>
        <w:pStyle w:val="NormalWeb"/>
      </w:pPr>
      <w:r>
        <w:rPr>
          <w:noProof/>
        </w:rPr>
        <w:drawing>
          <wp:inline distT="0" distB="0" distL="0" distR="0" wp14:anchorId="0D6B4EC6" wp14:editId="2FC2EA47">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45ED3C51" w14:textId="7DC74093" w:rsidR="007847C3" w:rsidRPr="007847C3" w:rsidRDefault="007847C3" w:rsidP="007847C3">
      <w:pPr>
        <w:rPr>
          <w:i/>
          <w:iCs/>
        </w:rPr>
      </w:pPr>
      <w:r w:rsidRPr="007847C3">
        <w:rPr>
          <w:i/>
          <w:iCs/>
        </w:rPr>
        <w:t>* La línea negra del gráfico muestra la proporción global de mujeres postulantes.</w:t>
      </w:r>
    </w:p>
    <w:p w14:paraId="6CC87B73" w14:textId="77777777" w:rsidR="00880D32" w:rsidRPr="007847C3" w:rsidRDefault="00880D32" w:rsidP="00AE5075">
      <w:pPr>
        <w:pStyle w:val="NormalWeb"/>
        <w:rPr>
          <w:lang w:val="es-PE"/>
        </w:rPr>
      </w:pPr>
    </w:p>
    <w:p w14:paraId="53601B11" w14:textId="3A10584B" w:rsidR="00A40070" w:rsidRDefault="00A40070" w:rsidP="00323F24">
      <w:pPr>
        <w:spacing w:before="0" w:after="160" w:line="259" w:lineRule="auto"/>
      </w:pPr>
      <w:r>
        <w:t>En la figura se observa la proporción global de mujeres postulantes al programa de residentado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37224032" w:rsidR="006A54B5" w:rsidRPr="006A54B5" w:rsidRDefault="006A54B5" w:rsidP="006A54B5">
      <w:pPr>
        <w:jc w:val="center"/>
        <w:rPr>
          <w:b/>
          <w:bCs/>
          <w:lang w:val="es-MX"/>
        </w:rPr>
      </w:pPr>
      <w:bookmarkStart w:id="144" w:name="_Figura_7:_número"/>
      <w:bookmarkEnd w:id="14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22B7EFEF" w14:textId="746E53B6" w:rsidR="00974CF5" w:rsidRDefault="00974CF5" w:rsidP="005831AD">
      <w:pPr>
        <w:pStyle w:val="Ttulo4"/>
      </w:pPr>
      <w:bookmarkStart w:id="145" w:name="_Toc160649950"/>
      <w:bookmarkStart w:id="146" w:name="_Toc160651131"/>
      <w:bookmarkStart w:id="147" w:name="_Toc160651273"/>
      <w:bookmarkStart w:id="148" w:name="_Toc160702774"/>
      <w:bookmarkStart w:id="149" w:name="_Toc160702958"/>
      <w:bookmarkStart w:id="150" w:name="_Toc160703352"/>
      <w:bookmarkStart w:id="151" w:name="_Toc160808740"/>
      <w:bookmarkStart w:id="152" w:name="_Toc160808851"/>
      <w:r>
        <w:t xml:space="preserve">Figura </w:t>
      </w:r>
      <w:r w:rsidR="00EC3A8E">
        <w:t>7</w:t>
      </w:r>
      <w:r>
        <w:t xml:space="preserve">: </w:t>
      </w:r>
      <w:r w:rsidR="00CC2A83">
        <w:t>N</w:t>
      </w:r>
      <w:r>
        <w:t xml:space="preserve">úmero de postulantes de </w:t>
      </w:r>
      <w:r w:rsidR="005579F0">
        <w:t>sexo</w:t>
      </w:r>
      <w:r>
        <w:t xml:space="preserve"> </w:t>
      </w:r>
      <w:r w:rsidRPr="00CC2A83">
        <w:t>femenino</w:t>
      </w:r>
      <w:r>
        <w:t xml:space="preserve"> al programa de residentado médico a especialidades clínicas y quirúrgicas en los distintos años</w:t>
      </w:r>
      <w:bookmarkEnd w:id="145"/>
      <w:bookmarkEnd w:id="146"/>
      <w:bookmarkEnd w:id="147"/>
      <w:bookmarkEnd w:id="148"/>
      <w:bookmarkEnd w:id="149"/>
      <w:bookmarkEnd w:id="150"/>
      <w:bookmarkEnd w:id="151"/>
      <w:bookmarkEnd w:id="152"/>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63A26867">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54020E13" w:rsidR="00A40070" w:rsidRDefault="00A40070" w:rsidP="00323F24">
      <w:r w:rsidRPr="00A40070">
        <w:t xml:space="preserve">En la figura se observa el número de postulantes de </w:t>
      </w:r>
      <w:r w:rsidR="005579F0">
        <w:t>sexo</w:t>
      </w:r>
      <w:r w:rsidRPr="00A40070">
        <w:t xml:space="preserve"> femenino al programa de residentado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r w:rsidR="006D27B9" w:rsidRPr="00A40070">
        <w:t>postulantes</w:t>
      </w:r>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4E5117C" w:rsidR="006A54B5" w:rsidRPr="006A54B5" w:rsidRDefault="006A54B5" w:rsidP="006A54B5">
      <w:pPr>
        <w:jc w:val="center"/>
        <w:rPr>
          <w:b/>
          <w:bCs/>
          <w:lang w:val="es-MX"/>
        </w:rPr>
      </w:pPr>
      <w:bookmarkStart w:id="153" w:name="_Figura_8:_número"/>
      <w:bookmarkEnd w:id="15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4AB58112" w14:textId="3CD4023F" w:rsidR="00974CF5" w:rsidRDefault="00974CF5" w:rsidP="005831AD">
      <w:pPr>
        <w:pStyle w:val="Ttulo4"/>
      </w:pPr>
      <w:bookmarkStart w:id="154" w:name="_Toc160649951"/>
      <w:bookmarkStart w:id="155" w:name="_Toc160651132"/>
      <w:bookmarkStart w:id="156" w:name="_Toc160651274"/>
      <w:bookmarkStart w:id="157" w:name="_Toc160702775"/>
      <w:bookmarkStart w:id="158" w:name="_Toc160702959"/>
      <w:bookmarkStart w:id="159" w:name="_Toc160703353"/>
      <w:bookmarkStart w:id="160" w:name="_Toc160808741"/>
      <w:bookmarkStart w:id="161" w:name="_Toc160808852"/>
      <w:r>
        <w:t xml:space="preserve">Figura </w:t>
      </w:r>
      <w:r w:rsidR="00EC3A8E">
        <w:t>8</w:t>
      </w:r>
      <w:r>
        <w:t xml:space="preserve">: </w:t>
      </w:r>
      <w:r w:rsidR="00CC2A83">
        <w:t>N</w:t>
      </w:r>
      <w:r>
        <w:t xml:space="preserve">úmero de postulantes de </w:t>
      </w:r>
      <w:r w:rsidR="005579F0">
        <w:t>sexo</w:t>
      </w:r>
      <w:r>
        <w:t xml:space="preserve"> </w:t>
      </w:r>
      <w:r w:rsidRPr="00CC2A83">
        <w:t>masculino</w:t>
      </w:r>
      <w:r>
        <w:t xml:space="preserve"> al programa de residentado médico a especialidades clínicas y quirúrgicas en los distintos años</w:t>
      </w:r>
      <w:bookmarkEnd w:id="154"/>
      <w:bookmarkEnd w:id="155"/>
      <w:bookmarkEnd w:id="156"/>
      <w:bookmarkEnd w:id="157"/>
      <w:bookmarkEnd w:id="158"/>
      <w:bookmarkEnd w:id="159"/>
      <w:bookmarkEnd w:id="160"/>
      <w:bookmarkEnd w:id="161"/>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88C239D">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177B46E7" w:rsidR="0014747D" w:rsidRDefault="00A40070" w:rsidP="00323F24">
      <w:pPr>
        <w:spacing w:before="0" w:after="160" w:line="259" w:lineRule="auto"/>
      </w:pPr>
      <w:r w:rsidRPr="00A40070">
        <w:t xml:space="preserve">En la figura se representa lo mismo que en la figura </w:t>
      </w:r>
      <w:r w:rsidR="0014747D">
        <w:t>anterior</w:t>
      </w:r>
      <w:r w:rsidRPr="00A40070">
        <w:t xml:space="preserve">, pero para el </w:t>
      </w:r>
      <w:r w:rsidR="005579F0">
        <w:t>sexo</w:t>
      </w:r>
      <w:r w:rsidRPr="00A40070">
        <w:t xml:space="preserve"> masculino. Se observa</w:t>
      </w:r>
      <w:r w:rsidR="00AE5075">
        <w:t xml:space="preserve"> también una disminución de postulantes en los años 2020 y 2021. Se encontró que </w:t>
      </w:r>
      <w:r w:rsidRPr="00A40070">
        <w:t xml:space="preserve">en el </w:t>
      </w:r>
      <w:r w:rsidR="005579F0">
        <w:t>sexo</w:t>
      </w:r>
      <w:r w:rsidRPr="00A40070">
        <w:t xml:space="preserve"> masculino las especialidades quirúrgicas ocupan una mayor parte de las postulaciones, en comparación con el </w:t>
      </w:r>
      <w:r w:rsidR="005579F0">
        <w:t>sexo</w:t>
      </w:r>
      <w:r w:rsidRPr="00A40070">
        <w:t xml:space="preserve"> femenino.</w:t>
      </w:r>
    </w:p>
    <w:p w14:paraId="68A8774A" w14:textId="555C9AEB" w:rsidR="00974CF5" w:rsidRDefault="00974CF5">
      <w:pPr>
        <w:spacing w:before="0" w:after="160" w:line="259" w:lineRule="auto"/>
        <w:jc w:val="left"/>
      </w:pPr>
      <w:r>
        <w:br w:type="page"/>
      </w:r>
    </w:p>
    <w:p w14:paraId="62C8824D" w14:textId="2E7F6F38" w:rsidR="006A54B5" w:rsidRPr="006A54B5" w:rsidRDefault="006A54B5" w:rsidP="006A54B5">
      <w:pPr>
        <w:jc w:val="center"/>
        <w:rPr>
          <w:b/>
          <w:bCs/>
          <w:lang w:val="es-MX"/>
        </w:rPr>
      </w:pPr>
      <w:bookmarkStart w:id="162" w:name="_Tabla_6:_comparación"/>
      <w:bookmarkEnd w:id="16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10CD58A" w14:textId="5F4A7A40" w:rsidR="00751A96" w:rsidRPr="00751A96" w:rsidRDefault="00751A96" w:rsidP="005831AD">
      <w:pPr>
        <w:pStyle w:val="Ttulo4"/>
      </w:pPr>
      <w:bookmarkStart w:id="163" w:name="_Toc160649952"/>
      <w:bookmarkStart w:id="164" w:name="_Toc160651133"/>
      <w:bookmarkStart w:id="165" w:name="_Toc160651275"/>
      <w:bookmarkStart w:id="166" w:name="_Toc160702776"/>
      <w:bookmarkStart w:id="167" w:name="_Toc160702960"/>
      <w:bookmarkStart w:id="168" w:name="_Toc160703354"/>
      <w:bookmarkStart w:id="169" w:name="_Toc160808742"/>
      <w:bookmarkStart w:id="170" w:name="_Toc160808853"/>
      <w:r>
        <w:t xml:space="preserve">Tabla </w:t>
      </w:r>
      <w:r w:rsidR="00EC3A8E">
        <w:t>6</w:t>
      </w:r>
      <w:r w:rsidR="00EE3330">
        <w:t xml:space="preserve">: </w:t>
      </w:r>
      <w:r w:rsidR="00CC2A83">
        <w:t>C</w:t>
      </w:r>
      <w:r w:rsidR="00EE3330">
        <w:t xml:space="preserve">omparación en el número y porcentaje de postulantes al residentado médico entre mujeres y </w:t>
      </w:r>
      <w:r w:rsidR="00D277E7">
        <w:t>varones</w:t>
      </w:r>
      <w:r w:rsidR="00EE3330">
        <w:t xml:space="preserve"> de acuerdo a postulación a especialidad clínica o especialidad quirúrgica entre </w:t>
      </w:r>
      <w:r w:rsidR="00880D32">
        <w:t>los distintos años</w:t>
      </w:r>
      <w:bookmarkEnd w:id="163"/>
      <w:bookmarkEnd w:id="164"/>
      <w:bookmarkEnd w:id="165"/>
      <w:bookmarkEnd w:id="166"/>
      <w:bookmarkEnd w:id="167"/>
      <w:bookmarkEnd w:id="168"/>
      <w:bookmarkEnd w:id="169"/>
      <w:bookmarkEnd w:id="170"/>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7847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1" w:type="pct"/>
            <w:gridSpan w:val="4"/>
            <w:tcBorders>
              <w:left w:val="single" w:sz="4" w:space="0" w:color="auto"/>
              <w:right w:val="single" w:sz="4" w:space="0" w:color="auto"/>
            </w:tcBorders>
            <w:vAlign w:val="center"/>
          </w:tcPr>
          <w:p w14:paraId="31F74104" w14:textId="65F718E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femenino</w:t>
            </w:r>
          </w:p>
        </w:tc>
        <w:tc>
          <w:tcPr>
            <w:tcW w:w="2282" w:type="pct"/>
            <w:gridSpan w:val="4"/>
            <w:tcBorders>
              <w:left w:val="single" w:sz="4" w:space="0" w:color="auto"/>
            </w:tcBorders>
            <w:vAlign w:val="center"/>
          </w:tcPr>
          <w:p w14:paraId="6DFB1801" w14:textId="5B8F46A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masculino</w:t>
            </w:r>
          </w:p>
        </w:tc>
      </w:tr>
      <w:tr w:rsidR="00751A96" w:rsidRPr="000013E6" w14:paraId="2B6624D2"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9"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1"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7847C3">
        <w:tc>
          <w:tcPr>
            <w:cnfStyle w:val="001000000000" w:firstRow="0" w:lastRow="0" w:firstColumn="1" w:lastColumn="0" w:oddVBand="0" w:evenVBand="0" w:oddHBand="0" w:evenHBand="0" w:firstRowFirstColumn="0" w:firstRowLastColumn="0" w:lastRowFirstColumn="0" w:lastRowLastColumn="0"/>
            <w:tcW w:w="426"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7"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7"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7"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7"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7"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7"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7"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7"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7"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7"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7"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7"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22F26EB9" w:rsidR="006C05EA" w:rsidRDefault="007847C3">
      <w:pPr>
        <w:spacing w:before="0" w:after="160" w:line="259" w:lineRule="auto"/>
        <w:jc w:val="left"/>
      </w:pPr>
      <w:r w:rsidRPr="007847C3">
        <w:rPr>
          <w:i/>
          <w:iCs/>
        </w:rPr>
        <w:t>* Para esta tabla se excluyeron aquellos que no tenían sexo asignado.</w:t>
      </w:r>
      <w:r w:rsidR="006C05EA">
        <w:br w:type="page"/>
      </w:r>
    </w:p>
    <w:p w14:paraId="65DE8F97" w14:textId="49F49256" w:rsidR="00C550BF" w:rsidRDefault="00C550BF" w:rsidP="00C550BF">
      <w:r>
        <w:lastRenderedPageBreak/>
        <w:t xml:space="preserve">En la tabla se compara el número y porcentaje de postulantes al residentado médico del Perú entre mujeres y </w:t>
      </w:r>
      <w:r w:rsidR="00D277E7">
        <w:t>varones</w:t>
      </w:r>
      <w:r>
        <w:t xml:space="preserve"> de acuerdo a postulación a especialidad clínica o especialidad quirúrgica entre los años 2013 y 2023.</w:t>
      </w:r>
    </w:p>
    <w:p w14:paraId="263774E4" w14:textId="6E6D973C" w:rsidR="00C550BF" w:rsidRDefault="00C550BF" w:rsidP="00C550BF">
      <w:r>
        <w:t xml:space="preserve">Se encontró que en los postulantes de </w:t>
      </w:r>
      <w:r w:rsidR="005579F0">
        <w:t>sexo</w:t>
      </w:r>
      <w:r>
        <w:t xml:space="preserve"> femenino un aumento en el porcentaje de postulación a especialidades quirúrgicas, especialmente los últimos dos años (2022 y 2023), alcanzando 34.0% y 35.7% respectivamente. El porcentaje más bajo fue en el año 2013, con 25.9%.</w:t>
      </w:r>
    </w:p>
    <w:p w14:paraId="4250715E" w14:textId="1E994F71" w:rsidR="00175305" w:rsidRDefault="00C550BF" w:rsidP="00C550BF">
      <w:r>
        <w:t xml:space="preserve">En los postulantes de </w:t>
      </w:r>
      <w:r w:rsidR="005579F0">
        <w:t>sexo</w:t>
      </w:r>
      <w:r>
        <w:t xml:space="preserve"> masculino se encontró que tenían porcentajes mayores de postulantes a especialidades quirúrgicas, en comparación con el </w:t>
      </w:r>
      <w:r w:rsidR="005579F0">
        <w:t>sexo</w:t>
      </w:r>
      <w:r>
        <w:t xml:space="preserve"> femenino. En el </w:t>
      </w:r>
      <w:r w:rsidR="005579F0">
        <w:t>sexo</w:t>
      </w:r>
      <w:r>
        <w:t xml:space="preserve"> masculino el porcentaje más alto de postulantes a especialidades quirúrgicas se alcanzó el año 2022, con 56.8%. El porcentaje más bajo fue también el año 2013, como el </w:t>
      </w:r>
      <w:r w:rsidR="005579F0">
        <w:t>sexo</w:t>
      </w:r>
      <w:r>
        <w:t xml:space="preserve"> femenino, con 45.8%.</w:t>
      </w:r>
    </w:p>
    <w:p w14:paraId="39360E9F" w14:textId="69DBCD6A" w:rsidR="00175305" w:rsidRDefault="00175305">
      <w:pPr>
        <w:spacing w:before="0" w:after="160" w:line="259" w:lineRule="auto"/>
        <w:jc w:val="left"/>
      </w:pPr>
      <w:r>
        <w:br w:type="page"/>
      </w:r>
    </w:p>
    <w:p w14:paraId="4D3E2239" w14:textId="06AAB3C8" w:rsidR="006A54B5" w:rsidRPr="006A54B5" w:rsidRDefault="006A54B5" w:rsidP="006A54B5">
      <w:pPr>
        <w:jc w:val="center"/>
        <w:rPr>
          <w:b/>
          <w:bCs/>
          <w:lang w:val="es-MX"/>
        </w:rPr>
      </w:pPr>
      <w:bookmarkStart w:id="171" w:name="_Tabla_7:_número"/>
      <w:bookmarkEnd w:id="17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6ECCE002" w14:textId="60848534" w:rsidR="009D3E11" w:rsidRPr="009D3E11" w:rsidRDefault="00EA259D" w:rsidP="005831AD">
      <w:pPr>
        <w:pStyle w:val="Ttulo4"/>
      </w:pPr>
      <w:bookmarkStart w:id="172" w:name="_Toc160649953"/>
      <w:bookmarkStart w:id="173" w:name="_Toc160651134"/>
      <w:bookmarkStart w:id="174" w:name="_Toc160651276"/>
      <w:bookmarkStart w:id="175" w:name="_Toc160702777"/>
      <w:bookmarkStart w:id="176" w:name="_Toc160702961"/>
      <w:bookmarkStart w:id="177" w:name="_Toc160703355"/>
      <w:bookmarkStart w:id="178" w:name="_Toc160808743"/>
      <w:bookmarkStart w:id="179" w:name="_Toc160808854"/>
      <w:r>
        <w:t xml:space="preserve">Tabla </w:t>
      </w:r>
      <w:r w:rsidR="00EC3A8E">
        <w:t>7</w:t>
      </w:r>
      <w:r w:rsidR="009D3E11">
        <w:t xml:space="preserve">: </w:t>
      </w:r>
      <w:r w:rsidR="00CC2A83">
        <w:t>N</w:t>
      </w:r>
      <w:r w:rsidR="009D3E11" w:rsidRPr="00385571">
        <w:t xml:space="preserve">úmero y </w:t>
      </w:r>
      <w:r w:rsidR="009D3E11">
        <w:t xml:space="preserve">distribución de </w:t>
      </w:r>
      <w:r w:rsidR="005579F0">
        <w:t>sexo</w:t>
      </w:r>
      <w:r w:rsidR="009D3E11">
        <w:t xml:space="preserve"> de los </w:t>
      </w:r>
      <w:r w:rsidR="009D3E11" w:rsidRPr="00CC2A83">
        <w:t>ingresantes</w:t>
      </w:r>
      <w:r w:rsidR="009D3E11">
        <w:t xml:space="preserve"> al programa de residentado médico del Perú entre los </w:t>
      </w:r>
      <w:r w:rsidR="00880D32">
        <w:t>distintos años (2016-2023)</w:t>
      </w:r>
      <w:bookmarkEnd w:id="172"/>
      <w:bookmarkEnd w:id="173"/>
      <w:bookmarkEnd w:id="174"/>
      <w:bookmarkEnd w:id="175"/>
      <w:bookmarkEnd w:id="176"/>
      <w:bookmarkEnd w:id="177"/>
      <w:bookmarkEnd w:id="178"/>
      <w:bookmarkEnd w:id="179"/>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0C3E1C11"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con </w:t>
            </w:r>
            <w:r w:rsidR="005579F0">
              <w:t>sexo</w:t>
            </w:r>
            <w:r w:rsidRPr="00EA259D">
              <w:t xml:space="preserve"> asignado</w:t>
            </w:r>
          </w:p>
        </w:tc>
        <w:tc>
          <w:tcPr>
            <w:tcW w:w="2263" w:type="dxa"/>
            <w:gridSpan w:val="2"/>
            <w:noWrap/>
            <w:vAlign w:val="center"/>
            <w:hideMark/>
          </w:tcPr>
          <w:p w14:paraId="0E9BEB75" w14:textId="0EE4128F"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femenino</w:t>
            </w:r>
          </w:p>
        </w:tc>
        <w:tc>
          <w:tcPr>
            <w:tcW w:w="2756" w:type="dxa"/>
            <w:gridSpan w:val="2"/>
            <w:noWrap/>
            <w:vAlign w:val="center"/>
            <w:hideMark/>
          </w:tcPr>
          <w:p w14:paraId="5C9DD80F" w14:textId="07D9655E"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53A8BFE1" w:rsidR="00F51A79" w:rsidRPr="00EA259D" w:rsidRDefault="00F51A79" w:rsidP="00056A00">
            <w:pPr>
              <w:spacing w:afterLines="20" w:after="48"/>
            </w:pPr>
            <w:r w:rsidRPr="00EA259D">
              <w:t>2016</w:t>
            </w:r>
            <w:r w:rsidR="00BD0AA0">
              <w:t>*</w:t>
            </w:r>
          </w:p>
        </w:tc>
        <w:tc>
          <w:tcPr>
            <w:tcW w:w="1640" w:type="dxa"/>
            <w:noWrap/>
            <w:hideMark/>
          </w:tcPr>
          <w:p w14:paraId="76AB07B4" w14:textId="07AB217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056A00">
            <w:pPr>
              <w:spacing w:afterLines="20" w:after="48"/>
            </w:pPr>
            <w:r w:rsidRPr="00EA259D">
              <w:t>2017</w:t>
            </w:r>
          </w:p>
        </w:tc>
        <w:tc>
          <w:tcPr>
            <w:tcW w:w="1640" w:type="dxa"/>
            <w:noWrap/>
            <w:hideMark/>
          </w:tcPr>
          <w:p w14:paraId="2F728F75" w14:textId="0EF4A768"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056A00">
            <w:pPr>
              <w:spacing w:afterLines="20" w:after="48"/>
            </w:pPr>
            <w:r w:rsidRPr="00EA259D">
              <w:t>2018</w:t>
            </w:r>
          </w:p>
        </w:tc>
        <w:tc>
          <w:tcPr>
            <w:tcW w:w="1640" w:type="dxa"/>
            <w:noWrap/>
            <w:hideMark/>
          </w:tcPr>
          <w:p w14:paraId="6139A30B" w14:textId="205B59B5"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056A00">
            <w:pPr>
              <w:spacing w:afterLines="20" w:after="48"/>
            </w:pPr>
            <w:r w:rsidRPr="00EA259D">
              <w:t>2019</w:t>
            </w:r>
          </w:p>
        </w:tc>
        <w:tc>
          <w:tcPr>
            <w:tcW w:w="1640" w:type="dxa"/>
            <w:noWrap/>
            <w:hideMark/>
          </w:tcPr>
          <w:p w14:paraId="72E773FF" w14:textId="23EAF2F9"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056A00">
            <w:pPr>
              <w:spacing w:afterLines="20" w:after="48"/>
            </w:pPr>
            <w:r w:rsidRPr="00EA259D">
              <w:t>2020</w:t>
            </w:r>
          </w:p>
        </w:tc>
        <w:tc>
          <w:tcPr>
            <w:tcW w:w="1640" w:type="dxa"/>
            <w:noWrap/>
            <w:hideMark/>
          </w:tcPr>
          <w:p w14:paraId="2E622D74" w14:textId="2475FBDF"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056A00">
            <w:pPr>
              <w:spacing w:afterLines="20" w:after="48"/>
            </w:pPr>
            <w:r w:rsidRPr="00EA259D">
              <w:t>2021</w:t>
            </w:r>
          </w:p>
        </w:tc>
        <w:tc>
          <w:tcPr>
            <w:tcW w:w="1640" w:type="dxa"/>
            <w:noWrap/>
            <w:hideMark/>
          </w:tcPr>
          <w:p w14:paraId="660BA6C3" w14:textId="540EBD07"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056A00">
            <w:pPr>
              <w:spacing w:afterLines="20" w:after="48"/>
            </w:pPr>
            <w:r w:rsidRPr="00EA259D">
              <w:t>2022</w:t>
            </w:r>
          </w:p>
        </w:tc>
        <w:tc>
          <w:tcPr>
            <w:tcW w:w="1640" w:type="dxa"/>
            <w:noWrap/>
            <w:hideMark/>
          </w:tcPr>
          <w:p w14:paraId="26210C22" w14:textId="6619553C"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056A00">
            <w:pPr>
              <w:spacing w:afterLines="20" w:after="48"/>
            </w:pPr>
            <w:r w:rsidRPr="00EA259D">
              <w:t>2023</w:t>
            </w:r>
          </w:p>
        </w:tc>
        <w:tc>
          <w:tcPr>
            <w:tcW w:w="1640" w:type="dxa"/>
            <w:noWrap/>
            <w:hideMark/>
          </w:tcPr>
          <w:p w14:paraId="3EA55089" w14:textId="79D3C92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28A4B3FE" w14:textId="56ACB972" w:rsidR="00BD0AA0" w:rsidRPr="00BD0AA0" w:rsidRDefault="00BD0AA0" w:rsidP="00323F24">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C66A087" w14:textId="0BD5EAFD" w:rsidR="0014747D" w:rsidRDefault="00F51A79" w:rsidP="00323F24">
      <w:pPr>
        <w:spacing w:before="0" w:after="160" w:line="259" w:lineRule="auto"/>
      </w:pPr>
      <w:r>
        <w:t xml:space="preserve">En la tabla se muestra el número y la distribución de </w:t>
      </w:r>
      <w:r w:rsidR="005579F0">
        <w:t>sexo</w:t>
      </w:r>
      <w:r>
        <w:t xml:space="preserve"> de los ingresantes al programa de residentado médico del Perú entre los años 2016 y 2023.</w:t>
      </w:r>
      <w:r w:rsidR="006E1FB1">
        <w:t xml:space="preserve"> </w:t>
      </w:r>
      <w:r>
        <w:t xml:space="preserve">Se encontró que el año 2020 fue el año con menos ingresantes, como se muestra en la tabla. En cuanto al porcentaje de </w:t>
      </w:r>
      <w:r w:rsidR="005579F0">
        <w:t>sexo</w:t>
      </w:r>
      <w:r>
        <w:t xml:space="preserve"> asignado se encontró un rango de 88.5% (año 2023) a 94.3% (año 2017).</w:t>
      </w:r>
      <w:r w:rsidR="006E1FB1">
        <w:t xml:space="preserve"> </w:t>
      </w:r>
      <w:r>
        <w:t xml:space="preserve">En cuanto a la distribución de </w:t>
      </w:r>
      <w:r w:rsidR="005579F0">
        <w:t>sexo</w:t>
      </w:r>
      <w:r>
        <w:t xml:space="preserve"> se obtuvo que hubo más ingresantes de </w:t>
      </w:r>
      <w:r w:rsidR="005579F0">
        <w:t>sexo</w:t>
      </w:r>
      <w:r>
        <w:t xml:space="preserve"> masculino en todos los años</w:t>
      </w:r>
      <w:r w:rsidR="00D85E85">
        <w:t xml:space="preserve"> con la excepción del año 2020, año en el que hubo un mismo número de ingresantes de </w:t>
      </w:r>
      <w:r w:rsidR="005579F0">
        <w:t>sexo</w:t>
      </w:r>
      <w:r w:rsidR="00D85E85">
        <w:t xml:space="preserve"> masculino y femenino.</w:t>
      </w:r>
    </w:p>
    <w:p w14:paraId="2585CF81" w14:textId="09746FB1" w:rsidR="00323F24" w:rsidRDefault="003B1671" w:rsidP="00056A00">
      <w:pPr>
        <w:spacing w:before="0" w:after="160" w:line="259" w:lineRule="auto"/>
      </w:pPr>
      <w:r>
        <w:t xml:space="preserve">Se realizó una prueba de regresión logística con el </w:t>
      </w:r>
      <w:r w:rsidR="005579F0">
        <w:t>sexo</w:t>
      </w:r>
      <w:r>
        <w:t xml:space="preserve">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odds ratio ajustado de 1.047, con un intervalo de confianza (95%) de 1.032 a 1.061.</w:t>
      </w:r>
      <w:r w:rsidR="00323F24">
        <w:br w:type="page"/>
      </w:r>
    </w:p>
    <w:p w14:paraId="60E81F84" w14:textId="73CFDA9F" w:rsidR="006A54B5" w:rsidRPr="006A54B5" w:rsidRDefault="006A54B5" w:rsidP="006A54B5">
      <w:pPr>
        <w:jc w:val="center"/>
        <w:rPr>
          <w:b/>
          <w:bCs/>
          <w:lang w:val="es-MX"/>
        </w:rPr>
      </w:pPr>
      <w:bookmarkStart w:id="180" w:name="_Tabla_8:_número"/>
      <w:bookmarkEnd w:id="18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FF0ED14" w14:textId="50D07938" w:rsidR="00C10F20" w:rsidRPr="00C10F20" w:rsidRDefault="004A2254" w:rsidP="005831AD">
      <w:pPr>
        <w:pStyle w:val="Ttulo4"/>
      </w:pPr>
      <w:bookmarkStart w:id="181" w:name="_Toc160649954"/>
      <w:bookmarkStart w:id="182" w:name="_Toc160651135"/>
      <w:bookmarkStart w:id="183" w:name="_Toc160651277"/>
      <w:bookmarkStart w:id="184" w:name="_Toc160702778"/>
      <w:bookmarkStart w:id="185" w:name="_Toc160702962"/>
      <w:bookmarkStart w:id="186" w:name="_Toc160703356"/>
      <w:bookmarkStart w:id="187" w:name="_Toc160808744"/>
      <w:bookmarkStart w:id="188" w:name="_Toc160808855"/>
      <w:r>
        <w:t xml:space="preserve">Tabla </w:t>
      </w:r>
      <w:r w:rsidR="00EC3A8E">
        <w:t>8</w:t>
      </w:r>
      <w:r>
        <w:t xml:space="preserve">: </w:t>
      </w:r>
      <w:r w:rsidR="00CC2A83">
        <w:t>N</w:t>
      </w:r>
      <w:r w:rsidR="00C10F20" w:rsidRPr="00824940">
        <w:t xml:space="preserve">úmero y distribución de </w:t>
      </w:r>
      <w:r w:rsidR="005579F0">
        <w:t>sexo</w:t>
      </w:r>
      <w:r w:rsidR="00C10F20" w:rsidRPr="00824940">
        <w:t xml:space="preserve"> </w:t>
      </w:r>
      <w:r w:rsidR="00C10F20">
        <w:t xml:space="preserve">entre las 14 especialidades médicas con mayor porcentaje de </w:t>
      </w:r>
      <w:r w:rsidR="005579F0">
        <w:t>sexo</w:t>
      </w:r>
      <w:r w:rsidR="00C10F20">
        <w:t xml:space="preserve"> </w:t>
      </w:r>
      <w:r w:rsidR="00C10F20" w:rsidRPr="00CC2A83">
        <w:t>femenino</w:t>
      </w:r>
      <w:r w:rsidR="00C10F20">
        <w:t xml:space="preserve"> de ingresantes al residentado médico</w:t>
      </w:r>
      <w:bookmarkEnd w:id="181"/>
      <w:bookmarkEnd w:id="182"/>
      <w:bookmarkEnd w:id="183"/>
      <w:bookmarkEnd w:id="184"/>
      <w:bookmarkEnd w:id="185"/>
      <w:bookmarkEnd w:id="186"/>
      <w:bookmarkEnd w:id="187"/>
      <w:bookmarkEnd w:id="188"/>
    </w:p>
    <w:tbl>
      <w:tblPr>
        <w:tblStyle w:val="Tablanormal2"/>
        <w:tblW w:w="5000" w:type="pct"/>
        <w:tblLook w:val="04A0" w:firstRow="1" w:lastRow="0" w:firstColumn="1" w:lastColumn="0" w:noHBand="0" w:noVBand="1"/>
      </w:tblPr>
      <w:tblGrid>
        <w:gridCol w:w="2140"/>
        <w:gridCol w:w="1529"/>
        <w:gridCol w:w="1025"/>
        <w:gridCol w:w="1025"/>
        <w:gridCol w:w="992"/>
        <w:gridCol w:w="992"/>
        <w:gridCol w:w="1022"/>
        <w:gridCol w:w="1021"/>
      </w:tblGrid>
      <w:tr w:rsidR="004A2254" w:rsidRPr="004A2254" w14:paraId="47167A97" w14:textId="77777777" w:rsidTr="00056A0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84"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1052" w:type="pct"/>
            <w:gridSpan w:val="2"/>
            <w:noWrap/>
            <w:vAlign w:val="center"/>
            <w:hideMark/>
          </w:tcPr>
          <w:p w14:paraId="48DE099E" w14:textId="072C2BC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018" w:type="pct"/>
            <w:gridSpan w:val="2"/>
            <w:noWrap/>
            <w:vAlign w:val="center"/>
            <w:hideMark/>
          </w:tcPr>
          <w:p w14:paraId="3C090139" w14:textId="2A43846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048" w:type="pct"/>
            <w:gridSpan w:val="2"/>
            <w:noWrap/>
            <w:vAlign w:val="center"/>
            <w:hideMark/>
          </w:tcPr>
          <w:p w14:paraId="253D98AA" w14:textId="32CB0105"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4A2254" w:rsidRPr="004A2254" w14:paraId="5F2A26B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vMerge/>
            <w:noWrap/>
            <w:vAlign w:val="center"/>
          </w:tcPr>
          <w:p w14:paraId="583EDC3A" w14:textId="77777777" w:rsidR="004A2254" w:rsidRPr="004A2254" w:rsidRDefault="004A2254" w:rsidP="00C10F20">
            <w:pPr>
              <w:jc w:val="left"/>
              <w:rPr>
                <w:sz w:val="18"/>
                <w:szCs w:val="18"/>
              </w:rPr>
            </w:pPr>
          </w:p>
        </w:tc>
        <w:tc>
          <w:tcPr>
            <w:tcW w:w="784"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26"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26"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09"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09"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24"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24"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469BB9C" w14:textId="337D8D31"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r w:rsidR="006D27B9" w:rsidRPr="004A2254">
              <w:rPr>
                <w:sz w:val="18"/>
                <w:szCs w:val="18"/>
              </w:rPr>
              <w:t>rehabilitación</w:t>
            </w:r>
          </w:p>
        </w:tc>
        <w:tc>
          <w:tcPr>
            <w:tcW w:w="784"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526"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526"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09"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09"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524"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524"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84"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526"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526"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09"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09"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524"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524"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84"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526"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526"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09"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09"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524"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524"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84"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526"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526"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09"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09"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524"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524"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84"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526"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526"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09"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09"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524"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524"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84"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526"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526"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09"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09"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524"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524"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84"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526"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526"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09"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09"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524"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524"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84"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526"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526"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09"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09"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524"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524"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84"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526"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526"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09"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09"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524"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524"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84"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526"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526"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09"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09"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524"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524"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84"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526"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526"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09"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09"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524"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524"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84"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526"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526"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09"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09"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524"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524"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84"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526"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526"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09"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09"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524"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524"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84"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526"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526"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09"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09"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524"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524"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D851F6C" w14:textId="126CCBC4" w:rsidR="00056A00" w:rsidRPr="00056A00" w:rsidRDefault="00056A00" w:rsidP="00056A00">
      <w:pPr>
        <w:rPr>
          <w:i/>
          <w:iCs/>
        </w:rPr>
      </w:pPr>
      <w:r w:rsidRPr="00056A00">
        <w:rPr>
          <w:i/>
          <w:iCs/>
        </w:rPr>
        <w:t>* Se excluyeron subespecialidades y especialidades con menos de 20 postulantes.</w:t>
      </w:r>
    </w:p>
    <w:p w14:paraId="75D3558F" w14:textId="2285AE86" w:rsidR="00C10F20" w:rsidRDefault="00C10F20" w:rsidP="00C10F20">
      <w:r>
        <w:lastRenderedPageBreak/>
        <w:t xml:space="preserve">En la tabla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w:t>
      </w:r>
      <w:r>
        <w:t>ingresantes</w:t>
      </w:r>
      <w:r w:rsidRPr="005E297F">
        <w:t xml:space="preserve"> al residentado médico del Perú entre los años 2013 y 2023</w:t>
      </w:r>
      <w:r>
        <w:t>.</w:t>
      </w:r>
    </w:p>
    <w:p w14:paraId="6B00AFE4" w14:textId="381B8DDA" w:rsidR="00C10F20" w:rsidRDefault="00C10F20" w:rsidP="00C10F20">
      <w:r>
        <w:t xml:space="preserve">Esta tabla es similar a la tabla 2.1 obtenida para postulantes. En esta tabla también solo se encuentra una especialidad quirúrgica: cirugía pediátrica, con un 62.4% de ingresantes de </w:t>
      </w:r>
      <w:r w:rsidR="005579F0">
        <w:t>sexo</w:t>
      </w:r>
      <w:r>
        <w:t xml:space="preserve"> femenino. Las demás especialidades fueron especialidades clínicas.</w:t>
      </w:r>
    </w:p>
    <w:p w14:paraId="4BF4A6B3" w14:textId="77777777" w:rsidR="00C10F20" w:rsidRDefault="00C10F20">
      <w:pPr>
        <w:spacing w:before="0" w:after="160" w:line="259" w:lineRule="auto"/>
        <w:jc w:val="left"/>
      </w:pPr>
      <w:r>
        <w:br w:type="page"/>
      </w:r>
    </w:p>
    <w:p w14:paraId="1EB0AD25" w14:textId="521EE750" w:rsidR="006A54B5" w:rsidRPr="006A54B5" w:rsidRDefault="006A54B5" w:rsidP="006A54B5">
      <w:pPr>
        <w:jc w:val="center"/>
        <w:rPr>
          <w:b/>
          <w:bCs/>
          <w:lang w:val="es-MX"/>
        </w:rPr>
      </w:pPr>
      <w:bookmarkStart w:id="189" w:name="_Tabla_9:_número"/>
      <w:bookmarkEnd w:id="18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1AB550D1" w14:textId="1476698B" w:rsidR="00C10F20" w:rsidRDefault="00C10F20" w:rsidP="005831AD">
      <w:pPr>
        <w:pStyle w:val="Ttulo4"/>
      </w:pPr>
      <w:bookmarkStart w:id="190" w:name="_Toc160649955"/>
      <w:bookmarkStart w:id="191" w:name="_Toc160651136"/>
      <w:bookmarkStart w:id="192" w:name="_Toc160651278"/>
      <w:bookmarkStart w:id="193" w:name="_Toc160702779"/>
      <w:bookmarkStart w:id="194" w:name="_Toc160702963"/>
      <w:bookmarkStart w:id="195" w:name="_Toc160703357"/>
      <w:bookmarkStart w:id="196" w:name="_Toc160808745"/>
      <w:bookmarkStart w:id="197" w:name="_Toc160808856"/>
      <w:r>
        <w:t xml:space="preserve">Tabla </w:t>
      </w:r>
      <w:r w:rsidR="00EC3A8E">
        <w:t>9</w:t>
      </w:r>
      <w:r>
        <w:t xml:space="preserve">: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masculino</w:t>
      </w:r>
      <w:r>
        <w:t xml:space="preserve"> de ingresantes al residentado médico</w:t>
      </w:r>
      <w:bookmarkEnd w:id="190"/>
      <w:bookmarkEnd w:id="191"/>
      <w:bookmarkEnd w:id="192"/>
      <w:bookmarkEnd w:id="193"/>
      <w:bookmarkEnd w:id="194"/>
      <w:bookmarkEnd w:id="195"/>
      <w:bookmarkEnd w:id="196"/>
      <w:bookmarkEnd w:id="197"/>
    </w:p>
    <w:tbl>
      <w:tblPr>
        <w:tblStyle w:val="Tablanormal2"/>
        <w:tblW w:w="5000" w:type="pct"/>
        <w:tblLook w:val="04A0" w:firstRow="1" w:lastRow="0" w:firstColumn="1" w:lastColumn="0" w:noHBand="0" w:noVBand="1"/>
      </w:tblPr>
      <w:tblGrid>
        <w:gridCol w:w="2281"/>
        <w:gridCol w:w="1499"/>
        <w:gridCol w:w="1006"/>
        <w:gridCol w:w="1006"/>
        <w:gridCol w:w="974"/>
        <w:gridCol w:w="974"/>
        <w:gridCol w:w="1003"/>
        <w:gridCol w:w="1003"/>
      </w:tblGrid>
      <w:tr w:rsidR="00C10F20" w:rsidRPr="00C10F20" w14:paraId="005E29F3" w14:textId="77777777" w:rsidTr="00056A0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69"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1032" w:type="pct"/>
            <w:gridSpan w:val="2"/>
            <w:noWrap/>
            <w:vAlign w:val="center"/>
            <w:hideMark/>
          </w:tcPr>
          <w:p w14:paraId="0D886229" w14:textId="1EDDA178"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999" w:type="pct"/>
            <w:gridSpan w:val="2"/>
            <w:noWrap/>
            <w:vAlign w:val="center"/>
            <w:hideMark/>
          </w:tcPr>
          <w:p w14:paraId="2BCBAB2E" w14:textId="7EE9F661"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029" w:type="pct"/>
            <w:gridSpan w:val="2"/>
            <w:noWrap/>
            <w:vAlign w:val="center"/>
            <w:hideMark/>
          </w:tcPr>
          <w:p w14:paraId="3157622D" w14:textId="73C1F76F"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C10F20" w:rsidRPr="00C10F20" w14:paraId="4AB7D59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vMerge/>
            <w:noWrap/>
            <w:vAlign w:val="center"/>
          </w:tcPr>
          <w:p w14:paraId="14E1249C" w14:textId="77777777" w:rsidR="00C10F20" w:rsidRDefault="00C10F20" w:rsidP="00C10F20">
            <w:pPr>
              <w:spacing w:after="40"/>
              <w:jc w:val="left"/>
              <w:rPr>
                <w:sz w:val="18"/>
                <w:szCs w:val="18"/>
              </w:rPr>
            </w:pPr>
          </w:p>
        </w:tc>
        <w:tc>
          <w:tcPr>
            <w:tcW w:w="769"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16"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17"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00"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00"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15"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15"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69"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516"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517"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00"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00"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515"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515"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69"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516"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517"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00"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00"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515"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515"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69"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516"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517"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00"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00"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515"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515"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69"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516"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517"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00"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00"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515"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515"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69"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516"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517"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00"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00"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515"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515"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69"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516"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517"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00"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00"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515"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515"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69"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516"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517"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00"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00"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515"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515"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69"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516"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517"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00"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00"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515"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515"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69"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516"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517"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00"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00"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515"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515"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69"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516"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517"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00"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00"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515"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515"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69"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516"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517"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00"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00"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515"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515"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69"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516"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517"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00"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00"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515"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515"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69"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516"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517"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00"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00"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515"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515"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69"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516"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517"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00"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00"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515"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515"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45350F21" w14:textId="38142225" w:rsidR="00056A00" w:rsidRPr="00056A00" w:rsidRDefault="00056A00" w:rsidP="00056A00">
      <w:pPr>
        <w:spacing w:before="0" w:after="160" w:line="259" w:lineRule="auto"/>
        <w:jc w:val="left"/>
        <w:rPr>
          <w:i/>
          <w:iCs/>
        </w:rPr>
      </w:pPr>
      <w:r w:rsidRPr="00056A00">
        <w:rPr>
          <w:i/>
          <w:iCs/>
        </w:rPr>
        <w:t>* Se excluyeron subespecialidades y especialidades con menos de 20 postulantes.</w:t>
      </w:r>
    </w:p>
    <w:p w14:paraId="3C0F6E63" w14:textId="1DBBB5AA" w:rsidR="00C10F20" w:rsidRDefault="00C10F20">
      <w:pPr>
        <w:spacing w:before="0" w:after="160" w:line="259" w:lineRule="auto"/>
        <w:jc w:val="left"/>
      </w:pPr>
      <w:r>
        <w:br w:type="page"/>
      </w:r>
    </w:p>
    <w:p w14:paraId="50E9EC62" w14:textId="19932060" w:rsidR="00C10F20" w:rsidRDefault="00C10F20" w:rsidP="00C10F20">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ingresantes al residentado médico del Perú entre los años 2013 y 2023</w:t>
      </w:r>
    </w:p>
    <w:p w14:paraId="686AAF19" w14:textId="0CB5683B" w:rsidR="004C3DB2" w:rsidRDefault="00C10F20" w:rsidP="00C10F20">
      <w:r>
        <w:t>Se observa que, entre estas especialidades médicas,</w:t>
      </w:r>
      <w:r w:rsidR="004C3DB2">
        <w:t xml:space="preserve"> 7 fueron quirúrgicas. Esto contrasta con lo encontrado en el </w:t>
      </w:r>
      <w:r w:rsidR="005579F0">
        <w:t>sexo</w:t>
      </w:r>
      <w:r w:rsidR="004C3DB2">
        <w:t xml:space="preserve"> femenino. Estos hallazgos concuerdan con los hallazgos obtenidos en los postulantes, mostrados en la tabla 2.2.</w:t>
      </w:r>
    </w:p>
    <w:p w14:paraId="766AF7D6" w14:textId="27E021D9"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w:t>
      </w:r>
      <w:r w:rsidR="005579F0">
        <w:t>sexo</w:t>
      </w:r>
      <w:r>
        <w:t xml:space="preserve"> masculino.</w:t>
      </w:r>
    </w:p>
    <w:p w14:paraId="526B15A3" w14:textId="77777777" w:rsidR="00551F11" w:rsidRDefault="00551F11">
      <w:pPr>
        <w:spacing w:before="0" w:after="160" w:line="259" w:lineRule="auto"/>
        <w:jc w:val="left"/>
      </w:pPr>
      <w:r>
        <w:br w:type="page"/>
      </w:r>
    </w:p>
    <w:p w14:paraId="1718D8FD" w14:textId="1B2C3B55" w:rsidR="006A54B5" w:rsidRPr="006A54B5" w:rsidRDefault="006A54B5" w:rsidP="006A54B5">
      <w:pPr>
        <w:jc w:val="center"/>
        <w:rPr>
          <w:b/>
          <w:bCs/>
          <w:lang w:val="es-MX"/>
        </w:rPr>
      </w:pPr>
      <w:bookmarkStart w:id="198" w:name="_Figura_9:_número"/>
      <w:bookmarkEnd w:id="19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6B6D5B57" w14:textId="64D1C393" w:rsidR="008444FE" w:rsidRDefault="008444FE" w:rsidP="005831AD">
      <w:pPr>
        <w:pStyle w:val="Ttulo4"/>
      </w:pPr>
      <w:bookmarkStart w:id="199" w:name="_Toc160649956"/>
      <w:bookmarkStart w:id="200" w:name="_Toc160651137"/>
      <w:bookmarkStart w:id="201" w:name="_Toc160651279"/>
      <w:bookmarkStart w:id="202" w:name="_Toc160702780"/>
      <w:bookmarkStart w:id="203" w:name="_Toc160702964"/>
      <w:bookmarkStart w:id="204" w:name="_Toc160703358"/>
      <w:bookmarkStart w:id="205" w:name="_Toc160808746"/>
      <w:bookmarkStart w:id="206" w:name="_Toc160808857"/>
      <w:r>
        <w:t xml:space="preserve">Figura </w:t>
      </w:r>
      <w:r w:rsidR="00EC3A8E">
        <w:t>9</w:t>
      </w:r>
      <w:r>
        <w:t xml:space="preserve">: </w:t>
      </w:r>
      <w:r w:rsidR="00CC2A83">
        <w:t>N</w:t>
      </w:r>
      <w:r>
        <w:t>úmero de ingresantes y no ingresantes al programa de residentado médico en</w:t>
      </w:r>
      <w:r w:rsidR="00880D32">
        <w:t xml:space="preserve"> los distintos años</w:t>
      </w:r>
      <w:bookmarkEnd w:id="199"/>
      <w:bookmarkEnd w:id="200"/>
      <w:bookmarkEnd w:id="201"/>
      <w:bookmarkEnd w:id="202"/>
      <w:bookmarkEnd w:id="203"/>
      <w:bookmarkEnd w:id="204"/>
      <w:bookmarkEnd w:id="205"/>
      <w:bookmarkEnd w:id="206"/>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633F22F6">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12FE6733"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697CE0D" w14:textId="58DA4096" w:rsidR="00337D1A" w:rsidRPr="00337D1A" w:rsidRDefault="00337D1A" w:rsidP="00337D1A">
      <w:r w:rsidRPr="00337D1A">
        <w:t>En la figura se muestra el número de ingresantes y de no ingresantes al programa de residentado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408B8654" w:rsidR="006A54B5" w:rsidRPr="006A54B5" w:rsidRDefault="006A54B5" w:rsidP="006A54B5">
      <w:pPr>
        <w:jc w:val="center"/>
        <w:rPr>
          <w:b/>
          <w:bCs/>
          <w:lang w:val="es-MX"/>
        </w:rPr>
      </w:pPr>
      <w:bookmarkStart w:id="207" w:name="_Figura_10:_distribución"/>
      <w:bookmarkEnd w:id="20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CDCBCA8" w14:textId="2C48D537" w:rsidR="00726BF9" w:rsidRDefault="008444FE" w:rsidP="005831AD">
      <w:pPr>
        <w:pStyle w:val="Ttulo4"/>
      </w:pPr>
      <w:bookmarkStart w:id="208" w:name="_Toc160649957"/>
      <w:bookmarkStart w:id="209" w:name="_Toc160651138"/>
      <w:bookmarkStart w:id="210" w:name="_Toc160651280"/>
      <w:bookmarkStart w:id="211" w:name="_Toc160702781"/>
      <w:bookmarkStart w:id="212" w:name="_Toc160702965"/>
      <w:bookmarkStart w:id="213" w:name="_Toc160703359"/>
      <w:bookmarkStart w:id="214" w:name="_Toc160808747"/>
      <w:bookmarkStart w:id="215" w:name="_Toc160808858"/>
      <w:r>
        <w:t xml:space="preserve">Figura </w:t>
      </w:r>
      <w:r w:rsidR="00EC3A8E">
        <w:t>10</w:t>
      </w:r>
      <w:r>
        <w:t xml:space="preserve">: </w:t>
      </w:r>
      <w:r w:rsidR="00CC2A83">
        <w:t>D</w:t>
      </w:r>
      <w:r>
        <w:t xml:space="preserve">istribución de </w:t>
      </w:r>
      <w:r w:rsidR="005579F0">
        <w:t>sexo</w:t>
      </w:r>
      <w:r>
        <w:t xml:space="preserve"> de ingresantes al programa de residentado médico </w:t>
      </w:r>
      <w:r w:rsidR="00880D32">
        <w:t>en los distintos años</w:t>
      </w:r>
      <w:bookmarkEnd w:id="208"/>
      <w:bookmarkEnd w:id="209"/>
      <w:bookmarkEnd w:id="210"/>
      <w:bookmarkEnd w:id="211"/>
      <w:bookmarkEnd w:id="212"/>
      <w:bookmarkEnd w:id="213"/>
      <w:bookmarkEnd w:id="214"/>
      <w:bookmarkEnd w:id="215"/>
    </w:p>
    <w:p w14:paraId="2370AFE8" w14:textId="77777777" w:rsidR="00880D32" w:rsidRPr="00880D32" w:rsidRDefault="00880D32" w:rsidP="00880D32"/>
    <w:p w14:paraId="327B7728" w14:textId="6023CC3E" w:rsidR="0064318A" w:rsidRDefault="00CD3981" w:rsidP="0064318A">
      <w:pPr>
        <w:pStyle w:val="NormalWeb"/>
      </w:pPr>
      <w:r>
        <w:rPr>
          <w:noProof/>
        </w:rPr>
        <w:drawing>
          <wp:inline distT="0" distB="0" distL="0" distR="0" wp14:anchorId="5AF6444A" wp14:editId="624843F8">
            <wp:extent cx="6187440" cy="3817620"/>
            <wp:effectExtent l="0" t="0" r="3810" b="0"/>
            <wp:docPr id="115132472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44C9CB3F"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1E6DB2C0" w14:textId="77777777" w:rsidR="00880D32" w:rsidRPr="00BD0AA0" w:rsidRDefault="00880D32" w:rsidP="0064318A">
      <w:pPr>
        <w:pStyle w:val="NormalWeb"/>
        <w:rPr>
          <w:lang w:val="es-PE"/>
        </w:rPr>
      </w:pPr>
    </w:p>
    <w:p w14:paraId="5B248E12" w14:textId="2FB9EB6D" w:rsidR="00337D1A" w:rsidRPr="00337D1A" w:rsidRDefault="00337D1A" w:rsidP="00337D1A">
      <w:r w:rsidRPr="00337D1A">
        <w:t xml:space="preserve">En la figura se observa la distribución de </w:t>
      </w:r>
      <w:r w:rsidR="005579F0">
        <w:t>sexo</w:t>
      </w:r>
      <w:r w:rsidRPr="00337D1A">
        <w:t xml:space="preserve"> de ingresantes al programa de residentado médico del Perú entre los años 2016 y 2023.</w:t>
      </w:r>
    </w:p>
    <w:p w14:paraId="74ABBF08" w14:textId="59751881" w:rsidR="008444FE" w:rsidRPr="008444FE" w:rsidRDefault="00337D1A" w:rsidP="008444FE">
      <w:r w:rsidRPr="00337D1A">
        <w:t xml:space="preserve">Se observa que en el año 2020 hubo un menor número de ingresantes. No se aprecian diferencias notables en el gráfico en cuanto a la distribución de </w:t>
      </w:r>
      <w:r w:rsidR="005579F0">
        <w:t>sexo</w:t>
      </w:r>
      <w:r w:rsidRPr="00337D1A">
        <w:t>.</w:t>
      </w:r>
    </w:p>
    <w:p w14:paraId="6DC7EBAB" w14:textId="75DFF1D7" w:rsidR="00A67485" w:rsidRDefault="00A67485">
      <w:pPr>
        <w:spacing w:before="0" w:after="160" w:line="259" w:lineRule="auto"/>
        <w:jc w:val="left"/>
      </w:pPr>
      <w:r>
        <w:br w:type="page"/>
      </w:r>
    </w:p>
    <w:p w14:paraId="02D94E3C" w14:textId="58ACC703"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2B4DC89B" w14:textId="06CFD790" w:rsidR="008444FE" w:rsidRDefault="00A67485" w:rsidP="005831AD">
      <w:pPr>
        <w:pStyle w:val="Ttulo4"/>
      </w:pPr>
      <w:bookmarkStart w:id="216" w:name="_Toc160649958"/>
      <w:bookmarkStart w:id="217" w:name="_Toc160651139"/>
      <w:bookmarkStart w:id="218" w:name="_Toc160651281"/>
      <w:bookmarkStart w:id="219" w:name="_Toc160702782"/>
      <w:bookmarkStart w:id="220" w:name="_Toc160702966"/>
      <w:bookmarkStart w:id="221" w:name="_Toc160703360"/>
      <w:bookmarkStart w:id="222" w:name="_Toc160808748"/>
      <w:bookmarkStart w:id="223" w:name="_Toc160808859"/>
      <w:r>
        <w:t xml:space="preserve">Figura </w:t>
      </w:r>
      <w:r w:rsidR="00EC3A8E">
        <w:t>11</w:t>
      </w:r>
      <w:r>
        <w:t xml:space="preserve">: </w:t>
      </w:r>
      <w:r w:rsidR="00CC2A83">
        <w:t>N</w:t>
      </w:r>
      <w:r>
        <w:t>úmero de ingresantes al programa de residentado médico a especialidades clínicas y quirúrgicas en los distintos años</w:t>
      </w:r>
      <w:bookmarkEnd w:id="216"/>
      <w:bookmarkEnd w:id="217"/>
      <w:bookmarkEnd w:id="218"/>
      <w:bookmarkEnd w:id="219"/>
      <w:bookmarkEnd w:id="220"/>
      <w:bookmarkEnd w:id="221"/>
      <w:bookmarkEnd w:id="222"/>
      <w:bookmarkEnd w:id="223"/>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47D3E391">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0C8700D0"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A44C095" w14:textId="77777777" w:rsidR="00880D32" w:rsidRPr="00BD0AA0" w:rsidRDefault="00880D32" w:rsidP="0064318A">
      <w:pPr>
        <w:pStyle w:val="NormalWeb"/>
        <w:rPr>
          <w:lang w:val="es-PE"/>
        </w:rPr>
      </w:pPr>
    </w:p>
    <w:p w14:paraId="28881C84" w14:textId="7F1F9C62" w:rsidR="00337D1A" w:rsidRPr="00337D1A" w:rsidRDefault="00337D1A" w:rsidP="00337D1A">
      <w:r w:rsidRPr="00337D1A">
        <w:t>En la figura se representa el número de ingresantes al programa de residentado médico del Perú a especialidades clínicas y quirúrgicas en los distintos años entre 2016 y 2023.</w:t>
      </w:r>
    </w:p>
    <w:p w14:paraId="4F8FDBF4" w14:textId="1A22FAE8" w:rsidR="00A67485" w:rsidRPr="00337D1A" w:rsidRDefault="00337D1A" w:rsidP="00056A00">
      <w:pPr>
        <w:rPr>
          <w:rFonts w:ascii="Times New Roman" w:eastAsia="Times New Roman" w:hAnsi="Times New Roman" w:cs="Times New Roman"/>
          <w:szCs w:val="24"/>
        </w:rPr>
      </w:pPr>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r w:rsidR="00A67485">
        <w:br w:type="page"/>
      </w:r>
    </w:p>
    <w:p w14:paraId="76ADF8CE" w14:textId="12477B76" w:rsidR="006A54B5" w:rsidRPr="006A54B5" w:rsidRDefault="006A54B5" w:rsidP="006A54B5">
      <w:pPr>
        <w:jc w:val="center"/>
        <w:rPr>
          <w:b/>
          <w:bCs/>
          <w:lang w:val="es-MX"/>
        </w:rPr>
      </w:pPr>
      <w:bookmarkStart w:id="224" w:name="_Figura_12:_proporción"/>
      <w:bookmarkEnd w:id="22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5D53E397" w14:textId="40A96157" w:rsidR="00A67485" w:rsidRDefault="00A67485" w:rsidP="005831AD">
      <w:pPr>
        <w:pStyle w:val="Ttulo4"/>
      </w:pPr>
      <w:bookmarkStart w:id="225" w:name="_Toc160649959"/>
      <w:bookmarkStart w:id="226" w:name="_Toc160651140"/>
      <w:bookmarkStart w:id="227" w:name="_Toc160651282"/>
      <w:bookmarkStart w:id="228" w:name="_Toc160702783"/>
      <w:bookmarkStart w:id="229" w:name="_Toc160702967"/>
      <w:bookmarkStart w:id="230" w:name="_Toc160703361"/>
      <w:bookmarkStart w:id="231" w:name="_Toc160808749"/>
      <w:bookmarkStart w:id="232" w:name="_Toc160808860"/>
      <w:r>
        <w:t xml:space="preserve">Figura </w:t>
      </w:r>
      <w:r w:rsidR="00EC3A8E">
        <w:t>12</w:t>
      </w:r>
      <w:r>
        <w:t xml:space="preserve">: </w:t>
      </w:r>
      <w:r w:rsidR="00CC2A83">
        <w:t>P</w:t>
      </w:r>
      <w:r>
        <w:t>roporción de ingresantes</w:t>
      </w:r>
      <w:r w:rsidR="00195497">
        <w:t xml:space="preserve"> de </w:t>
      </w:r>
      <w:r w:rsidR="005579F0">
        <w:t>sexo</w:t>
      </w:r>
      <w:r w:rsidR="00195497">
        <w:t xml:space="preserve"> femenino</w:t>
      </w:r>
      <w:r>
        <w:t xml:space="preserve"> al programa de residentado médico separada por especialidades clínicas y quirúrgicas </w:t>
      </w:r>
      <w:r w:rsidR="00195497">
        <w:t>en los distintos años</w:t>
      </w:r>
      <w:bookmarkEnd w:id="225"/>
      <w:bookmarkEnd w:id="226"/>
      <w:bookmarkEnd w:id="227"/>
      <w:bookmarkEnd w:id="228"/>
      <w:bookmarkEnd w:id="229"/>
      <w:bookmarkEnd w:id="230"/>
      <w:bookmarkEnd w:id="231"/>
      <w:bookmarkEnd w:id="232"/>
    </w:p>
    <w:p w14:paraId="29F0B4EF" w14:textId="3E955B49" w:rsidR="0064318A" w:rsidRDefault="00E63952" w:rsidP="0064318A">
      <w:pPr>
        <w:pStyle w:val="NormalWeb"/>
      </w:pPr>
      <w:r>
        <w:rPr>
          <w:noProof/>
        </w:rPr>
        <w:drawing>
          <wp:inline distT="0" distB="0" distL="0" distR="0" wp14:anchorId="12F5535B" wp14:editId="26CE10FD">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410C7694" w14:textId="5B462339" w:rsidR="00056A00" w:rsidRPr="00056A00" w:rsidRDefault="00056A00" w:rsidP="00056A00">
      <w:pPr>
        <w:rPr>
          <w:i/>
          <w:iCs/>
        </w:rPr>
      </w:pPr>
      <w:r w:rsidRPr="00056A00">
        <w:rPr>
          <w:i/>
          <w:iCs/>
        </w:rPr>
        <w:t>* La línea negra del gráfico muestra la proporción global de ingresantes de sexo femenino</w:t>
      </w:r>
    </w:p>
    <w:p w14:paraId="3F6DED4C" w14:textId="4B004B41" w:rsidR="00195497" w:rsidRPr="00056A00" w:rsidRDefault="00BD0AA0" w:rsidP="00056A0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52D0DCE8" w14:textId="4FD402B3" w:rsidR="00D90E93" w:rsidRPr="00D90E93" w:rsidRDefault="00D90E93" w:rsidP="00D90E93">
      <w:r w:rsidRPr="00D90E93">
        <w:t>En la figura se representa la proporción global de mujeres ingresantes al programa de residentado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5EA7ECC4" w:rsidR="006A54B5" w:rsidRPr="006A54B5" w:rsidRDefault="006A54B5" w:rsidP="006A54B5">
      <w:pPr>
        <w:jc w:val="center"/>
        <w:rPr>
          <w:b/>
          <w:bCs/>
          <w:lang w:val="es-MX"/>
        </w:rPr>
      </w:pPr>
      <w:bookmarkStart w:id="233" w:name="_Tabla_10:_comparación"/>
      <w:bookmarkEnd w:id="23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967E573" w14:textId="215CC76A" w:rsidR="00A67485" w:rsidRDefault="00A67485" w:rsidP="005831AD">
      <w:pPr>
        <w:pStyle w:val="Ttulo4"/>
      </w:pPr>
      <w:bookmarkStart w:id="234" w:name="_Toc160649960"/>
      <w:bookmarkStart w:id="235" w:name="_Toc160651141"/>
      <w:bookmarkStart w:id="236" w:name="_Toc160651283"/>
      <w:bookmarkStart w:id="237" w:name="_Toc160702784"/>
      <w:bookmarkStart w:id="238" w:name="_Toc160702968"/>
      <w:bookmarkStart w:id="239" w:name="_Toc160703362"/>
      <w:bookmarkStart w:id="240" w:name="_Toc160808750"/>
      <w:bookmarkStart w:id="241" w:name="_Toc160808861"/>
      <w:r>
        <w:t xml:space="preserve">Tabla </w:t>
      </w:r>
      <w:r w:rsidR="00EC3A8E">
        <w:t>10</w:t>
      </w:r>
      <w:r w:rsidR="00CC6A17">
        <w:t xml:space="preserve">: </w:t>
      </w:r>
      <w:r w:rsidR="00CC2A83">
        <w:t>C</w:t>
      </w:r>
      <w:r w:rsidR="00CC6A17">
        <w:t xml:space="preserve">omparación en el número y porcentaje de ingresantes y no ingresantes al residentado médico entre mujeres y </w:t>
      </w:r>
      <w:r w:rsidR="00D277E7">
        <w:t>varones</w:t>
      </w:r>
      <w:r w:rsidR="00CC6A17">
        <w:t xml:space="preserve"> </w:t>
      </w:r>
      <w:r w:rsidR="00195497">
        <w:t>en los distintos años</w:t>
      </w:r>
      <w:bookmarkEnd w:id="234"/>
      <w:bookmarkEnd w:id="235"/>
      <w:bookmarkEnd w:id="236"/>
      <w:bookmarkEnd w:id="237"/>
      <w:bookmarkEnd w:id="238"/>
      <w:bookmarkEnd w:id="239"/>
      <w:bookmarkEnd w:id="240"/>
      <w:bookmarkEnd w:id="241"/>
    </w:p>
    <w:tbl>
      <w:tblPr>
        <w:tblStyle w:val="Tablanormal2"/>
        <w:tblW w:w="5000" w:type="pct"/>
        <w:tblLook w:val="04A0" w:firstRow="1" w:lastRow="0" w:firstColumn="1" w:lastColumn="0" w:noHBand="0" w:noVBand="1"/>
      </w:tblPr>
      <w:tblGrid>
        <w:gridCol w:w="1016"/>
        <w:gridCol w:w="1175"/>
        <w:gridCol w:w="1076"/>
        <w:gridCol w:w="1052"/>
        <w:gridCol w:w="1069"/>
        <w:gridCol w:w="1147"/>
        <w:gridCol w:w="1077"/>
        <w:gridCol w:w="1067"/>
        <w:gridCol w:w="1067"/>
      </w:tblGrid>
      <w:tr w:rsidR="00FD478D" w14:paraId="127C683A" w14:textId="77777777" w:rsidTr="00BD0A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1" w:type="pct"/>
            <w:gridSpan w:val="4"/>
            <w:tcBorders>
              <w:left w:val="single" w:sz="4" w:space="0" w:color="auto"/>
              <w:right w:val="single" w:sz="4" w:space="0" w:color="auto"/>
            </w:tcBorders>
            <w:vAlign w:val="center"/>
          </w:tcPr>
          <w:p w14:paraId="1D9E9B7C" w14:textId="48972C8F" w:rsidR="00FD478D" w:rsidRDefault="00FD478D" w:rsidP="00056A00">
            <w:pPr>
              <w:spacing w:after="100"/>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femenino</w:t>
            </w:r>
          </w:p>
        </w:tc>
        <w:tc>
          <w:tcPr>
            <w:tcW w:w="2242" w:type="pct"/>
            <w:gridSpan w:val="4"/>
            <w:tcBorders>
              <w:left w:val="single" w:sz="4" w:space="0" w:color="auto"/>
            </w:tcBorders>
            <w:vAlign w:val="center"/>
          </w:tcPr>
          <w:p w14:paraId="40BFA07B" w14:textId="791787EB" w:rsidR="00FD478D" w:rsidRDefault="00FD478D" w:rsidP="00056A00">
            <w:pPr>
              <w:spacing w:after="100"/>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masculino</w:t>
            </w:r>
          </w:p>
        </w:tc>
      </w:tr>
      <w:tr w:rsidR="00FD478D" w14:paraId="45A3F7C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2" w:type="pct"/>
            <w:gridSpan w:val="2"/>
            <w:tcBorders>
              <w:right w:val="single" w:sz="4" w:space="0" w:color="auto"/>
            </w:tcBorders>
            <w:vAlign w:val="center"/>
          </w:tcPr>
          <w:p w14:paraId="46C6156F" w14:textId="661E1630"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8" w:type="pct"/>
            <w:gridSpan w:val="2"/>
            <w:vAlign w:val="center"/>
          </w:tcPr>
          <w:p w14:paraId="3BBFBC34" w14:textId="7B8425A6"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BD0AA0">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49" w:type="pct"/>
            <w:vAlign w:val="center"/>
          </w:tcPr>
          <w:p w14:paraId="381DBC6A" w14:textId="0CAE2836"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F1448EC" w:rsidR="0064318A" w:rsidRDefault="0064318A" w:rsidP="0064318A">
            <w:pPr>
              <w:jc w:val="center"/>
            </w:pPr>
            <w:r w:rsidRPr="00292A9F">
              <w:t>2016</w:t>
            </w:r>
            <w:r w:rsidR="00BD0AA0">
              <w:t>*</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49"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49"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49"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49"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49"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49"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49"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49"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49"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506A5434" w14:textId="623B13B9" w:rsidR="00BD0AA0" w:rsidRPr="00BD0AA0" w:rsidRDefault="00BD0AA0" w:rsidP="00BD0AA0">
      <w:pPr>
        <w:spacing w:before="0" w:after="160" w:line="259" w:lineRule="auto"/>
        <w:rPr>
          <w:i/>
          <w:iCs/>
        </w:rPr>
      </w:pPr>
      <w:r w:rsidRPr="00BD0AA0">
        <w:rPr>
          <w:b/>
          <w:bCs/>
          <w:i/>
          <w:iCs/>
        </w:rPr>
        <w:t>*</w:t>
      </w:r>
      <w:r w:rsidRPr="00BD0AA0">
        <w:rPr>
          <w:i/>
          <w:iCs/>
        </w:rPr>
        <w:t xml:space="preserve">Datos </w:t>
      </w:r>
      <w:r w:rsidRPr="00056A00">
        <w:rPr>
          <w:i/>
          <w:iCs/>
        </w:rPr>
        <w:t>desde el 2016 debido a que no se reportaron datos de ingresantes en años anteriores.</w:t>
      </w:r>
      <w:r w:rsidR="00056A00" w:rsidRPr="00056A00">
        <w:rPr>
          <w:i/>
          <w:iCs/>
        </w:rPr>
        <w:t xml:space="preserve"> </w:t>
      </w:r>
      <w:r w:rsidR="00056A00">
        <w:rPr>
          <w:i/>
          <w:iCs/>
        </w:rPr>
        <w:t>Además, p</w:t>
      </w:r>
      <w:r w:rsidR="00056A00" w:rsidRPr="00056A00">
        <w:rPr>
          <w:i/>
          <w:iCs/>
        </w:rPr>
        <w:t>ara esta tabla se excluyeron aquellos que no tenían sexo asignado.</w:t>
      </w:r>
    </w:p>
    <w:p w14:paraId="4B168DB4" w14:textId="483E741B"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residentado médico del Perú entre mujeres y </w:t>
      </w:r>
      <w:r w:rsidR="00D277E7">
        <w:t>varones</w:t>
      </w:r>
      <w:r>
        <w:t xml:space="preserve"> entre los años 2016 y 2023.</w:t>
      </w:r>
    </w:p>
    <w:p w14:paraId="28E999D0" w14:textId="4BECB611" w:rsidR="00D90E93" w:rsidRDefault="00D90E93" w:rsidP="00D90E93">
      <w:r>
        <w:t xml:space="preserve">Entre los postulantes de </w:t>
      </w:r>
      <w:r w:rsidR="005579F0">
        <w:t>sexo</w:t>
      </w:r>
      <w:r>
        <w:t xml:space="preserve"> femenino se encontró que el porcentaje más alto de ingresantes fue en el año 2021, llegando a 51.5%, mientras que el porcentaje más bajo fue el último año, 2023, llegando a 33.2%.</w:t>
      </w:r>
    </w:p>
    <w:p w14:paraId="3EA6798E" w14:textId="6302339D" w:rsidR="00D90E93" w:rsidRDefault="00D90E93" w:rsidP="00D90E93">
      <w:r>
        <w:t xml:space="preserve">Entre los postulantes de </w:t>
      </w:r>
      <w:r w:rsidR="005579F0">
        <w:t>sexo</w:t>
      </w:r>
      <w:r>
        <w:t xml:space="preserve"> masculino, se tuvo hallazgos similares. El porcentaje más alto fue en el año 2021, llegando a 49.6%, mientras que el porcentaje más bajo fue el último año, 2023, con 39.4%.</w:t>
      </w:r>
    </w:p>
    <w:p w14:paraId="7A5C7D09" w14:textId="50905BE4" w:rsidR="009F75E5" w:rsidRDefault="00D90E93" w:rsidP="00993DE0">
      <w:r>
        <w:t xml:space="preserve">En la comparación global (incluyendo todos los años) entre ambos </w:t>
      </w:r>
      <w:r w:rsidR="005579F0">
        <w:t>sexo</w:t>
      </w:r>
      <w:r>
        <w:t xml:space="preserve">s se encontró que los postulantes de </w:t>
      </w:r>
      <w:r w:rsidR="005579F0">
        <w:t>sexo</w:t>
      </w:r>
      <w:r>
        <w:t xml:space="preserve"> masculino lograron ingresar en un 39.4%, mientras que en el </w:t>
      </w:r>
      <w:r w:rsidR="005579F0">
        <w:t>sexo</w:t>
      </w:r>
      <w:r>
        <w:t xml:space="preserve"> femenino lograron ingresar en un 38.7%.</w:t>
      </w:r>
    </w:p>
    <w:p w14:paraId="4DCC380E" w14:textId="18E09262" w:rsidR="00CC6A17" w:rsidRDefault="00CC6A17" w:rsidP="00993DE0">
      <w:r>
        <w:br w:type="page"/>
      </w:r>
    </w:p>
    <w:p w14:paraId="755E8C83" w14:textId="2EA440F1" w:rsidR="006A54B5" w:rsidRPr="006A54B5" w:rsidRDefault="006A54B5" w:rsidP="006A54B5">
      <w:pPr>
        <w:jc w:val="center"/>
        <w:rPr>
          <w:b/>
          <w:bCs/>
          <w:lang w:val="es-MX"/>
        </w:rPr>
      </w:pPr>
      <w:bookmarkStart w:id="242" w:name="_Figura_13:_distribución"/>
      <w:bookmarkEnd w:id="24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C3BB071" w14:textId="41B4B1FF" w:rsidR="00E83391" w:rsidRDefault="00E83391" w:rsidP="005831AD">
      <w:pPr>
        <w:pStyle w:val="Ttulo4"/>
      </w:pPr>
      <w:bookmarkStart w:id="243" w:name="_Toc160649961"/>
      <w:bookmarkStart w:id="244" w:name="_Toc160651142"/>
      <w:bookmarkStart w:id="245" w:name="_Toc160651284"/>
      <w:bookmarkStart w:id="246" w:name="_Toc160702785"/>
      <w:bookmarkStart w:id="247" w:name="_Toc160702969"/>
      <w:bookmarkStart w:id="248" w:name="_Toc160703363"/>
      <w:bookmarkStart w:id="249" w:name="_Toc160808751"/>
      <w:bookmarkStart w:id="250" w:name="_Toc160808862"/>
      <w:r>
        <w:t>Figura 1</w:t>
      </w:r>
      <w:r w:rsidR="00EC3A8E">
        <w:t>3</w:t>
      </w:r>
      <w:r>
        <w:t xml:space="preserve">: </w:t>
      </w:r>
      <w:r w:rsidR="00CC2A83">
        <w:t>D</w:t>
      </w:r>
      <w:r>
        <w:t xml:space="preserve">istribución de </w:t>
      </w:r>
      <w:r w:rsidR="005579F0">
        <w:t>sexo</w:t>
      </w:r>
      <w:r>
        <w:t xml:space="preserve"> de acuerdo a región de postulación entre los postulantes al programa de residentado médico</w:t>
      </w:r>
      <w:bookmarkEnd w:id="243"/>
      <w:bookmarkEnd w:id="244"/>
      <w:bookmarkEnd w:id="245"/>
      <w:bookmarkEnd w:id="246"/>
      <w:bookmarkEnd w:id="247"/>
      <w:bookmarkEnd w:id="248"/>
      <w:bookmarkEnd w:id="249"/>
      <w:bookmarkEnd w:id="250"/>
    </w:p>
    <w:p w14:paraId="688316DE" w14:textId="53C6EF7A" w:rsidR="00AE71F3" w:rsidRDefault="00CD3981" w:rsidP="00AE71F3">
      <w:pPr>
        <w:pStyle w:val="NormalWeb"/>
      </w:pPr>
      <w:r>
        <w:rPr>
          <w:noProof/>
        </w:rPr>
        <w:drawing>
          <wp:inline distT="0" distB="0" distL="0" distR="0" wp14:anchorId="03F88A42" wp14:editId="0F203970">
            <wp:extent cx="6187440" cy="3817620"/>
            <wp:effectExtent l="0" t="0" r="3810" b="0"/>
            <wp:docPr id="143284274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7195013A" w14:textId="274111B2" w:rsidR="00056A00" w:rsidRPr="00056A00" w:rsidRDefault="00056A00" w:rsidP="00056A00">
      <w:pPr>
        <w:rPr>
          <w:i/>
          <w:iCs/>
        </w:rPr>
      </w:pPr>
      <w:r w:rsidRPr="00056A00">
        <w:rPr>
          <w:i/>
          <w:iCs/>
        </w:rPr>
        <w:t>*</w:t>
      </w:r>
      <w:r>
        <w:rPr>
          <w:i/>
          <w:iCs/>
        </w:rPr>
        <w:t xml:space="preserve"> </w:t>
      </w:r>
      <w:r w:rsidRPr="00056A00">
        <w:rPr>
          <w:i/>
          <w:iCs/>
        </w:rPr>
        <w:t>Como “NA” se muestran aquellos que no tuvieron alguna universidad o región asignada (algunos postulantes en los años 2021 y 2022).</w:t>
      </w:r>
    </w:p>
    <w:p w14:paraId="74A8C765" w14:textId="46709C3E" w:rsidR="00827FF9" w:rsidRPr="00827FF9" w:rsidRDefault="00827FF9" w:rsidP="00827FF9">
      <w:r w:rsidRPr="00827FF9">
        <w:t xml:space="preserve">En la figura se representa la distribución de </w:t>
      </w:r>
      <w:r w:rsidR="005579F0">
        <w:t>sexo</w:t>
      </w:r>
      <w:r w:rsidRPr="00827FF9">
        <w:t xml:space="preserve"> de acuerdo a región de postulación entre los postulantes al programa de residentado médico del Perú entre los años 2013 y 2023.</w:t>
      </w:r>
    </w:p>
    <w:p w14:paraId="41FBC6A9" w14:textId="4CB2DD1F" w:rsidR="00E83391" w:rsidRPr="00827FF9" w:rsidRDefault="00827FF9" w:rsidP="00827FF9">
      <w:r w:rsidRPr="00827FF9">
        <w:t xml:space="preserve">Se observa que Lima es la región que abarca la mayoría de postulaciones, seguido del norte, el sur, el centro y finalmente el oriente. En cuanto a la distribución de </w:t>
      </w:r>
      <w:r w:rsidR="005579F0">
        <w:t>sexo</w:t>
      </w:r>
      <w:r w:rsidRPr="00827FF9">
        <w:t xml:space="preserve"> se encontró que en las distintas regiones predominó el </w:t>
      </w:r>
      <w:r w:rsidR="005579F0">
        <w:t>sexo</w:t>
      </w:r>
      <w:r w:rsidRPr="00827FF9">
        <w:t xml:space="preserve"> masculino entre los postulantes.</w:t>
      </w:r>
    </w:p>
    <w:p w14:paraId="4448814C" w14:textId="73785D48" w:rsidR="004C3DB2" w:rsidRDefault="004C3DB2">
      <w:pPr>
        <w:spacing w:before="0" w:after="160" w:line="259" w:lineRule="auto"/>
        <w:jc w:val="left"/>
      </w:pPr>
      <w:r>
        <w:br w:type="page"/>
      </w:r>
    </w:p>
    <w:p w14:paraId="7D40AB9F" w14:textId="32B3158C" w:rsidR="006A54B5" w:rsidRPr="006A54B5" w:rsidRDefault="006A54B5" w:rsidP="006A54B5">
      <w:pPr>
        <w:jc w:val="center"/>
        <w:rPr>
          <w:b/>
          <w:bCs/>
          <w:lang w:val="es-MX"/>
        </w:rPr>
      </w:pPr>
      <w:bookmarkStart w:id="251" w:name="_Tabla_11:_número"/>
      <w:bookmarkEnd w:id="25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6B9F7875" w14:textId="1A92A5C9" w:rsidR="009505C3" w:rsidRDefault="004C3DB2" w:rsidP="005831AD">
      <w:pPr>
        <w:pStyle w:val="Ttulo4"/>
      </w:pPr>
      <w:bookmarkStart w:id="252" w:name="_Toc160649962"/>
      <w:bookmarkStart w:id="253" w:name="_Toc160651143"/>
      <w:bookmarkStart w:id="254" w:name="_Toc160651285"/>
      <w:bookmarkStart w:id="255" w:name="_Toc160702786"/>
      <w:bookmarkStart w:id="256" w:name="_Toc160702970"/>
      <w:bookmarkStart w:id="257" w:name="_Toc160703364"/>
      <w:bookmarkStart w:id="258" w:name="_Toc160808752"/>
      <w:bookmarkStart w:id="259" w:name="_Toc160808863"/>
      <w:r>
        <w:t xml:space="preserve">Tabla </w:t>
      </w:r>
      <w:r w:rsidR="00EC3A8E">
        <w:t>11</w:t>
      </w:r>
      <w:r>
        <w:t xml:space="preserve">: </w:t>
      </w:r>
      <w:r w:rsidR="00CC2A83">
        <w:t>N</w:t>
      </w:r>
      <w:r>
        <w:t xml:space="preserve">úmero y distribución de </w:t>
      </w:r>
      <w:r w:rsidR="005579F0">
        <w:t>sexo</w:t>
      </w:r>
      <w:r>
        <w:t xml:space="preserve"> en la región </w:t>
      </w:r>
      <w:r w:rsidRPr="00CC2A83">
        <w:t>Lima</w:t>
      </w:r>
      <w:r>
        <w:t xml:space="preserve"> de los postulantes al programa de residentado médico e</w:t>
      </w:r>
      <w:r w:rsidR="00195497">
        <w:t>n los distintos años</w:t>
      </w:r>
      <w:bookmarkEnd w:id="252"/>
      <w:bookmarkEnd w:id="253"/>
      <w:bookmarkEnd w:id="254"/>
      <w:bookmarkEnd w:id="255"/>
      <w:bookmarkEnd w:id="256"/>
      <w:bookmarkEnd w:id="257"/>
      <w:bookmarkEnd w:id="258"/>
      <w:bookmarkEnd w:id="259"/>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DBBF9D0"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4" w:type="pct"/>
            <w:gridSpan w:val="2"/>
            <w:vAlign w:val="center"/>
          </w:tcPr>
          <w:p w14:paraId="69C0A61D" w14:textId="4D2EC5F4"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70D56E60" w:rsidR="004C3DB2" w:rsidRDefault="000B72A0" w:rsidP="004C3DB2">
      <w:r>
        <w:t xml:space="preserve">En la tabla se representa el número y la distribución de </w:t>
      </w:r>
      <w:r w:rsidR="005579F0">
        <w:t>sexo</w:t>
      </w:r>
      <w:r>
        <w:t xml:space="preserve"> en la región </w:t>
      </w:r>
      <w:r w:rsidRPr="000B72A0">
        <w:t>Lima</w:t>
      </w:r>
      <w:r>
        <w:t xml:space="preserve"> de los postulantes al programa de residentado médico del Perú entre los años 2013 y 2023.</w:t>
      </w:r>
    </w:p>
    <w:p w14:paraId="4FF9EA21" w14:textId="1E10154B" w:rsidR="004C3DB2" w:rsidRDefault="000B72A0" w:rsidP="00056A00">
      <w:r>
        <w:t xml:space="preserve">Se observa que se tuvo un porcentaje de 47.4% de postulantes de </w:t>
      </w:r>
      <w:r w:rsidR="005579F0">
        <w:t>sexo</w:t>
      </w:r>
      <w:r>
        <w:t xml:space="preserve"> femenino.</w:t>
      </w:r>
      <w:r w:rsidR="004C3DB2">
        <w:br w:type="page"/>
      </w:r>
    </w:p>
    <w:p w14:paraId="18C2BE2A" w14:textId="6F65BF04" w:rsidR="006A54B5" w:rsidRPr="006A54B5" w:rsidRDefault="006A54B5" w:rsidP="006A54B5">
      <w:pPr>
        <w:jc w:val="center"/>
        <w:rPr>
          <w:b/>
          <w:bCs/>
          <w:lang w:val="es-MX"/>
        </w:rPr>
      </w:pPr>
      <w:bookmarkStart w:id="260" w:name="_Tabla_12:_número"/>
      <w:bookmarkEnd w:id="26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8B464B1" w14:textId="10251871" w:rsidR="004C3DB2" w:rsidRDefault="004C3DB2" w:rsidP="005831AD">
      <w:pPr>
        <w:pStyle w:val="Ttulo4"/>
      </w:pPr>
      <w:bookmarkStart w:id="261" w:name="_Toc160649963"/>
      <w:bookmarkStart w:id="262" w:name="_Toc160651144"/>
      <w:bookmarkStart w:id="263" w:name="_Toc160651286"/>
      <w:bookmarkStart w:id="264" w:name="_Toc160702787"/>
      <w:bookmarkStart w:id="265" w:name="_Toc160702971"/>
      <w:bookmarkStart w:id="266" w:name="_Toc160703365"/>
      <w:bookmarkStart w:id="267" w:name="_Toc160808753"/>
      <w:bookmarkStart w:id="268" w:name="_Toc160808864"/>
      <w:r>
        <w:t xml:space="preserve">Tabla </w:t>
      </w:r>
      <w:r w:rsidR="00EC3A8E">
        <w:t>12</w:t>
      </w:r>
      <w:r>
        <w:t xml:space="preserve">: </w:t>
      </w:r>
      <w:r w:rsidR="00CC2A83">
        <w:t>N</w:t>
      </w:r>
      <w:r>
        <w:t xml:space="preserve">úmero y distribución de </w:t>
      </w:r>
      <w:r w:rsidR="005579F0">
        <w:t>sexo</w:t>
      </w:r>
      <w:r>
        <w:t xml:space="preserve"> en la región </w:t>
      </w:r>
      <w:r w:rsidRPr="00CC2A83">
        <w:t>Norte</w:t>
      </w:r>
      <w:r>
        <w:t xml:space="preserve"> de los postulantes al programa de residentado médico </w:t>
      </w:r>
      <w:r w:rsidR="00195497">
        <w:t>en los distintos años</w:t>
      </w:r>
      <w:bookmarkEnd w:id="261"/>
      <w:bookmarkEnd w:id="262"/>
      <w:bookmarkEnd w:id="263"/>
      <w:bookmarkEnd w:id="264"/>
      <w:bookmarkEnd w:id="265"/>
      <w:bookmarkEnd w:id="266"/>
      <w:bookmarkEnd w:id="267"/>
      <w:bookmarkEnd w:id="268"/>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3268D7C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777992A0" w14:textId="25E08DE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28415F99" w:rsidR="000B72A0" w:rsidRDefault="000B72A0" w:rsidP="000B72A0">
      <w:r>
        <w:t xml:space="preserve">En la tabla se representa el número y la distribución de </w:t>
      </w:r>
      <w:r w:rsidR="005579F0">
        <w:t>sexo</w:t>
      </w:r>
      <w:r>
        <w:t xml:space="preserve"> en la región Norte de los postulantes al programa de residentado médico del Perú entre los años 2013 y 2023.</w:t>
      </w:r>
    </w:p>
    <w:p w14:paraId="4A07C0CD" w14:textId="01265C13" w:rsidR="000B72A0" w:rsidRDefault="000B72A0" w:rsidP="000B72A0">
      <w:r>
        <w:t xml:space="preserve">Se observa que se tuvo un porcentaje de 41.7% de postulantes de </w:t>
      </w:r>
      <w:r w:rsidR="005579F0">
        <w:t>sexo</w:t>
      </w:r>
      <w:r>
        <w:t xml:space="preserve"> femenino.</w:t>
      </w:r>
    </w:p>
    <w:p w14:paraId="594CE5F2" w14:textId="18859617" w:rsidR="006A54B5" w:rsidRPr="006A54B5" w:rsidRDefault="006A54B5" w:rsidP="006A54B5">
      <w:pPr>
        <w:jc w:val="center"/>
        <w:rPr>
          <w:b/>
          <w:bCs/>
          <w:lang w:val="es-MX"/>
        </w:rPr>
      </w:pPr>
      <w:bookmarkStart w:id="269" w:name="_Tabla_13:_número"/>
      <w:bookmarkEnd w:id="26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65874C92" w14:textId="54A8C91E" w:rsidR="004C3DB2" w:rsidRDefault="004C3DB2" w:rsidP="005831AD">
      <w:pPr>
        <w:pStyle w:val="Ttulo4"/>
      </w:pPr>
      <w:bookmarkStart w:id="270" w:name="_Toc160649964"/>
      <w:bookmarkStart w:id="271" w:name="_Toc160651145"/>
      <w:bookmarkStart w:id="272" w:name="_Toc160651287"/>
      <w:bookmarkStart w:id="273" w:name="_Toc160702788"/>
      <w:bookmarkStart w:id="274" w:name="_Toc160702972"/>
      <w:bookmarkStart w:id="275" w:name="_Toc160703366"/>
      <w:bookmarkStart w:id="276" w:name="_Toc160808754"/>
      <w:bookmarkStart w:id="277" w:name="_Toc160808865"/>
      <w:r>
        <w:t xml:space="preserve">Tabla </w:t>
      </w:r>
      <w:r w:rsidR="00EC3A8E">
        <w:t>13</w:t>
      </w:r>
      <w:r>
        <w:t xml:space="preserve">: </w:t>
      </w:r>
      <w:r w:rsidR="00CC2A83">
        <w:t>N</w:t>
      </w:r>
      <w:r>
        <w:t xml:space="preserve">úmero y distribución de </w:t>
      </w:r>
      <w:r w:rsidR="005579F0">
        <w:t>sexo</w:t>
      </w:r>
      <w:r>
        <w:t xml:space="preserve"> en la región </w:t>
      </w:r>
      <w:r w:rsidRPr="00CC2A83">
        <w:t>Sur</w:t>
      </w:r>
      <w:r>
        <w:t xml:space="preserve"> de los postulantes al programa de residentado médico </w:t>
      </w:r>
      <w:r w:rsidR="00195497">
        <w:t>en los distintos años</w:t>
      </w:r>
      <w:bookmarkEnd w:id="270"/>
      <w:bookmarkEnd w:id="271"/>
      <w:bookmarkEnd w:id="272"/>
      <w:bookmarkEnd w:id="273"/>
      <w:bookmarkEnd w:id="274"/>
      <w:bookmarkEnd w:id="275"/>
      <w:bookmarkEnd w:id="276"/>
      <w:bookmarkEnd w:id="277"/>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0350F85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55BD6FE5" w14:textId="22E24566"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0BD07818" w:rsidR="000B72A0" w:rsidRDefault="000B72A0" w:rsidP="000B72A0">
      <w:r>
        <w:t xml:space="preserve">En la tabla se representa el número y la distribución de </w:t>
      </w:r>
      <w:r w:rsidR="005579F0">
        <w:t>sexo</w:t>
      </w:r>
      <w:r>
        <w:t xml:space="preserve"> en la región Sur de los postulantes al programa de residentado médico del Perú entre los años 2013 y 2023.</w:t>
      </w:r>
    </w:p>
    <w:p w14:paraId="48240D3B" w14:textId="116EB0C6" w:rsidR="000B72A0" w:rsidRDefault="000B72A0" w:rsidP="000B72A0">
      <w:r>
        <w:t xml:space="preserve">Se observa que se tuvo un porcentaje de 43.3% de postulantes de </w:t>
      </w:r>
      <w:r w:rsidR="005579F0">
        <w:t>sexo</w:t>
      </w:r>
      <w:r>
        <w:t xml:space="preserve"> femenino.</w:t>
      </w:r>
    </w:p>
    <w:p w14:paraId="078C2D63" w14:textId="79E66C4C" w:rsidR="006A54B5" w:rsidRPr="006A54B5" w:rsidRDefault="006A54B5" w:rsidP="006A54B5">
      <w:pPr>
        <w:jc w:val="center"/>
        <w:rPr>
          <w:b/>
          <w:bCs/>
          <w:lang w:val="es-MX"/>
        </w:rPr>
      </w:pPr>
      <w:bookmarkStart w:id="278" w:name="_Tabla_14:_número"/>
      <w:bookmarkEnd w:id="27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56DDB436" w14:textId="0FBBA9F9" w:rsidR="004C3DB2" w:rsidRDefault="004C3DB2" w:rsidP="005831AD">
      <w:pPr>
        <w:pStyle w:val="Ttulo4"/>
      </w:pPr>
      <w:bookmarkStart w:id="279" w:name="_Toc160649965"/>
      <w:bookmarkStart w:id="280" w:name="_Toc160651146"/>
      <w:bookmarkStart w:id="281" w:name="_Toc160651288"/>
      <w:bookmarkStart w:id="282" w:name="_Toc160702789"/>
      <w:bookmarkStart w:id="283" w:name="_Toc160702973"/>
      <w:bookmarkStart w:id="284" w:name="_Toc160703367"/>
      <w:bookmarkStart w:id="285" w:name="_Toc160808755"/>
      <w:bookmarkStart w:id="286" w:name="_Toc160808866"/>
      <w:r>
        <w:t xml:space="preserve">Tabla </w:t>
      </w:r>
      <w:r w:rsidR="00EC3A8E">
        <w:t>14</w:t>
      </w:r>
      <w:r>
        <w:t xml:space="preserve">: </w:t>
      </w:r>
      <w:r w:rsidR="00CC2A83">
        <w:t>N</w:t>
      </w:r>
      <w:r>
        <w:t xml:space="preserve">úmero y distribución de </w:t>
      </w:r>
      <w:r w:rsidR="005579F0">
        <w:t>sexo</w:t>
      </w:r>
      <w:r>
        <w:t xml:space="preserve"> en la región </w:t>
      </w:r>
      <w:r w:rsidRPr="00CC2A83">
        <w:t>Centro</w:t>
      </w:r>
      <w:r>
        <w:t xml:space="preserve"> de los postulantes al programa de residentado médico </w:t>
      </w:r>
      <w:r w:rsidR="00195497">
        <w:t>en los distintos años</w:t>
      </w:r>
      <w:bookmarkEnd w:id="279"/>
      <w:bookmarkEnd w:id="280"/>
      <w:bookmarkEnd w:id="281"/>
      <w:bookmarkEnd w:id="282"/>
      <w:bookmarkEnd w:id="283"/>
      <w:bookmarkEnd w:id="284"/>
      <w:bookmarkEnd w:id="285"/>
      <w:bookmarkEnd w:id="286"/>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FCF781D"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2" w:type="pct"/>
            <w:gridSpan w:val="2"/>
            <w:vAlign w:val="center"/>
          </w:tcPr>
          <w:p w14:paraId="6C1E8BD5" w14:textId="10DB1638"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7C619E57" w:rsidR="000B72A0" w:rsidRDefault="000B72A0" w:rsidP="000B72A0">
      <w:r>
        <w:t xml:space="preserve">En la tabla se representa el número y la distribución de </w:t>
      </w:r>
      <w:r w:rsidR="005579F0">
        <w:t>sexo</w:t>
      </w:r>
      <w:r>
        <w:t xml:space="preserve"> en la región Centro de los postulantes al programa de residentado médico del Perú entre los años 2013 y 2023.</w:t>
      </w:r>
    </w:p>
    <w:p w14:paraId="34777700" w14:textId="6CD7CECE" w:rsidR="000B72A0" w:rsidRDefault="000B72A0" w:rsidP="000B72A0">
      <w:r>
        <w:t xml:space="preserve">Se observa que se tuvo un porcentaje de 42.9% de postulantes de </w:t>
      </w:r>
      <w:r w:rsidR="005579F0">
        <w:t>sexo</w:t>
      </w:r>
      <w:r>
        <w:t xml:space="preserve"> femenino.</w:t>
      </w:r>
    </w:p>
    <w:p w14:paraId="24EAD84C" w14:textId="73BF5F12" w:rsidR="006A54B5" w:rsidRPr="006A54B5" w:rsidRDefault="006A54B5" w:rsidP="006A54B5">
      <w:pPr>
        <w:jc w:val="center"/>
        <w:rPr>
          <w:b/>
          <w:bCs/>
          <w:lang w:val="es-MX"/>
        </w:rPr>
      </w:pPr>
      <w:bookmarkStart w:id="287" w:name="_Tabla_15:_número"/>
      <w:bookmarkEnd w:id="28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0D13C42" w14:textId="6709DD90" w:rsidR="004C3DB2" w:rsidRDefault="004C3DB2" w:rsidP="005831AD">
      <w:pPr>
        <w:pStyle w:val="Ttulo4"/>
      </w:pPr>
      <w:bookmarkStart w:id="288" w:name="_Toc160649966"/>
      <w:bookmarkStart w:id="289" w:name="_Toc160651147"/>
      <w:bookmarkStart w:id="290" w:name="_Toc160651289"/>
      <w:bookmarkStart w:id="291" w:name="_Toc160702790"/>
      <w:bookmarkStart w:id="292" w:name="_Toc160702974"/>
      <w:bookmarkStart w:id="293" w:name="_Toc160703368"/>
      <w:bookmarkStart w:id="294" w:name="_Toc160808756"/>
      <w:bookmarkStart w:id="295" w:name="_Toc160808867"/>
      <w:r>
        <w:t xml:space="preserve">Tabla </w:t>
      </w:r>
      <w:r w:rsidR="00EC3A8E">
        <w:t>15</w:t>
      </w:r>
      <w:r>
        <w:t xml:space="preserve">: </w:t>
      </w:r>
      <w:r w:rsidR="00CC2A83">
        <w:t>N</w:t>
      </w:r>
      <w:r>
        <w:t xml:space="preserve">úmero y distribución de </w:t>
      </w:r>
      <w:r w:rsidR="005579F0">
        <w:t>sexo</w:t>
      </w:r>
      <w:r>
        <w:t xml:space="preserve"> en la región </w:t>
      </w:r>
      <w:r w:rsidRPr="00CC2A83">
        <w:t>Oriente</w:t>
      </w:r>
      <w:r>
        <w:t xml:space="preserve"> de los postulantes al programa de residentado médico </w:t>
      </w:r>
      <w:r w:rsidR="00195497">
        <w:t>en los distintos años</w:t>
      </w:r>
      <w:bookmarkEnd w:id="288"/>
      <w:bookmarkEnd w:id="289"/>
      <w:bookmarkEnd w:id="290"/>
      <w:bookmarkEnd w:id="291"/>
      <w:bookmarkEnd w:id="292"/>
      <w:bookmarkEnd w:id="293"/>
      <w:bookmarkEnd w:id="294"/>
      <w:bookmarkEnd w:id="295"/>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3CB63F1F"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220" w:type="pct"/>
            <w:gridSpan w:val="2"/>
            <w:vAlign w:val="center"/>
          </w:tcPr>
          <w:p w14:paraId="053A7F55" w14:textId="4287099E"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66B907A5" w:rsidR="000B72A0" w:rsidRDefault="000B72A0" w:rsidP="000B72A0">
      <w:r>
        <w:t xml:space="preserve">En la tabla se representa el número y la distribución de </w:t>
      </w:r>
      <w:r w:rsidR="005579F0">
        <w:t>sexo</w:t>
      </w:r>
      <w:r>
        <w:t xml:space="preserve"> en la región Oriente de los postulantes al programa de residentado médico del Perú entre los años 2013 y 2023.</w:t>
      </w:r>
      <w:r w:rsidR="006E1FB1">
        <w:t xml:space="preserve"> </w:t>
      </w:r>
      <w:r>
        <w:t xml:space="preserve">Se observa que se tuvo un porcentaje de 16.9% de postulantes de </w:t>
      </w:r>
      <w:r w:rsidR="005579F0">
        <w:t>sexo</w:t>
      </w:r>
      <w:r>
        <w:t xml:space="preserve"> femenino, destaca por ser inferior a los de las demás regiones mostradas anteriormente. También se encontró que el número total de postulantes fue menor que el de las otras regiones presentadas.</w:t>
      </w:r>
    </w:p>
    <w:p w14:paraId="27FDD9D4" w14:textId="0BEB788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B5DCA2C" w14:textId="263A548C" w:rsidR="009505C3" w:rsidRDefault="003963CA" w:rsidP="005831AD">
      <w:pPr>
        <w:pStyle w:val="Ttulo4"/>
      </w:pPr>
      <w:bookmarkStart w:id="296" w:name="_Toc160649967"/>
      <w:bookmarkStart w:id="297" w:name="_Toc160651148"/>
      <w:bookmarkStart w:id="298" w:name="_Toc160651290"/>
      <w:bookmarkStart w:id="299" w:name="_Toc160702791"/>
      <w:bookmarkStart w:id="300" w:name="_Toc160702975"/>
      <w:bookmarkStart w:id="301" w:name="_Toc160703369"/>
      <w:bookmarkStart w:id="302" w:name="_Toc160808757"/>
      <w:bookmarkStart w:id="303" w:name="_Toc160808868"/>
      <w:r>
        <w:t>Figura 1</w:t>
      </w:r>
      <w:r w:rsidR="00EC3A8E">
        <w:t>4</w:t>
      </w:r>
      <w:r>
        <w:t xml:space="preserve">: </w:t>
      </w:r>
      <w:r w:rsidR="00CC2A83">
        <w:t>N</w:t>
      </w:r>
      <w:r w:rsidR="004569B5">
        <w:t>úmero de postulantes al programa de residentado médico separados por región (Lima, Norte, Sur, Centro, Oriente)</w:t>
      </w:r>
      <w:r w:rsidR="00645C2D">
        <w:t xml:space="preserve"> en los distintos años</w:t>
      </w:r>
      <w:bookmarkEnd w:id="296"/>
      <w:bookmarkEnd w:id="297"/>
      <w:bookmarkEnd w:id="298"/>
      <w:bookmarkEnd w:id="299"/>
      <w:bookmarkEnd w:id="300"/>
      <w:bookmarkEnd w:id="301"/>
      <w:bookmarkEnd w:id="302"/>
      <w:bookmarkEnd w:id="303"/>
    </w:p>
    <w:p w14:paraId="758708DA" w14:textId="00E6E949" w:rsidR="00B65501" w:rsidRDefault="00B65501" w:rsidP="00B65501">
      <w:pPr>
        <w:pStyle w:val="NormalWeb"/>
      </w:pPr>
      <w:r>
        <w:rPr>
          <w:noProof/>
        </w:rPr>
        <w:drawing>
          <wp:inline distT="0" distB="0" distL="0" distR="0" wp14:anchorId="62A881C3" wp14:editId="09AC3D89">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26394C1E" w14:textId="30E52A4C" w:rsidR="00056A00" w:rsidRPr="00056A00" w:rsidRDefault="00056A00" w:rsidP="00056A00">
      <w:pPr>
        <w:rPr>
          <w:i/>
          <w:iCs/>
        </w:rPr>
      </w:pPr>
      <w:r w:rsidRPr="00056A00">
        <w:rPr>
          <w:i/>
          <w:iCs/>
        </w:rPr>
        <w:t xml:space="preserve">* En </w:t>
      </w:r>
      <w:r>
        <w:rPr>
          <w:i/>
          <w:iCs/>
        </w:rPr>
        <w:t>gris (</w:t>
      </w:r>
      <w:r w:rsidRPr="00056A00">
        <w:rPr>
          <w:i/>
          <w:iCs/>
        </w:rPr>
        <w:t>“NA”</w:t>
      </w:r>
      <w:r>
        <w:rPr>
          <w:i/>
          <w:iCs/>
        </w:rPr>
        <w:t>)</w:t>
      </w:r>
      <w:r w:rsidRPr="00056A00">
        <w:rPr>
          <w:i/>
          <w:iCs/>
        </w:rPr>
        <w:t xml:space="preserve"> se observa los datos de aquellos en los que no se mencionaba región o universidad, esto en algunos postulantes en los años 2021 y 2022.</w:t>
      </w:r>
    </w:p>
    <w:p w14:paraId="3F82BADE" w14:textId="34012524" w:rsidR="007601BD" w:rsidRPr="007601BD" w:rsidRDefault="007601BD" w:rsidP="007601BD">
      <w:r w:rsidRPr="007601BD">
        <w:t>En la figura se representa el número de postulantes al programa de residentado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4E749362" w:rsidR="004569B5" w:rsidRDefault="004569B5" w:rsidP="006E1FB1">
      <w:r>
        <w:br w:type="page"/>
      </w:r>
    </w:p>
    <w:p w14:paraId="0DDAD871" w14:textId="312D4838" w:rsidR="006A54B5" w:rsidRPr="006A54B5" w:rsidRDefault="006A54B5" w:rsidP="006A54B5">
      <w:pPr>
        <w:jc w:val="center"/>
        <w:rPr>
          <w:b/>
          <w:bCs/>
          <w:lang w:val="es-MX"/>
        </w:rPr>
      </w:pPr>
      <w:bookmarkStart w:id="304" w:name="_Figura_15:_proporción"/>
      <w:bookmarkEnd w:id="30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1FE6E79" w14:textId="3894CC6A" w:rsidR="004569B5" w:rsidRDefault="004569B5" w:rsidP="005831AD">
      <w:pPr>
        <w:pStyle w:val="Ttulo4"/>
      </w:pPr>
      <w:bookmarkStart w:id="305" w:name="_Toc160649968"/>
      <w:bookmarkStart w:id="306" w:name="_Toc160651149"/>
      <w:bookmarkStart w:id="307" w:name="_Toc160651291"/>
      <w:bookmarkStart w:id="308" w:name="_Toc160702792"/>
      <w:bookmarkStart w:id="309" w:name="_Toc160702976"/>
      <w:bookmarkStart w:id="310" w:name="_Toc160703370"/>
      <w:bookmarkStart w:id="311" w:name="_Toc160808758"/>
      <w:bookmarkStart w:id="312" w:name="_Toc160808869"/>
      <w:r>
        <w:t>Figura 1</w:t>
      </w:r>
      <w:r w:rsidR="00EC3A8E">
        <w:t>5</w:t>
      </w:r>
      <w:r>
        <w:t xml:space="preserve">: </w:t>
      </w:r>
      <w:r w:rsidR="00CC2A83">
        <w:t>P</w:t>
      </w:r>
      <w:r>
        <w:t xml:space="preserve">roporción de </w:t>
      </w:r>
      <w:r w:rsidR="000B72A0">
        <w:t>postulantes</w:t>
      </w:r>
      <w:r>
        <w:t xml:space="preserve"> </w:t>
      </w:r>
      <w:r w:rsidR="00195497">
        <w:t xml:space="preserve">de </w:t>
      </w:r>
      <w:r w:rsidR="005579F0">
        <w:t>sexo</w:t>
      </w:r>
      <w:r w:rsidR="00195497">
        <w:t xml:space="preserve"> femenino </w:t>
      </w:r>
      <w:r>
        <w:t xml:space="preserve">de acuerdo a región (Lima, Norte, Sur, Centro y Oriente) entre los </w:t>
      </w:r>
      <w:r w:rsidR="00195497">
        <w:t>distintos años</w:t>
      </w:r>
      <w:bookmarkEnd w:id="305"/>
      <w:bookmarkEnd w:id="306"/>
      <w:bookmarkEnd w:id="307"/>
      <w:bookmarkEnd w:id="308"/>
      <w:bookmarkEnd w:id="309"/>
      <w:bookmarkEnd w:id="310"/>
      <w:bookmarkEnd w:id="311"/>
      <w:bookmarkEnd w:id="312"/>
    </w:p>
    <w:p w14:paraId="433812CA" w14:textId="0A21088C" w:rsidR="00E63952" w:rsidRDefault="00E63952" w:rsidP="00E63952">
      <w:pPr>
        <w:pStyle w:val="NormalWeb"/>
      </w:pPr>
      <w:r>
        <w:rPr>
          <w:noProof/>
        </w:rPr>
        <w:drawing>
          <wp:inline distT="0" distB="0" distL="0" distR="0" wp14:anchorId="0180BF50" wp14:editId="2FC173FB">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660DD6B0" w14:textId="33A17D41" w:rsidR="00056A00" w:rsidRPr="00056A00" w:rsidRDefault="00056A00" w:rsidP="00056A00">
      <w:pPr>
        <w:rPr>
          <w:i/>
          <w:iCs/>
        </w:rPr>
      </w:pPr>
      <w:r w:rsidRPr="00056A00">
        <w:rPr>
          <w:rFonts w:ascii="Times New Roman" w:eastAsia="Times New Roman" w:hAnsi="Times New Roman" w:cs="Times New Roman"/>
          <w:i/>
          <w:iCs/>
          <w:szCs w:val="24"/>
        </w:rPr>
        <w:t>*</w:t>
      </w:r>
      <w:r w:rsidRPr="00056A00">
        <w:rPr>
          <w:i/>
          <w:iCs/>
        </w:rPr>
        <w:t xml:space="preserve"> La línea negra del gráfico muestra la proporción global de mujeres postulantes. En este gráfico se retiraron a los postulantes con región no disponible (algunos postulantes del año 2021 y 2022) </w:t>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residentado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5190C2C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F7555E7" w14:textId="078AC875" w:rsidR="00C02A84" w:rsidRPr="00C02A84" w:rsidRDefault="00C02A84" w:rsidP="005831AD">
      <w:pPr>
        <w:pStyle w:val="Ttulo4"/>
      </w:pPr>
      <w:bookmarkStart w:id="313" w:name="_Tabla_16:_resultados"/>
      <w:bookmarkStart w:id="314" w:name="_Toc160649969"/>
      <w:bookmarkStart w:id="315" w:name="_Toc160651150"/>
      <w:bookmarkStart w:id="316" w:name="_Toc160651292"/>
      <w:bookmarkStart w:id="317" w:name="_Toc160702793"/>
      <w:bookmarkStart w:id="318" w:name="_Toc160702977"/>
      <w:bookmarkStart w:id="319" w:name="_Toc160703371"/>
      <w:bookmarkStart w:id="320" w:name="_Toc160808759"/>
      <w:bookmarkStart w:id="321" w:name="_Toc160808870"/>
      <w:bookmarkEnd w:id="313"/>
      <w:r>
        <w:t xml:space="preserve">Tabla </w:t>
      </w:r>
      <w:r w:rsidR="00EC3A8E">
        <w:t>16</w:t>
      </w:r>
      <w:r>
        <w:t xml:space="preserve">: </w:t>
      </w:r>
      <w:r w:rsidR="00CC2A83">
        <w:t>R</w:t>
      </w:r>
      <w:r>
        <w:t>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w:t>
      </w:r>
      <w:r w:rsidR="00042736">
        <w:t xml:space="preserve">al </w:t>
      </w:r>
      <w:r w:rsidR="005579F0">
        <w:t>sexo</w:t>
      </w:r>
      <w:r>
        <w:t xml:space="preserve"> como variable dependiente y a</w:t>
      </w:r>
      <w:r w:rsidR="00042736">
        <w:t xml:space="preserve"> la región</w:t>
      </w:r>
      <w:r>
        <w:t xml:space="preserve"> </w:t>
      </w:r>
      <w:r w:rsidR="00042736">
        <w:t>de postulación</w:t>
      </w:r>
      <w:r>
        <w:t xml:space="preserve"> y al tiempo (año de postulación) como variables independientes (predictoras)</w:t>
      </w:r>
      <w:bookmarkEnd w:id="314"/>
      <w:bookmarkEnd w:id="315"/>
      <w:bookmarkEnd w:id="316"/>
      <w:bookmarkEnd w:id="317"/>
      <w:bookmarkEnd w:id="318"/>
      <w:bookmarkEnd w:id="319"/>
      <w:bookmarkEnd w:id="320"/>
      <w:bookmarkEnd w:id="321"/>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056A00">
            <w:pPr>
              <w:spacing w:after="160"/>
              <w:jc w:val="center"/>
            </w:pPr>
            <w:r>
              <w:t>Región</w:t>
            </w:r>
          </w:p>
        </w:tc>
        <w:tc>
          <w:tcPr>
            <w:tcW w:w="3039" w:type="pct"/>
            <w:gridSpan w:val="3"/>
            <w:noWrap/>
            <w:vAlign w:val="center"/>
            <w:hideMark/>
          </w:tcPr>
          <w:p w14:paraId="1EF2C518" w14:textId="5E9FED6A" w:rsidR="00C02A84" w:rsidRPr="00C02A84" w:rsidRDefault="00C02A84" w:rsidP="00056A00">
            <w:pPr>
              <w:spacing w:after="160"/>
              <w:jc w:val="center"/>
              <w:cnfStyle w:val="100000000000" w:firstRow="1" w:lastRow="0" w:firstColumn="0" w:lastColumn="0" w:oddVBand="0" w:evenVBand="0" w:oddHBand="0" w:evenHBand="0" w:firstRowFirstColumn="0" w:firstRowLastColumn="0" w:lastRowFirstColumn="0" w:lastRowLastColumn="0"/>
            </w:pPr>
            <w:r>
              <w:t>Odds ratio</w:t>
            </w:r>
          </w:p>
        </w:tc>
        <w:tc>
          <w:tcPr>
            <w:tcW w:w="1030" w:type="pct"/>
            <w:vMerge w:val="restart"/>
            <w:noWrap/>
            <w:vAlign w:val="center"/>
            <w:hideMark/>
          </w:tcPr>
          <w:p w14:paraId="627FDE9E" w14:textId="52F6A294" w:rsidR="00C02A84" w:rsidRPr="00C02A84" w:rsidRDefault="00C02A84" w:rsidP="00056A00">
            <w:pPr>
              <w:spacing w:after="160"/>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056A00">
            <w:pPr>
              <w:spacing w:after="160"/>
            </w:pPr>
          </w:p>
        </w:tc>
        <w:tc>
          <w:tcPr>
            <w:tcW w:w="931" w:type="pct"/>
            <w:noWrap/>
            <w:vAlign w:val="center"/>
          </w:tcPr>
          <w:p w14:paraId="59197E26" w14:textId="78D2754D" w:rsidR="00C02A84" w:rsidRDefault="00C02A84" w:rsidP="00056A00">
            <w:pPr>
              <w:spacing w:after="160"/>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056A00">
            <w:pPr>
              <w:spacing w:after="160"/>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rsidP="00056A00">
            <w:pPr>
              <w:spacing w:after="160"/>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056A00">
            <w:pPr>
              <w:spacing w:after="160"/>
            </w:pPr>
            <w:r w:rsidRPr="00C02A84">
              <w:t>Lima</w:t>
            </w:r>
          </w:p>
        </w:tc>
        <w:tc>
          <w:tcPr>
            <w:tcW w:w="931" w:type="pct"/>
            <w:noWrap/>
            <w:hideMark/>
          </w:tcPr>
          <w:p w14:paraId="0E5B916F" w14:textId="756260E1"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056A00">
            <w:pPr>
              <w:spacing w:after="160"/>
            </w:pPr>
            <w:r w:rsidRPr="00C02A84">
              <w:t>Sur</w:t>
            </w:r>
          </w:p>
        </w:tc>
        <w:tc>
          <w:tcPr>
            <w:tcW w:w="931" w:type="pct"/>
            <w:noWrap/>
            <w:hideMark/>
          </w:tcPr>
          <w:p w14:paraId="63D9331F" w14:textId="51D053FE" w:rsidR="00A21AF5" w:rsidRPr="00C02A84" w:rsidRDefault="00A21AF5" w:rsidP="00056A00">
            <w:pPr>
              <w:spacing w:after="160"/>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056A00">
            <w:pPr>
              <w:spacing w:after="160"/>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056A00">
            <w:pPr>
              <w:spacing w:after="160"/>
            </w:pPr>
            <w:r w:rsidRPr="00C02A84">
              <w:t>Norte</w:t>
            </w:r>
          </w:p>
        </w:tc>
        <w:tc>
          <w:tcPr>
            <w:tcW w:w="931" w:type="pct"/>
            <w:noWrap/>
            <w:hideMark/>
          </w:tcPr>
          <w:p w14:paraId="761B46E4" w14:textId="061549D1"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056A00">
            <w:pPr>
              <w:spacing w:after="160"/>
            </w:pPr>
            <w:r w:rsidRPr="00C02A84">
              <w:t>Oriente</w:t>
            </w:r>
          </w:p>
        </w:tc>
        <w:tc>
          <w:tcPr>
            <w:tcW w:w="931" w:type="pct"/>
            <w:noWrap/>
            <w:hideMark/>
          </w:tcPr>
          <w:p w14:paraId="0F680FE4" w14:textId="79143056" w:rsidR="00A21AF5" w:rsidRPr="00C02A84" w:rsidRDefault="00A21AF5" w:rsidP="00056A00">
            <w:pPr>
              <w:spacing w:after="160"/>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056A00">
            <w:pPr>
              <w:spacing w:after="160"/>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056A00">
            <w:pPr>
              <w:spacing w:after="160"/>
            </w:pPr>
            <w:r w:rsidRPr="00C02A84">
              <w:t>Centro</w:t>
            </w:r>
          </w:p>
        </w:tc>
        <w:tc>
          <w:tcPr>
            <w:tcW w:w="931" w:type="pct"/>
            <w:noWrap/>
            <w:hideMark/>
          </w:tcPr>
          <w:p w14:paraId="472F30D6" w14:textId="1022B4F6"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0.004751896</w:t>
            </w:r>
          </w:p>
        </w:tc>
      </w:tr>
    </w:tbl>
    <w:p w14:paraId="0B9D4536" w14:textId="422D2DE3" w:rsidR="00056A00" w:rsidRPr="00056A00" w:rsidRDefault="00056A00" w:rsidP="00056A00">
      <w:pPr>
        <w:rPr>
          <w:i/>
          <w:iCs/>
        </w:rPr>
      </w:pPr>
      <w:r w:rsidRPr="00056A00">
        <w:rPr>
          <w:i/>
          <w:iCs/>
        </w:rPr>
        <w:t>* El valor de p ajustado mediante corrección de Bonferroni fue de 0.01 (0.05 / 5).</w:t>
      </w:r>
    </w:p>
    <w:p w14:paraId="3431C67B" w14:textId="7238E45A" w:rsidR="00606DFA" w:rsidRDefault="00606DFA" w:rsidP="00606DFA">
      <w:r>
        <w:t>En la tabla se muestran los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al </w:t>
      </w:r>
      <w:r w:rsidR="005579F0">
        <w:t>sexo</w:t>
      </w:r>
      <w:r>
        <w:t xml:space="preserve"> como variable dependiente y a</w:t>
      </w:r>
      <w:r w:rsidR="00042736">
        <w:t xml:space="preserve"> la región de postulación </w:t>
      </w:r>
      <w:r>
        <w:t>y al tiempo (año de postulación) como variables independientes (predictoras).</w:t>
      </w:r>
      <w:r w:rsidR="009D1845">
        <w:t xml:space="preserve"> Se creó un modelo de regresión logística por cada región, comparando a esta región con el resto de regiones.</w:t>
      </w:r>
    </w:p>
    <w:p w14:paraId="01FE5DB4" w14:textId="3946AF93" w:rsidR="00C02A84" w:rsidRDefault="00606DFA" w:rsidP="00606DFA">
      <w:r>
        <w:t>Se observa que se alcanzó significancia estadística</w:t>
      </w:r>
      <w:r w:rsidR="009D1845">
        <w:t xml:space="preserve"> en los coeficientes de las distintas regiones</w:t>
      </w:r>
      <w:r>
        <w:t xml:space="preserve">. En los odds ratio del efecto </w:t>
      </w:r>
      <w:r w:rsidR="009D1845">
        <w:t>de la región</w:t>
      </w:r>
      <w:r>
        <w:t xml:space="preserve"> en el </w:t>
      </w:r>
      <w:r w:rsidR="005579F0">
        <w:t>sexo</w:t>
      </w:r>
      <w:r>
        <w:t xml:space="preserve">, se observó </w:t>
      </w:r>
      <w:r w:rsidR="009D1845">
        <w:t>un tamaño de efecto mayor</w:t>
      </w:r>
      <w:r>
        <w:t xml:space="preserve"> en la región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72B08E25" w:rsidR="00723CE1" w:rsidRPr="006D27B9" w:rsidRDefault="003D2B86" w:rsidP="003D2B86">
      <w:pPr>
        <w:pStyle w:val="Ttulo"/>
        <w:rPr>
          <w:lang w:val="es-PE"/>
        </w:rPr>
      </w:pPr>
      <w:bookmarkStart w:id="322" w:name="_Toc161068232"/>
      <w:r w:rsidRPr="006D27B9">
        <w:rPr>
          <w:lang w:val="es-PE"/>
        </w:rPr>
        <w:t>DISCUSIÓN Y COMENTARIOS</w:t>
      </w:r>
      <w:bookmarkEnd w:id="322"/>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323" w:name="_Toc160651152"/>
      <w:bookmarkStart w:id="324" w:name="_Toc160651294"/>
      <w:bookmarkStart w:id="325" w:name="_Toc160702979"/>
      <w:bookmarkStart w:id="326" w:name="_Toc160703373"/>
      <w:bookmarkStart w:id="327" w:name="_Toc161068233"/>
      <w:r w:rsidRPr="001607A0">
        <w:lastRenderedPageBreak/>
        <w:t>Interpretación de resultados</w:t>
      </w:r>
      <w:bookmarkEnd w:id="323"/>
      <w:bookmarkEnd w:id="324"/>
      <w:bookmarkEnd w:id="325"/>
      <w:bookmarkEnd w:id="326"/>
      <w:bookmarkEnd w:id="327"/>
    </w:p>
    <w:p w14:paraId="61A1683D" w14:textId="5E920C68"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residentado médico del Perú, se asignó el </w:t>
      </w:r>
      <w:r w:rsidR="005579F0">
        <w:t>sexo</w:t>
      </w:r>
      <w:r>
        <w:t xml:space="preserve">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7F6736E5" w:rsidR="006E0653" w:rsidRDefault="006E0653" w:rsidP="006E0653">
      <w:pPr>
        <w:spacing w:before="0"/>
      </w:pPr>
      <w:r>
        <w:t xml:space="preserve">Debido a que no se contaba con el </w:t>
      </w:r>
      <w:r w:rsidR="005579F0">
        <w:t>sexo</w:t>
      </w:r>
      <w:r>
        <w:t xml:space="preserve"> de los postulantes en la información brindada por CONAREME, se realizó una asignación de </w:t>
      </w:r>
      <w:r w:rsidR="005579F0">
        <w:t>sexo</w:t>
      </w:r>
      <w:r>
        <w:t xml:space="preserve"> a partir del primer nombre (con un método ya descrito en la metodología). Se calculó el porcentaje de asignación de </w:t>
      </w:r>
      <w:r w:rsidR="005579F0">
        <w:t>sexo</w:t>
      </w:r>
      <w:r>
        <w:t xml:space="preserve"> de acuerdo al primer nombre para descartar de que se realice una asignación de forma subóptima. Se determinó como punto de corte el 80% como límite para considerar como aceptable la asignación de </w:t>
      </w:r>
      <w:r w:rsidR="005579F0">
        <w:t>sexo</w:t>
      </w:r>
      <w:r>
        <w:t xml:space="preserve">, se tomó como guía este número como si se tratara del límite de 20% de pérdida de seguimiento usado de forma habitual en la investigación como punto de corte para determinar que la pérdida de seguimiento fue importante </w:t>
      </w:r>
      <w:r>
        <w:fldChar w:fldCharType="begin"/>
      </w:r>
      <w:r w:rsidR="00D01E50">
        <w:instrText xml:space="preserve"> ADDIN ZOTERO_ITEM CSL_CITATION {"citationID":"zWDZXhyv","properties":{"formattedCitation":"(51)","plainCitation":"(51)","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00D01E50" w:rsidRPr="00D01E50">
        <w:rPr>
          <w:rFonts w:ascii="Calibri" w:hAnsi="Calibri" w:cs="Calibri"/>
        </w:rPr>
        <w:t>(51)</w:t>
      </w:r>
      <w:r>
        <w:fldChar w:fldCharType="end"/>
      </w:r>
      <w:r>
        <w:t xml:space="preserve">. La asignación de </w:t>
      </w:r>
      <w:r w:rsidR="005579F0">
        <w:t>sexo</w:t>
      </w:r>
      <w:r>
        <w:t xml:space="preserve">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672363FC" w:rsidR="006E0653" w:rsidRDefault="006E0653" w:rsidP="006E0653">
      <w:pPr>
        <w:spacing w:before="0"/>
      </w:pPr>
      <w:r>
        <w:t xml:space="preserve">En cuanto al análisis de la distribución de </w:t>
      </w:r>
      <w:r w:rsidR="005579F0">
        <w:t>sexo</w:t>
      </w:r>
      <w:r>
        <w:t xml:space="preserve"> de forma global en los distintos años se observó que hubo un incremento progresivo en el número de postulantes de </w:t>
      </w:r>
      <w:r w:rsidR="005579F0">
        <w:t>sexo</w:t>
      </w:r>
      <w:r>
        <w:t xml:space="preserve"> femenino, desde 2206 postulantes (43.9%) hasta 3135 postulantes (49.7%) de </w:t>
      </w:r>
      <w:r w:rsidR="005579F0">
        <w:t>sexo</w:t>
      </w:r>
      <w:r>
        <w:t xml:space="preserve"> femenino. El porcentaje más alto de postulantes de </w:t>
      </w:r>
      <w:r w:rsidR="005579F0">
        <w:t>sexo</w:t>
      </w:r>
      <w:r>
        <w:t xml:space="preserve"> femenino se alcanzó el año 2020, con 50.1% de los postulantes. Esto puede apreciarse en la </w:t>
      </w:r>
      <w:hyperlink w:anchor="_Tabla_1:_número" w:history="1">
        <w:r w:rsidRPr="003B7F5E">
          <w:rPr>
            <w:rStyle w:val="Hipervnculo"/>
          </w:rPr>
          <w:t>tabla 1</w:t>
        </w:r>
      </w:hyperlink>
      <w:r>
        <w:t>.</w:t>
      </w:r>
    </w:p>
    <w:p w14:paraId="533622A8" w14:textId="34D7CB19"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w:t>
      </w:r>
      <w:r w:rsidR="005579F0">
        <w:t>sexo</w:t>
      </w:r>
      <w:r>
        <w:t xml:space="preserve"> de cada una de ellas para ver las diferencias entre cada una y </w:t>
      </w:r>
      <w:r w:rsidR="006D27B9">
        <w:t>determinar</w:t>
      </w:r>
      <w:r>
        <w:t xml:space="preserve"> si la distribución de </w:t>
      </w:r>
      <w:r w:rsidR="005579F0">
        <w:t>sexo</w:t>
      </w:r>
      <w:r>
        <w:t xml:space="preserve"> era homogénea o </w:t>
      </w:r>
      <w:r>
        <w:lastRenderedPageBreak/>
        <w:t xml:space="preserve">heterogénea entre estas especialidades. Lo que se encontró es que existían amplías diferencias en la distribución de </w:t>
      </w:r>
      <w:r w:rsidR="005579F0">
        <w:t>sexo</w:t>
      </w:r>
      <w:r>
        <w:t xml:space="preserve"> en las distintas especialidades. En la </w:t>
      </w:r>
      <w:hyperlink w:anchor="_Tabla_2:_número" w:history="1">
        <w:r w:rsidRPr="003B7F5E">
          <w:rPr>
            <w:rStyle w:val="Hipervnculo"/>
          </w:rPr>
          <w:t>tabla 2</w:t>
        </w:r>
      </w:hyperlink>
      <w:r>
        <w:t xml:space="preserve"> se muestran las especialidades de mayor significancia con mayor porcentaje de </w:t>
      </w:r>
      <w:r w:rsidR="005579F0">
        <w:t>sexo</w:t>
      </w:r>
      <w:r>
        <w:t xml:space="preserve">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rsidR="006D27B9">
        <w:t xml:space="preserve">, </w:t>
      </w:r>
      <w:r>
        <w:t xml:space="preserve">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w:t>
      </w:r>
      <w:r w:rsidR="005579F0">
        <w:t>sexo</w:t>
      </w:r>
      <w:r>
        <w:t xml:space="preserve">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w:t>
      </w:r>
      <w:r w:rsidR="005579F0">
        <w:t>sexo</w:t>
      </w:r>
      <w:r>
        <w:t xml:space="preserve"> masculino. A diferencia de la </w:t>
      </w:r>
      <w:hyperlink w:anchor="_Tabla_2:_número" w:history="1">
        <w:r w:rsidRPr="003B7F5E">
          <w:rPr>
            <w:rStyle w:val="Hipervnculo"/>
          </w:rPr>
          <w:t>tabla 2</w:t>
        </w:r>
      </w:hyperlink>
      <w:r>
        <w:t xml:space="preserve">, mencionada anteriormente, en esta tabla predominaron para el </w:t>
      </w:r>
      <w:r w:rsidR="005579F0">
        <w:t>sexo</w:t>
      </w:r>
      <w:r>
        <w:t xml:space="preserve"> masculino las especialidades quirúrgicas. Estando a la cabeza ortopedia y traumatología (88.7% de postulantes de </w:t>
      </w:r>
      <w:r w:rsidR="005579F0">
        <w:t>sexo</w:t>
      </w:r>
      <w:r>
        <w:t xml:space="preserve"> masculino), seguida de urología (81.5%), neurocirugía (78.3%), cirugía de tórax y cardiovascular (76.7%), cirugía general (73.2%), cirugía oncológica (72.9%). Cardiología fue la especialidad clínica con mayor porcentaje de postulantes de </w:t>
      </w:r>
      <w:r w:rsidR="005579F0">
        <w:t>sexo</w:t>
      </w:r>
      <w:r>
        <w:t xml:space="preserve"> masculino (excluyendo subespecialidades), con un 69.8%.</w:t>
      </w:r>
    </w:p>
    <w:p w14:paraId="4B628FCF" w14:textId="77BB0E9D"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w:t>
      </w:r>
      <w:r w:rsidR="005579F0">
        <w:t>sexo</w:t>
      </w:r>
      <w:r>
        <w:t xml:space="preserve"> entre las distintas especialidades eran estadísticamente significativas. Para esto se utilizaron modelos de regresión </w:t>
      </w:r>
      <w:r w:rsidR="003407F9">
        <w:t xml:space="preserve">logística. </w:t>
      </w:r>
      <w:r w:rsidR="003407F9" w:rsidRPr="003407F9">
        <w:t xml:space="preserve">Se creó un modelo de regresión logística para cada una de las especialidades médicas. La variable dependiente del modelo (resultado) fue el </w:t>
      </w:r>
      <w:r w:rsidR="005579F0">
        <w:t>sexo</w:t>
      </w:r>
      <w:r w:rsidR="003407F9" w:rsidRPr="003407F9">
        <w:t>,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w:t>
      </w:r>
      <w:r w:rsidR="005579F0">
        <w:t>sexo</w:t>
      </w:r>
      <w:r>
        <w:t xml:space="preserve"> con una inclinación </w:t>
      </w:r>
      <w:r>
        <w:lastRenderedPageBreak/>
        <w:t xml:space="preserve">hacia el </w:t>
      </w:r>
      <w:r w:rsidR="005579F0">
        <w:t>sexo</w:t>
      </w:r>
      <w:r>
        <w:t xml:space="preserve"> femenino, y aquellas con inclinación de la distribución de </w:t>
      </w:r>
      <w:r w:rsidR="005579F0">
        <w:t>sexo</w:t>
      </w:r>
      <w:r>
        <w:t xml:space="preserve"> hacia el </w:t>
      </w:r>
      <w:r w:rsidR="005579F0">
        <w:t>sexo</w:t>
      </w:r>
      <w:r>
        <w:t xml:space="preserve"> masculino. Para separarlas se calcularon odds ratios a partir de los coeficientes de la especialidad (como predictora del </w:t>
      </w:r>
      <w:r w:rsidR="005579F0">
        <w:t>sexo</w:t>
      </w:r>
      <w:r>
        <w:t xml:space="preserve"> y ajustados al año de postulación). Se separaron aquellas especialidades con odds ratios estadísticamente significativos superiores a uno (más </w:t>
      </w:r>
      <w:r w:rsidR="005579F0">
        <w:t>sexo</w:t>
      </w:r>
      <w:r>
        <w:t xml:space="preserve"> femenino) y aquellos inferiores a uno (más </w:t>
      </w:r>
      <w:r w:rsidR="005579F0">
        <w:t>sexo</w:t>
      </w:r>
      <w:r>
        <w:t xml:space="preserve"> masculino). Las especialidades con odds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anteriormente analizando solamente las proporciones de </w:t>
      </w:r>
      <w:r w:rsidR="005579F0">
        <w:t>sexo</w:t>
      </w:r>
      <w:r>
        <w:t>. Entre las 10 especialidades con mayor odds ratio (estadísticamente significativo) se encuentra solamente una especialidad quirúrgica, que es cirugía pediátrica). Por otro lado, entre las 10 especialidades con menor odds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2B11FCC5"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w:t>
      </w:r>
      <w:r w:rsidR="005579F0">
        <w:t>sexo</w:t>
      </w:r>
      <w:r>
        <w:t xml:space="preserve"> como variable dependiente (de resultado) y al año de postulación y especialidad como variables independientes (predictoras), se encontró que el coeficiente del año de postulación era estadísticamente significativo y con un odds ratio ajustado de 1.048 [</w:t>
      </w:r>
      <w:r w:rsidR="009F75E5">
        <w:t xml:space="preserve">intervalo de confianza (IC) 95%: </w:t>
      </w:r>
      <w:r>
        <w:t xml:space="preserve">1.043-1.054]. Entonces, podemos decir que hay una tendencia hacia un mayor número de mujeres con el paso de los años entre los postulantes al programa de residentado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w:t>
      </w:r>
      <w:r w:rsidR="005579F0">
        <w:t>sexo</w:t>
      </w:r>
      <w:r>
        <w:t xml:space="preserve"> por las distintas especialidades</w:t>
      </w:r>
      <w:r w:rsidR="008F0402">
        <w:t xml:space="preserve">. Para esto se agregó la interacción en el modelo estadístico y también se realizó un análisis mediante </w:t>
      </w:r>
      <w:r w:rsidR="008F0402" w:rsidRPr="008F0402">
        <w:t>la prueba de razón de verosimilitud (“likelihood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w:t>
      </w:r>
      <w:r>
        <w:lastRenderedPageBreak/>
        <w:t xml:space="preserve">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26677C95" w:rsidR="006E0653" w:rsidRDefault="006E0653" w:rsidP="006E0653">
      <w:pPr>
        <w:spacing w:before="0"/>
      </w:pPr>
      <w:r>
        <w:t xml:space="preserve">Entonces, sabemos que la distribución de </w:t>
      </w:r>
      <w:r w:rsidR="005579F0">
        <w:t>sexo</w:t>
      </w:r>
      <w:r>
        <w:t xml:space="preserve">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w:t>
      </w:r>
      <w:r w:rsidR="005579F0">
        <w:t>sexo</w:t>
      </w:r>
      <w:r>
        <w:t xml:space="preserve">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w:t>
      </w:r>
      <w:r w:rsidR="005579F0">
        <w:t>sexo</w:t>
      </w:r>
      <w:r>
        <w:t xml:space="preserve"> entre los postulantes a especialidades clínicas y aquellos a especialidades quirúrgicas. Se realizó un modelo de regresión logística en el que se tenía al </w:t>
      </w:r>
      <w:r w:rsidR="005579F0">
        <w:t>sexo</w:t>
      </w:r>
      <w:r>
        <w:t xml:space="preserve">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con un odds ratio ajustado de 0.39 [</w:t>
      </w:r>
      <w:r w:rsidR="008F0402">
        <w:t xml:space="preserve">IC 95%: </w:t>
      </w:r>
      <w:r>
        <w:t xml:space="preserve">0.37-0.40], con lo que se corrobora estadísticamente la evidente diferencia observada. También se realizó un modelo en el que se incorporaba la posible modificación de efecto del tipo de especialidad sobre el efecto del año de postulación en el </w:t>
      </w:r>
      <w:r w:rsidR="005579F0">
        <w:t>sexo</w:t>
      </w:r>
      <w:r>
        <w:t>.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w:t>
      </w:r>
      <w:r w:rsidR="005579F0">
        <w:t>sexo</w:t>
      </w:r>
      <w:r>
        <w:t xml:space="preserve">,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250FC1F6" w:rsidR="006E0653" w:rsidRDefault="006E0653" w:rsidP="006E0653">
      <w:pPr>
        <w:spacing w:before="0"/>
      </w:pPr>
      <w:r>
        <w:t xml:space="preserve">Ahora, si comparamos la predilección por la postulación a especialidades clínicas o quirúrgicas entre los postulantes de </w:t>
      </w:r>
      <w:r w:rsidR="005579F0">
        <w:t>sexo</w:t>
      </w:r>
      <w:r>
        <w:t xml:space="preserve"> femenino y masculino, encontramos que consistentemente los postulantes de </w:t>
      </w:r>
      <w:r w:rsidR="005579F0">
        <w:t>sexo</w:t>
      </w:r>
      <w:r>
        <w:t xml:space="preserve"> femenino tienen porcentajes más bajos de </w:t>
      </w:r>
      <w:r>
        <w:lastRenderedPageBreak/>
        <w:t xml:space="preserve">postulación a especialidades quirúrgicas. El porcentaje más alto de postulación a especialidades quirúrgicas entre los postulantes de </w:t>
      </w:r>
      <w:r w:rsidR="005579F0">
        <w:t>sexo</w:t>
      </w:r>
      <w:r>
        <w:t xml:space="preserve"> femenino fue alcanzado el año 2023, con 35.7%, mientras que el de los postulantes de </w:t>
      </w:r>
      <w:r w:rsidR="005579F0">
        <w:t>sexo</w:t>
      </w:r>
      <w:r>
        <w:t xml:space="preserve"> masculino fue el año 2022, con 56.8%. Incluso, el año con menor porcentaje de postulación a especialidades quirúrgicas de los postulantes de </w:t>
      </w:r>
      <w:r w:rsidR="005579F0">
        <w:t>sexo</w:t>
      </w:r>
      <w:r>
        <w:t xml:space="preserve"> masculino fue el año 2013, con 45.8%, porcentaje superior al mayor porcentaje en el </w:t>
      </w:r>
      <w:r w:rsidR="005579F0">
        <w:t>sexo</w:t>
      </w:r>
      <w:r>
        <w:t xml:space="preserve"> femenino. Esto indica la amplia diferencia en cuanto a la predilección por las especialidades quirúrgicas del </w:t>
      </w:r>
      <w:r w:rsidR="005579F0">
        <w:t>sexo</w:t>
      </w:r>
      <w:r>
        <w:t xml:space="preserve">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732E2CAE"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postulantes, pero solo en los ingresantes. Cabe mencionar que para los ingresantes solo se contaron 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lo cual explica este fenómeno: mayor proporción de ingresantes ese año</w:t>
      </w:r>
      <w:r w:rsidR="00C00895">
        <w:t>. Estos cambios encontrados son atribuibles al impacto de la pandemia por COVID-19 en el programa de residentado médico</w:t>
      </w:r>
      <w:r>
        <w:t xml:space="preserve">. En relación al porcentaje de ingresantes de </w:t>
      </w:r>
      <w:r w:rsidR="005579F0">
        <w:t>sexo</w:t>
      </w:r>
      <w:r>
        <w:t xml:space="preserve"> femenino o masculino se encontró que hubo más porcentaje de ingresantes de </w:t>
      </w:r>
      <w:r w:rsidR="005579F0">
        <w:t>sexo</w:t>
      </w:r>
      <w:r>
        <w:t xml:space="preserve"> </w:t>
      </w:r>
      <w:r w:rsidR="00947D8E">
        <w:t>masculino</w:t>
      </w:r>
      <w:r>
        <w:t xml:space="preserve"> en todos los años, con excepción del año 2020, año en el que se encontró que hubo la misma cantidad de ingresantes de </w:t>
      </w:r>
      <w:r w:rsidR="005579F0">
        <w:t>sexo</w:t>
      </w:r>
      <w:r>
        <w:t xml:space="preserve">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6856866A" w:rsidR="006E0653" w:rsidRDefault="006E0653" w:rsidP="006E0653">
      <w:pPr>
        <w:spacing w:before="0"/>
      </w:pPr>
      <w:r>
        <w:t xml:space="preserve">Para determinar si para los ingresantes el año de postulación es también estadísticamente significativo como predictor del </w:t>
      </w:r>
      <w:r w:rsidR="005579F0">
        <w:t>sexo</w:t>
      </w:r>
      <w:r>
        <w:t xml:space="preserve"> de los ingresantes se realizó un modelo de regresión logística con el </w:t>
      </w:r>
      <w:r w:rsidR="005579F0">
        <w:t>sexo</w:t>
      </w:r>
      <w:r>
        <w:t xml:space="preserve">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odds ratio </w:t>
      </w:r>
      <w:r w:rsidR="00947D8E">
        <w:lastRenderedPageBreak/>
        <w:t xml:space="preserve">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odds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0998F0C" w:rsidR="006E0653" w:rsidRDefault="006E0653" w:rsidP="006E0653">
      <w:pPr>
        <w:spacing w:before="0"/>
      </w:pPr>
      <w:r>
        <w:t xml:space="preserve">Para los ingresantes, podemos analizar </w:t>
      </w:r>
      <w:r w:rsidR="00672E87">
        <w:t>también</w:t>
      </w:r>
      <w:r>
        <w:t xml:space="preserve"> cuáles son las especialidades con mayor porcentaje de ingresantes de </w:t>
      </w:r>
      <w:r w:rsidR="005579F0">
        <w:t>sexo</w:t>
      </w:r>
      <w:r>
        <w:t xml:space="preserve">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w:t>
      </w:r>
      <w:r w:rsidR="005579F0">
        <w:t>sexo</w:t>
      </w:r>
      <w:r>
        <w:t xml:space="preserve"> femenino o masculino. Entre estas especialidades que tienen un mayor porcentaje de ingresantes de </w:t>
      </w:r>
      <w:r w:rsidR="005579F0">
        <w:t>sexo</w:t>
      </w:r>
      <w:r>
        <w:t xml:space="preserve"> femenino destaca también la especialidad de cirugía </w:t>
      </w:r>
      <w:r w:rsidR="00672E87">
        <w:t>pediátrica</w:t>
      </w:r>
      <w:r>
        <w:t xml:space="preserve">, que es la única especialidad quirúrgica que llega a estar entre las que más proporción de ingresantes de </w:t>
      </w:r>
      <w:r w:rsidR="005579F0">
        <w:t>sexo</w:t>
      </w:r>
      <w:r>
        <w:t xml:space="preserve"> femenino tiene, con 62.4% (esto coincide con los hallazgos para los postulantes). En cuanto a las especialidades con predominancia de </w:t>
      </w:r>
      <w:r w:rsidR="005579F0">
        <w:t>sexo</w:t>
      </w:r>
      <w:r>
        <w:t xml:space="preserve"> masculino se encuentran también las mismas especialidades quirúrgicas que para los postulantes: ortopedia y traumatología (90.2% de postulantes de </w:t>
      </w:r>
      <w:r w:rsidR="005579F0">
        <w:t>sexo</w:t>
      </w:r>
      <w:r>
        <w:t xml:space="preserve">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26BFE651"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w:t>
      </w:r>
      <w:r w:rsidR="005579F0">
        <w:t>sexo</w:t>
      </w:r>
      <w:r>
        <w:t xml:space="preserve">, teniendo las especialidades quirúrgicas mayor número relativo de ingresantes de </w:t>
      </w:r>
      <w:r w:rsidR="005579F0">
        <w:t>sexo</w:t>
      </w:r>
      <w:r>
        <w:t xml:space="preserve">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w:t>
      </w:r>
      <w:r w:rsidR="005579F0">
        <w:t>sexo</w:t>
      </w:r>
      <w:r w:rsidR="009F75E5" w:rsidRPr="009F75E5">
        <w:t xml:space="preserve">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odds ratio de </w:t>
      </w:r>
      <w:r w:rsidR="009F75E5" w:rsidRPr="009F75E5">
        <w:t>0.41</w:t>
      </w:r>
      <w:r w:rsidR="009F75E5">
        <w:t xml:space="preserve"> [IC 95%: </w:t>
      </w:r>
      <w:r w:rsidR="009F75E5" w:rsidRPr="009F75E5">
        <w:t>0.39</w:t>
      </w:r>
      <w:r w:rsidR="009F75E5">
        <w:t>-</w:t>
      </w:r>
      <w:r w:rsidR="009F75E5" w:rsidRPr="009F75E5">
        <w:t>0.44</w:t>
      </w:r>
      <w:r w:rsidR="009F75E5">
        <w:t>])</w:t>
      </w:r>
      <w:r>
        <w:t xml:space="preserve">, así como para los postulantes. Además, se agregó también al modelo la posible modificación de efecto del tipo de especialidad (clínica vs. quirúrgica) sobre el efecto del año de postulación en el </w:t>
      </w:r>
      <w:r w:rsidR="005579F0">
        <w:t>sexo</w:t>
      </w:r>
      <w:r>
        <w:t>. En el modelo se obtuvo significancia estadística de esta interacción</w:t>
      </w:r>
      <w:r w:rsidR="009F75E5">
        <w:t xml:space="preserve"> (</w:t>
      </w:r>
      <w:r w:rsidR="009F75E5" w:rsidRPr="009F75E5">
        <w:t>valor de p de la interacción</w:t>
      </w:r>
      <w:r w:rsidR="009F75E5">
        <w:t>:</w:t>
      </w:r>
      <w:r w:rsidR="009F75E5" w:rsidRPr="009F75E5">
        <w:t xml:space="preserve"> </w:t>
      </w:r>
      <w:r w:rsidR="009F75E5" w:rsidRPr="009F75E5">
        <w:lastRenderedPageBreak/>
        <w:t>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12B92EBD" w:rsidR="006E0653" w:rsidRDefault="006E0653" w:rsidP="006E0653">
      <w:pPr>
        <w:spacing w:before="0"/>
      </w:pPr>
      <w:r>
        <w:t xml:space="preserve">Ahora, queda una duda sobre la relación entre los postulantes y los ingresantes. La duda es si existe alguna diferencia en el resultado de postulación entre el </w:t>
      </w:r>
      <w:r w:rsidR="005579F0">
        <w:t>sexo</w:t>
      </w:r>
      <w:r>
        <w:t xml:space="preserve"> femenino y masculino. Es decir, ¿hay alguna diferencia en el éxito de la postulación entre postulantes de </w:t>
      </w:r>
      <w:r w:rsidR="005579F0">
        <w:t>sexo</w:t>
      </w:r>
      <w:r>
        <w:t xml:space="preserve"> femenino y masculino? Para esto se analizaron las diferencias en el porcentaje de ingresantes (entre los postulantes) en el </w:t>
      </w:r>
      <w:r w:rsidR="005579F0">
        <w:t>sexo</w:t>
      </w:r>
      <w:r>
        <w:t xml:space="preserve">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xml:space="preserve">). Se pueden observar resultados similares entre los </w:t>
      </w:r>
      <w:r w:rsidR="005579F0">
        <w:t>sexo</w:t>
      </w:r>
      <w:r>
        <w:t xml:space="preserve">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w:t>
      </w:r>
      <w:r w:rsidR="005579F0">
        <w:t>sexo</w:t>
      </w:r>
      <w:r>
        <w:t xml:space="preserve"> y al año de postulación como variables independientes (predictoras). Se obtuvo que el coeficiente del </w:t>
      </w:r>
      <w:r w:rsidR="005579F0">
        <w:t>sexo</w:t>
      </w:r>
      <w:r>
        <w:t xml:space="preserve">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como otra variable independiente (valor de p ajustado: </w:t>
      </w:r>
      <w:r w:rsidR="00947D8E" w:rsidRPr="00947D8E">
        <w:t>0.1416485</w:t>
      </w:r>
      <w:r w:rsidR="00947D8E">
        <w:t>)</w:t>
      </w:r>
      <w:r>
        <w:t xml:space="preserve">. Esto no es sugerente de que existan diferencias importantes en el resultado de la postulación de acuerdo al </w:t>
      </w:r>
      <w:r w:rsidR="005579F0">
        <w:t>sexo</w:t>
      </w:r>
      <w:r>
        <w:t>.</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62DB4098" w:rsidR="006E0653" w:rsidRDefault="006E0653" w:rsidP="006E0653">
      <w:pPr>
        <w:spacing w:before="0"/>
      </w:pPr>
      <w:r>
        <w:t xml:space="preserve">En cuanto a la distribución de </w:t>
      </w:r>
      <w:r w:rsidR="005579F0">
        <w:t>sexo</w:t>
      </w:r>
      <w:r>
        <w:t xml:space="preserve"> llama especial atención la distribución de </w:t>
      </w:r>
      <w:r w:rsidR="005579F0">
        <w:t>sexo</w:t>
      </w:r>
      <w:r>
        <w:t xml:space="preserve">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w:t>
      </w:r>
      <w:r w:rsidR="005579F0">
        <w:t>sexo</w:t>
      </w:r>
      <w:r>
        <w:t xml:space="preserve">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xml:space="preserve">). Para el estudio comparativo de las distribuciones de </w:t>
      </w:r>
      <w:r w:rsidR="005579F0">
        <w:t>sexo</w:t>
      </w:r>
      <w:r>
        <w:t xml:space="preserve"> en las diferentes regiones y las tendencias de las mismas se realizaron modelos de regresión logística comparando cada región con las demás. Se obtuvo como resultado que las regiones tenían diferencias estadísticamente significativas en </w:t>
      </w:r>
      <w:r>
        <w:lastRenderedPageBreak/>
        <w:t xml:space="preserve">comparación con el resto como variables predictoras del </w:t>
      </w:r>
      <w:r w:rsidR="005579F0">
        <w:t>sexo</w:t>
      </w:r>
      <w:r>
        <w:t xml:space="preserve">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odds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Llama la atención el odds ratio de la región oriente: 0.75 [</w:t>
      </w:r>
      <w:r w:rsidR="009F75E5">
        <w:t xml:space="preserve">IC 95%: </w:t>
      </w:r>
      <w:r>
        <w:t xml:space="preserve">0.69-0.81], el cual es notablemente inferior a los demás. También se agregó a los modelos de regresión logística la modificación del efecto del año de postulación en el </w:t>
      </w:r>
      <w:r w:rsidR="005579F0">
        <w:t>sexo</w:t>
      </w:r>
      <w:r>
        <w:t xml:space="preserve"> ocasionada por las regiones. Sin embargo, no se obtuvo significancia estadística de esta interacción en ninguna de las regiones, lo cual indica que no hay diferencias estadísticamente significativas en las tendencias de </w:t>
      </w:r>
      <w:r w:rsidR="005579F0">
        <w:t>sexo</w:t>
      </w:r>
      <w:r>
        <w:t xml:space="preserve"> entre las distintas regiones.</w:t>
      </w:r>
    </w:p>
    <w:p w14:paraId="636B9FD6" w14:textId="67C40DBE" w:rsidR="006E0653" w:rsidRDefault="006E0653" w:rsidP="00D625C8">
      <w:pPr>
        <w:spacing w:before="0"/>
      </w:pPr>
      <w:r>
        <w:t xml:space="preserve">Para concluir y comprobar que la significancia estadística del año de postulación como predictor del </w:t>
      </w:r>
      <w:r w:rsidR="005579F0">
        <w:t>sexo</w:t>
      </w:r>
      <w:r>
        <w:t xml:space="preserve"> se preserva luego de ajustar este coeficiente a la especialidad y a la región se realizó un modelo de regresión logística incluyendo todas estas variables</w:t>
      </w:r>
      <w:r w:rsidR="00D625C8">
        <w:t xml:space="preserve">. Se realizó entonces un modelo de regresión logística con la variable </w:t>
      </w:r>
      <w:r w:rsidR="005579F0">
        <w:t>sexo</w:t>
      </w:r>
      <w:r w:rsidR="00D625C8">
        <w:t xml:space="preserve">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odds ratio de 1.048 [IC 95%: 1.042-1.054]. </w:t>
      </w:r>
    </w:p>
    <w:p w14:paraId="7C83EC46" w14:textId="7CA6D714" w:rsidR="006E0653" w:rsidRPr="001607A0" w:rsidRDefault="001607A0" w:rsidP="008E7B42">
      <w:pPr>
        <w:pStyle w:val="Ttulo2"/>
      </w:pPr>
      <w:bookmarkStart w:id="328" w:name="_Toc160651153"/>
      <w:bookmarkStart w:id="329" w:name="_Toc160651295"/>
      <w:bookmarkStart w:id="330" w:name="_Toc160702980"/>
      <w:bookmarkStart w:id="331" w:name="_Toc160703374"/>
      <w:bookmarkStart w:id="332" w:name="_Toc161068234"/>
      <w:r w:rsidRPr="001607A0">
        <w:t>Comparación con estudios previos</w:t>
      </w:r>
      <w:bookmarkEnd w:id="328"/>
      <w:bookmarkEnd w:id="329"/>
      <w:bookmarkEnd w:id="330"/>
      <w:bookmarkEnd w:id="331"/>
      <w:bookmarkEnd w:id="332"/>
    </w:p>
    <w:p w14:paraId="16500CB3" w14:textId="297F5122" w:rsidR="00CC5DED" w:rsidRDefault="00BD4840" w:rsidP="00BD4840">
      <w:pPr>
        <w:spacing w:before="0"/>
      </w:pPr>
      <w:r>
        <w:t xml:space="preserve">En nuestro estudio se encontró que existen diferencias marcadas en el número de postulantes e ingresantes a especialidades quirúrgicas, con una predominancia del </w:t>
      </w:r>
      <w:r w:rsidR="005579F0">
        <w:t>sexo</w:t>
      </w:r>
      <w:r>
        <w:t xml:space="preserve"> masculino en estas especialidades</w:t>
      </w:r>
      <w:r w:rsidR="008D2AD1">
        <w:t xml:space="preserve"> quirúrgicas. Esto es compatible con hallazgos de estudios en </w:t>
      </w:r>
      <w:r w:rsidR="0007760A">
        <w:t xml:space="preserve">otros lugares tales como </w:t>
      </w:r>
      <w:r w:rsidR="006D27B9">
        <w:t>C</w:t>
      </w:r>
      <w:r w:rsidR="0007760A">
        <w:t xml:space="preserve">orea </w:t>
      </w:r>
      <w:r w:rsidR="0007760A">
        <w:fldChar w:fldCharType="begin"/>
      </w:r>
      <w:r w:rsidR="00D01E50">
        <w:instrText xml:space="preserve"> ADDIN ZOTERO_ITEM CSL_CITATION {"citationID":"sAwY5eDj","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07760A">
        <w:fldChar w:fldCharType="separate"/>
      </w:r>
      <w:r w:rsidR="00D01E50" w:rsidRPr="00D01E50">
        <w:rPr>
          <w:rFonts w:ascii="Calibri" w:hAnsi="Calibri" w:cs="Calibri"/>
        </w:rPr>
        <w:t>(52)</w:t>
      </w:r>
      <w:r w:rsidR="0007760A">
        <w:fldChar w:fldCharType="end"/>
      </w:r>
      <w:r w:rsidR="0007760A">
        <w:t xml:space="preserve">, Japón </w:t>
      </w:r>
      <w:r w:rsidR="0007760A">
        <w:fldChar w:fldCharType="begin"/>
      </w:r>
      <w:r w:rsidR="00D01E50">
        <w:instrText xml:space="preserve"> ADDIN ZOTERO_ITEM CSL_CITATION {"citationID":"ZqNT4cW7","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07760A">
        <w:fldChar w:fldCharType="separate"/>
      </w:r>
      <w:r w:rsidR="00D01E50" w:rsidRPr="00D01E50">
        <w:rPr>
          <w:rFonts w:ascii="Calibri" w:hAnsi="Calibri" w:cs="Calibri"/>
        </w:rPr>
        <w:t>(53)</w:t>
      </w:r>
      <w:r w:rsidR="0007760A">
        <w:fldChar w:fldCharType="end"/>
      </w:r>
      <w:r w:rsidR="0007760A">
        <w:t xml:space="preserve">, Nueva Zelanda </w:t>
      </w:r>
      <w:r w:rsidR="0007760A">
        <w:fldChar w:fldCharType="begin"/>
      </w:r>
      <w:r w:rsidR="001D6A26">
        <w:instrText xml:space="preserve"> ADDIN ZOTERO_ITEM CSL_CITATION {"citationID":"tUXo8eRe","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07760A">
        <w:fldChar w:fldCharType="separate"/>
      </w:r>
      <w:r w:rsidR="001D6A26" w:rsidRPr="001D6A26">
        <w:rPr>
          <w:rFonts w:ascii="Calibri" w:hAnsi="Calibri" w:cs="Calibri"/>
        </w:rPr>
        <w:t>(23)</w:t>
      </w:r>
      <w:r w:rsidR="0007760A">
        <w:fldChar w:fldCharType="end"/>
      </w:r>
      <w:r w:rsidR="0007760A">
        <w:t xml:space="preserve">, Estados Unidos </w:t>
      </w:r>
      <w:r w:rsidR="0007760A">
        <w:fldChar w:fldCharType="begin"/>
      </w:r>
      <w:r w:rsidR="00D01E50">
        <w:instrText xml:space="preserve"> ADDIN ZOTERO_ITEM CSL_CITATION {"citationID":"EOFzBI0S","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07760A">
        <w:fldChar w:fldCharType="separate"/>
      </w:r>
      <w:r w:rsidR="00D01E50" w:rsidRPr="00D01E50">
        <w:rPr>
          <w:rFonts w:ascii="Calibri" w:hAnsi="Calibri" w:cs="Calibri"/>
        </w:rPr>
        <w:t>(54)</w:t>
      </w:r>
      <w:r w:rsidR="0007760A">
        <w:fldChar w:fldCharType="end"/>
      </w:r>
      <w:r w:rsidR="0007760A">
        <w:t xml:space="preserve">, así como lo encontrado en la revisión sistemática de Burgos y Josephson </w:t>
      </w:r>
      <w:r w:rsidR="0007760A">
        <w:fldChar w:fldCharType="begin"/>
      </w:r>
      <w:r w:rsidR="001D6A26">
        <w:instrText xml:space="preserve"> ADDIN ZOTERO_ITEM CSL_CITATION {"citationID":"L4SSEL7D","properties":{"formattedCitation":"(40)","plainCitation":"(40)","noteIndex":0},"citationItems":[{"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07760A">
        <w:fldChar w:fldCharType="separate"/>
      </w:r>
      <w:r w:rsidR="001D6A26" w:rsidRPr="001D6A26">
        <w:rPr>
          <w:rFonts w:ascii="Calibri" w:hAnsi="Calibri" w:cs="Calibri"/>
        </w:rPr>
        <w:t>(40)</w:t>
      </w:r>
      <w:r w:rsidR="0007760A">
        <w:fldChar w:fldCharType="end"/>
      </w:r>
      <w:r w:rsidR="008D2AD1">
        <w:t xml:space="preserve">, en los que se encuentra también una preferencia del </w:t>
      </w:r>
      <w:r w:rsidR="007F4D7F">
        <w:t>género</w:t>
      </w:r>
      <w:r w:rsidR="008D2AD1">
        <w:t xml:space="preserve"> masculino por las especialidades quirúrgicas, en comparación al </w:t>
      </w:r>
      <w:r w:rsidR="007F4D7F">
        <w:t>género</w:t>
      </w:r>
      <w:r w:rsidR="008D2AD1">
        <w:t xml:space="preserve"> femenino.</w:t>
      </w:r>
      <w:r w:rsidR="006F3F3C">
        <w:t xml:space="preserve"> Los hallazgos encontrados en cada una de las especialidades fueron también, en la mayoría de los casos, compatible</w:t>
      </w:r>
      <w:r w:rsidR="0007760A">
        <w:t>s</w:t>
      </w:r>
      <w:r w:rsidR="006F3F3C">
        <w:t xml:space="preserve"> con la literatura.</w:t>
      </w:r>
    </w:p>
    <w:p w14:paraId="77B15F66" w14:textId="429ED67A" w:rsidR="00CC5DED" w:rsidRDefault="006F3F3C" w:rsidP="00BD4840">
      <w:pPr>
        <w:spacing w:before="0"/>
      </w:pPr>
      <w:r>
        <w:t xml:space="preserve">Se encontró que urología </w:t>
      </w:r>
      <w:r w:rsidR="00C32D91">
        <w:t>es una especialidad con predominancia masculina</w:t>
      </w:r>
      <w:r w:rsidR="00B12037">
        <w:t xml:space="preserve">, como se puede observar en la </w:t>
      </w:r>
      <w:hyperlink w:anchor="_Tabla_5:_Especialidades_1" w:history="1">
        <w:r w:rsidR="00B12037" w:rsidRPr="00B12037">
          <w:rPr>
            <w:rStyle w:val="Hipervnculo"/>
          </w:rPr>
          <w:t>tabla 5</w:t>
        </w:r>
      </w:hyperlink>
      <w:r>
        <w:t>, lo cual también es descrito por estudios previos</w:t>
      </w:r>
      <w:r w:rsidR="0007760A">
        <w:t>.</w:t>
      </w:r>
      <w:r w:rsidR="00A32EA4">
        <w:t xml:space="preserve"> En el estudio realizado por Nam y colaboradores se menciona que en Estados Unidos solamente el 9.9% </w:t>
      </w:r>
      <w:r w:rsidR="00A32EA4">
        <w:lastRenderedPageBreak/>
        <w:t xml:space="preserve">de los urólogos practicantes fueron mujeres, mientras que el 24.4% de los residentes de urología fueron mujeres y se indica que la especialidad presenta una tendencia a tener una mayor participación del género femenino </w:t>
      </w:r>
      <w:r w:rsidR="00A32EA4">
        <w:fldChar w:fldCharType="begin"/>
      </w:r>
      <w:r w:rsidR="001D6A26">
        <w:instrText xml:space="preserve"> ADDIN ZOTERO_ITEM CSL_CITATION {"citationID":"9WvbrCfr","properties":{"formattedCitation":"(26)","plainCitation":"(26)","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A32EA4">
        <w:fldChar w:fldCharType="separate"/>
      </w:r>
      <w:r w:rsidR="001D6A26" w:rsidRPr="001D6A26">
        <w:rPr>
          <w:rFonts w:ascii="Calibri" w:hAnsi="Calibri" w:cs="Calibri"/>
        </w:rPr>
        <w:t>(26)</w:t>
      </w:r>
      <w:r w:rsidR="00A32EA4">
        <w:fldChar w:fldCharType="end"/>
      </w:r>
      <w:r w:rsidR="00A32EA4">
        <w:t xml:space="preserve">. Estudios como el de Wynn y </w:t>
      </w:r>
      <w:r w:rsidR="00CC5DED">
        <w:t xml:space="preserve">Putra </w:t>
      </w:r>
      <w:r w:rsidR="00CC5DED">
        <w:fldChar w:fldCharType="begin"/>
      </w:r>
      <w:r w:rsidR="00D01E50">
        <w:instrText xml:space="preserve"> ADDIN ZOTERO_ITEM CSL_CITATION {"citationID":"GJ3OjDl0","properties":{"formattedCitation":"(55)","plainCitation":"(55)","noteIndex":0},"citationItems":[{"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schema":"https://github.com/citation-style-language/schema/raw/master/csl-citation.json"} </w:instrText>
      </w:r>
      <w:r w:rsidR="00CC5DED">
        <w:fldChar w:fldCharType="separate"/>
      </w:r>
      <w:r w:rsidR="00D01E50" w:rsidRPr="00D01E50">
        <w:rPr>
          <w:rFonts w:ascii="Calibri" w:hAnsi="Calibri" w:cs="Calibri"/>
        </w:rPr>
        <w:t>(55)</w:t>
      </w:r>
      <w:r w:rsidR="00CC5DED">
        <w:fldChar w:fldCharType="end"/>
      </w:r>
      <w:r w:rsidR="00CC5DED">
        <w:t xml:space="preserve"> y el de Kim y colaboradores </w:t>
      </w:r>
      <w:r w:rsidR="00CC5DED">
        <w:fldChar w:fldCharType="begin"/>
      </w:r>
      <w:r w:rsidR="00D01E50">
        <w:instrText xml:space="preserve"> ADDIN ZOTERO_ITEM CSL_CITATION {"citationID":"opZV83zZ","properties":{"formattedCitation":"(56)","plainCitation":"(56)","noteIndex":0},"citationItems":[{"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CC5DED">
        <w:fldChar w:fldCharType="separate"/>
      </w:r>
      <w:r w:rsidR="00D01E50" w:rsidRPr="00D01E50">
        <w:rPr>
          <w:rFonts w:ascii="Calibri" w:hAnsi="Calibri" w:cs="Calibri"/>
        </w:rPr>
        <w:t>(56)</w:t>
      </w:r>
      <w:r w:rsidR="00CC5DED">
        <w:fldChar w:fldCharType="end"/>
      </w:r>
      <w:r w:rsidR="00A32EA4">
        <w:t xml:space="preserve"> indican que existe una preferencia de los pacientes </w:t>
      </w:r>
      <w:r w:rsidR="00CC5DED">
        <w:t>por urólogos del mismo género, particularmente en las mujeres, lo cual es un aspecto positivo a tener una mayor cantidad de mujeres practicantes de la especialidad</w:t>
      </w:r>
      <w:r>
        <w:t>.</w:t>
      </w:r>
      <w:r w:rsidR="00CC5DED">
        <w:t xml:space="preserve"> En el presente estudio se encontró que para en la especialidad de urología, en cuanto a los postulantes, en el año 2013 la proporción de postulantes de sexo femenino fue del 17.5%, mientras que para el año 2023 esta proporción fue de alrededor del 23%.</w:t>
      </w:r>
    </w:p>
    <w:p w14:paraId="111548D4" w14:textId="2CFCB38E" w:rsidR="009C160B" w:rsidRDefault="006F3F3C" w:rsidP="00BD4840">
      <w:pPr>
        <w:spacing w:before="0"/>
      </w:pPr>
      <w:r>
        <w:t>Otras especialidades quirúrgicas con gran predominio masculino según los hallazgos del presente estudio, como la traumatología y ortopedia, también tienen estudios en otras poblaciones</w:t>
      </w:r>
      <w:r w:rsidR="00CC5DED">
        <w:t xml:space="preserve">, como Brasil </w:t>
      </w:r>
      <w:r w:rsidR="00CC5DED">
        <w:fldChar w:fldCharType="begin"/>
      </w:r>
      <w:r w:rsidR="001D6A26">
        <w:instrText xml:space="preserve"> ADDIN ZOTERO_ITEM CSL_CITATION {"citationID":"R5UFdglj","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CC5DED">
        <w:fldChar w:fldCharType="separate"/>
      </w:r>
      <w:r w:rsidR="001D6A26" w:rsidRPr="001D6A26">
        <w:rPr>
          <w:rFonts w:ascii="Calibri" w:hAnsi="Calibri" w:cs="Calibri"/>
        </w:rPr>
        <w:t>(22)</w:t>
      </w:r>
      <w:r w:rsidR="00CC5DED">
        <w:fldChar w:fldCharType="end"/>
      </w:r>
      <w:r w:rsidR="00CC5DED">
        <w:t xml:space="preserve">, Bélgica </w:t>
      </w:r>
      <w:r w:rsidR="00CC5DED">
        <w:fldChar w:fldCharType="begin"/>
      </w:r>
      <w:r w:rsidR="001D6A26">
        <w:instrText xml:space="preserve"> ADDIN ZOTERO_ITEM CSL_CITATION {"citationID":"hqlPsPU9","properties":{"formattedCitation":"(29)","plainCitation":"(29)","noteIndex":0},"citationItems":[{"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schema":"https://github.com/citation-style-language/schema/raw/master/csl-citation.json"} </w:instrText>
      </w:r>
      <w:r w:rsidR="00CC5DED">
        <w:fldChar w:fldCharType="separate"/>
      </w:r>
      <w:r w:rsidR="001D6A26" w:rsidRPr="001D6A26">
        <w:rPr>
          <w:rFonts w:ascii="Calibri" w:hAnsi="Calibri" w:cs="Calibri"/>
        </w:rPr>
        <w:t>(29)</w:t>
      </w:r>
      <w:r w:rsidR="00CC5DED">
        <w:fldChar w:fldCharType="end"/>
      </w:r>
      <w:r w:rsidR="00CC5DED">
        <w:t>,</w:t>
      </w:r>
      <w:r w:rsidR="009C160B">
        <w:t xml:space="preserve"> y</w:t>
      </w:r>
      <w:r w:rsidR="00CC5DED">
        <w:t xml:space="preserve"> </w:t>
      </w:r>
      <w:r w:rsidR="009C160B">
        <w:t xml:space="preserve">Estados Unidos </w:t>
      </w:r>
      <w:r w:rsidR="009C160B">
        <w:fldChar w:fldCharType="begin"/>
      </w:r>
      <w:r w:rsidR="001D6A26">
        <w:instrText xml:space="preserve"> ADDIN ZOTERO_ITEM CSL_CITATION {"citationID":"Bc6WRlz1","properties":{"formattedCitation":"(30)","plainCitation":"(30)","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9C160B">
        <w:fldChar w:fldCharType="separate"/>
      </w:r>
      <w:r w:rsidR="001D6A26" w:rsidRPr="001D6A26">
        <w:rPr>
          <w:rFonts w:ascii="Calibri" w:hAnsi="Calibri" w:cs="Calibri"/>
        </w:rPr>
        <w:t>(30)</w:t>
      </w:r>
      <w:r w:rsidR="009C160B">
        <w:fldChar w:fldCharType="end"/>
      </w:r>
      <w:r>
        <w:t xml:space="preserve"> que la señalan como</w:t>
      </w:r>
      <w:r w:rsidR="009C160B">
        <w:t xml:space="preserve"> una</w:t>
      </w:r>
      <w:r>
        <w:t xml:space="preserve"> especialidad con una mayor preferencia por parte del </w:t>
      </w:r>
      <w:r w:rsidR="007F4D7F">
        <w:t>género</w:t>
      </w:r>
      <w:r>
        <w:t xml:space="preserve"> masculino</w:t>
      </w:r>
      <w:r w:rsidR="009C160B">
        <w:t xml:space="preserve">. En el estudio de Vivekanantha y colaboradores se estudia la representación de género en las conferencias principales de cirugía ortopédica a nivel mundial y se encontró también que hubo una predominancia masculina. Se describe que 58.5% de los paneles fueron de varones exclusivamente, y que el 12.6% de los miembros de facultades fueron mujeres </w:t>
      </w:r>
      <w:r w:rsidR="009C160B">
        <w:fldChar w:fldCharType="begin"/>
      </w:r>
      <w:r w:rsidR="00D01E50">
        <w:instrText xml:space="preserve"> ADDIN ZOTERO_ITEM CSL_CITATION {"citationID":"rSNiJ5HA","properties":{"formattedCitation":"(57)","plainCitation":"(57)","noteIndex":0},"citationItems":[{"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9C160B">
        <w:fldChar w:fldCharType="separate"/>
      </w:r>
      <w:r w:rsidR="00D01E50" w:rsidRPr="00D01E50">
        <w:rPr>
          <w:rFonts w:ascii="Calibri" w:hAnsi="Calibri" w:cs="Calibri"/>
        </w:rPr>
        <w:t>(57)</w:t>
      </w:r>
      <w:r w:rsidR="009C160B">
        <w:fldChar w:fldCharType="end"/>
      </w:r>
      <w:r w:rsidR="00BE0571">
        <w:t>.</w:t>
      </w:r>
      <w:r w:rsidR="009C160B">
        <w:t xml:space="preserve"> En el presente estudio se encontró que esta especialidad fue la que presentó el menor odds ratio en cuanto al efecto de la especialidad en el sexo (femenino) de los postulantes, como se puede observar en la </w:t>
      </w:r>
      <w:hyperlink w:anchor="_Tabla_5:_Especialidades_1" w:history="1">
        <w:r w:rsidR="009C160B" w:rsidRPr="009C160B">
          <w:rPr>
            <w:rStyle w:val="Hipervnculo"/>
          </w:rPr>
          <w:t>tabla 5</w:t>
        </w:r>
      </w:hyperlink>
      <w:r w:rsidR="009C160B">
        <w:t>.</w:t>
      </w:r>
    </w:p>
    <w:p w14:paraId="51F82FEF" w14:textId="14584EDC" w:rsidR="000945D2" w:rsidRDefault="00BE0571" w:rsidP="00BD4840">
      <w:pPr>
        <w:spacing w:before="0"/>
      </w:pPr>
      <w:r>
        <w:t xml:space="preserve">Otra especialidad en la que se encontró predominancia del </w:t>
      </w:r>
      <w:r w:rsidR="005579F0">
        <w:t>sexo</w:t>
      </w:r>
      <w:r>
        <w:t xml:space="preserve"> masculino en el estudio fue neurocirugía</w:t>
      </w:r>
      <w:r w:rsidR="00B12037">
        <w:t xml:space="preserve">, como se puede observar en la </w:t>
      </w:r>
      <w:hyperlink w:anchor="_Tabla_5:_Especialidades_1" w:history="1">
        <w:r w:rsidR="00B12037" w:rsidRPr="00B12037">
          <w:rPr>
            <w:rStyle w:val="Hipervnculo"/>
          </w:rPr>
          <w:t>tabla 5</w:t>
        </w:r>
      </w:hyperlink>
      <w:r w:rsidR="00B12037">
        <w:t>. E</w:t>
      </w:r>
      <w:r>
        <w:t>sto también es compatible con estudios previos</w:t>
      </w:r>
      <w:r w:rsidR="00B12037">
        <w:t xml:space="preserve"> en Brasil </w:t>
      </w:r>
      <w:r w:rsidR="00B12037">
        <w:fldChar w:fldCharType="begin"/>
      </w:r>
      <w:r w:rsidR="001D6A26">
        <w:instrText xml:space="preserve"> ADDIN ZOTERO_ITEM CSL_CITATION {"citationID":"MPZ1Bgyz","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B12037">
        <w:fldChar w:fldCharType="separate"/>
      </w:r>
      <w:r w:rsidR="001D6A26" w:rsidRPr="001D6A26">
        <w:rPr>
          <w:rFonts w:ascii="Calibri" w:hAnsi="Calibri" w:cs="Calibri"/>
        </w:rPr>
        <w:t>(22)</w:t>
      </w:r>
      <w:r w:rsidR="00B12037">
        <w:fldChar w:fldCharType="end"/>
      </w:r>
      <w:r w:rsidR="00B12037">
        <w:t xml:space="preserve">, Estados Unidos </w:t>
      </w:r>
      <w:r w:rsidR="00B12037">
        <w:fldChar w:fldCharType="begin"/>
      </w:r>
      <w:r w:rsidR="001D6A26">
        <w:instrText xml:space="preserve"> ADDIN ZOTERO_ITEM CSL_CITATION {"citationID":"h4KXZgEs","properties":{"formattedCitation":"(27,30)","plainCitation":"(27,30)","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schema":"https://github.com/citation-style-language/schema/raw/master/csl-citation.json"} </w:instrText>
      </w:r>
      <w:r w:rsidR="00B12037">
        <w:fldChar w:fldCharType="separate"/>
      </w:r>
      <w:r w:rsidR="001D6A26" w:rsidRPr="001D6A26">
        <w:rPr>
          <w:rFonts w:ascii="Calibri" w:hAnsi="Calibri" w:cs="Calibri"/>
        </w:rPr>
        <w:t>(27,30)</w:t>
      </w:r>
      <w:r w:rsidR="00B12037">
        <w:fldChar w:fldCharType="end"/>
      </w:r>
      <w:r w:rsidR="00B12037">
        <w:t xml:space="preserve">, Alemania </w:t>
      </w:r>
      <w:r w:rsidR="00B12037">
        <w:fldChar w:fldCharType="begin"/>
      </w:r>
      <w:r w:rsidR="001D6A26">
        <w:instrText xml:space="preserve"> ADDIN ZOTERO_ITEM CSL_CITATION {"citationID":"YZDuZqI1","properties":{"formattedCitation":"(28,58)","plainCitation":"(28,58)","noteIndex":0},"citationItems":[{"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12037">
        <w:fldChar w:fldCharType="separate"/>
      </w:r>
      <w:r w:rsidR="001D6A26" w:rsidRPr="001D6A26">
        <w:rPr>
          <w:rFonts w:ascii="Calibri" w:hAnsi="Calibri" w:cs="Calibri"/>
        </w:rPr>
        <w:t>(28,58)</w:t>
      </w:r>
      <w:r w:rsidR="00B12037">
        <w:fldChar w:fldCharType="end"/>
      </w:r>
      <w:r w:rsidR="00B12037">
        <w:t>, y otros 37 países como se describe en el estudio de Zeitlberger y colaboradores, en el cual se realizó una encuesta multinacional en donde se encontró que habían significativamente más varones que mujeres residentes y asistentes por departamento</w:t>
      </w:r>
      <w:r w:rsidR="000945D2">
        <w:t xml:space="preserve">, así como una mayor experiencia de desigualdad de género o discriminación en el trabajo por parte de colegas y pacientes o familiares de pacientes, y menor satisfacción en el trabajo en las practicantes mujeres </w:t>
      </w:r>
      <w:r w:rsidR="000945D2">
        <w:fldChar w:fldCharType="begin"/>
      </w:r>
      <w:r w:rsidR="001D6A26">
        <w:instrText xml:space="preserve"> ADDIN ZOTERO_ITEM CSL_CITATION {"citationID":"begADTPm","properties":{"formattedCitation":"(25)","plainCitation":"(25)","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0945D2">
        <w:fldChar w:fldCharType="separate"/>
      </w:r>
      <w:r w:rsidR="001D6A26" w:rsidRPr="001D6A26">
        <w:rPr>
          <w:rFonts w:ascii="Calibri" w:hAnsi="Calibri" w:cs="Calibri"/>
        </w:rPr>
        <w:t>(25)</w:t>
      </w:r>
      <w:r w:rsidR="000945D2">
        <w:fldChar w:fldCharType="end"/>
      </w:r>
      <w:r w:rsidR="000945D2">
        <w:t xml:space="preserve">, estos sentimientos de insatisfacción con la especialidad también fueron encontrados en el artículo realizado por Gadjradj y colaboradores </w:t>
      </w:r>
      <w:r w:rsidR="000945D2">
        <w:fldChar w:fldCharType="begin"/>
      </w:r>
      <w:r w:rsidR="005B34E8">
        <w:instrText xml:space="preserve"> ADDIN ZOTERO_ITEM CSL_CITATION {"citationID":"WL0pDKik","properties":{"formattedCitation":"(59)","plainCitation":"(59)","noteIndex":0},"citationItems":[{"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schema":"https://github.com/citation-style-language/schema/raw/master/csl-citation.json"} </w:instrText>
      </w:r>
      <w:r w:rsidR="000945D2">
        <w:fldChar w:fldCharType="separate"/>
      </w:r>
      <w:r w:rsidR="005B34E8" w:rsidRPr="005B34E8">
        <w:rPr>
          <w:rFonts w:ascii="Calibri" w:hAnsi="Calibri" w:cs="Calibri"/>
        </w:rPr>
        <w:t>(59)</w:t>
      </w:r>
      <w:r w:rsidR="000945D2">
        <w:fldChar w:fldCharType="end"/>
      </w:r>
      <w:r w:rsidR="00B12037">
        <w:t>.</w:t>
      </w:r>
      <w:r w:rsidR="000945D2">
        <w:t xml:space="preserve"> Por otro lado, en el área de la investigación, el </w:t>
      </w:r>
      <w:r w:rsidR="000945D2">
        <w:lastRenderedPageBreak/>
        <w:t xml:space="preserve">estudio de Aslan y colaboradores estudió las diferencias de género en la autoría en revistas de alto impacto de la especialidad y encontró que de los artículos incluidos en el estudio, solamente el 16% tuvieron como mujer al primer autor </w:t>
      </w:r>
      <w:r w:rsidR="000945D2">
        <w:fldChar w:fldCharType="begin"/>
      </w:r>
      <w:r w:rsidR="005B34E8">
        <w:instrText xml:space="preserve"> ADDIN ZOTERO_ITEM CSL_CITATION {"citationID":"t2X07RnS","properties":{"formattedCitation":"(60)","plainCitation":"(60)","noteIndex":0},"citationItems":[{"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schema":"https://github.com/citation-style-language/schema/raw/master/csl-citation.json"} </w:instrText>
      </w:r>
      <w:r w:rsidR="000945D2">
        <w:fldChar w:fldCharType="separate"/>
      </w:r>
      <w:r w:rsidR="005B34E8" w:rsidRPr="005B34E8">
        <w:rPr>
          <w:rFonts w:ascii="Calibri" w:hAnsi="Calibri" w:cs="Calibri"/>
        </w:rPr>
        <w:t>(60)</w:t>
      </w:r>
      <w:r w:rsidR="000945D2">
        <w:fldChar w:fldCharType="end"/>
      </w:r>
      <w:r w:rsidR="000945D2">
        <w:t>.</w:t>
      </w:r>
    </w:p>
    <w:p w14:paraId="148ABC8A" w14:textId="724E9301" w:rsidR="006F3F3C" w:rsidRDefault="000945D2" w:rsidP="00BD4840">
      <w:pPr>
        <w:spacing w:before="0"/>
      </w:pPr>
      <w:r>
        <w:t xml:space="preserve">Entre las especialidades mencionadas: urología, ortopedia y traumatología, y neurocirugía en el presente estudio no se encontró evidencia </w:t>
      </w:r>
      <w:r w:rsidR="001976E6">
        <w:t xml:space="preserve">de que la tendencia de sexo fuera diferente a la tendencia global. Por tanto, de acuerdo a lo observado es probable que </w:t>
      </w:r>
      <w:r w:rsidR="00955286">
        <w:t>las diferencias</w:t>
      </w:r>
      <w:r w:rsidR="001976E6">
        <w:t xml:space="preserve"> de sexo</w:t>
      </w:r>
      <w:r w:rsidR="00955286">
        <w:t xml:space="preserve"> </w:t>
      </w:r>
      <w:r w:rsidR="001976E6">
        <w:t xml:space="preserve">en estas especialidades </w:t>
      </w:r>
      <w:r w:rsidR="00955286">
        <w:t>se acorten cada vez más en nuestro contexto nacional.</w:t>
      </w:r>
    </w:p>
    <w:p w14:paraId="23DCA3D0" w14:textId="1FDDA34A" w:rsidR="00955286" w:rsidRDefault="00955286" w:rsidP="00BD4840">
      <w:pPr>
        <w:spacing w:before="0"/>
      </w:pPr>
      <w:r>
        <w:t xml:space="preserve">En cuanto al análisis de las tendencias de la distribución de </w:t>
      </w:r>
      <w:r w:rsidR="005579F0">
        <w:t>sexo</w:t>
      </w:r>
      <w:r>
        <w:t xml:space="preserve">,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w:t>
      </w:r>
      <w:r w:rsidR="005579F0">
        <w:t>sexo</w:t>
      </w:r>
      <w:r>
        <w:t xml:space="preserve"> femenino más acelerado que el resto de especialidades) y la última (cirugía plástica) con una tendencia menor a la tendencia global, incluso observándose que con el pasar de los años se encuentran menos postulantes e ingresantes </w:t>
      </w:r>
      <w:r w:rsidR="009907F6">
        <w:t xml:space="preserve">de </w:t>
      </w:r>
      <w:r w:rsidR="005579F0">
        <w:t>sexo</w:t>
      </w:r>
      <w:r w:rsidR="009907F6">
        <w:t xml:space="preserve"> femenino a la especialidad. Esto está representado en la </w:t>
      </w:r>
      <w:hyperlink w:anchor="_Figura_4:_proporción_1" w:history="1">
        <w:r w:rsidR="009907F6" w:rsidRPr="009907F6">
          <w:rPr>
            <w:rStyle w:val="Hipervnculo"/>
          </w:rPr>
          <w:t>figura 4</w:t>
        </w:r>
      </w:hyperlink>
      <w:r w:rsidR="009907F6">
        <w:t>.</w:t>
      </w:r>
    </w:p>
    <w:p w14:paraId="1F566611" w14:textId="456DB81D" w:rsidR="009907F6" w:rsidRDefault="009907F6" w:rsidP="00BD4840">
      <w:pPr>
        <w:spacing w:before="0"/>
      </w:pPr>
      <w:r>
        <w:t>Sobre la especialidad de ginecología y obstetricia</w:t>
      </w:r>
      <w:r w:rsidR="00C03994">
        <w:t>, estudios</w:t>
      </w:r>
      <w:r w:rsidR="00B70095">
        <w:t xml:space="preserve"> realizados en Corea </w:t>
      </w:r>
      <w:r w:rsidR="00B70095">
        <w:fldChar w:fldCharType="begin"/>
      </w:r>
      <w:r w:rsidR="00D01E50">
        <w:instrText xml:space="preserve"> ADDIN ZOTERO_ITEM CSL_CITATION {"citationID":"i0fQoTNe","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B70095">
        <w:fldChar w:fldCharType="separate"/>
      </w:r>
      <w:r w:rsidR="00D01E50" w:rsidRPr="00D01E50">
        <w:rPr>
          <w:rFonts w:ascii="Calibri" w:hAnsi="Calibri" w:cs="Calibri"/>
        </w:rPr>
        <w:t>(52)</w:t>
      </w:r>
      <w:r w:rsidR="00B70095">
        <w:fldChar w:fldCharType="end"/>
      </w:r>
      <w:r w:rsidR="00B70095">
        <w:t xml:space="preserve">, Japón </w:t>
      </w:r>
      <w:r w:rsidR="00B70095">
        <w:fldChar w:fldCharType="begin"/>
      </w:r>
      <w:r w:rsidR="00D01E50">
        <w:instrText xml:space="preserve"> ADDIN ZOTERO_ITEM CSL_CITATION {"citationID":"iMa1ODMv","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B70095">
        <w:fldChar w:fldCharType="separate"/>
      </w:r>
      <w:r w:rsidR="00D01E50" w:rsidRPr="00D01E50">
        <w:rPr>
          <w:rFonts w:ascii="Calibri" w:hAnsi="Calibri" w:cs="Calibri"/>
        </w:rPr>
        <w:t>(53)</w:t>
      </w:r>
      <w:r w:rsidR="00B70095">
        <w:fldChar w:fldCharType="end"/>
      </w:r>
      <w:r w:rsidR="00B70095">
        <w:t xml:space="preserve">, Nueva Zelanda </w:t>
      </w:r>
      <w:r w:rsidR="00B70095">
        <w:fldChar w:fldCharType="begin"/>
      </w:r>
      <w:r w:rsidR="001D6A26">
        <w:instrText xml:space="preserve"> ADDIN ZOTERO_ITEM CSL_CITATION {"citationID":"w2FSydqj","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B70095">
        <w:fldChar w:fldCharType="separate"/>
      </w:r>
      <w:r w:rsidR="001D6A26" w:rsidRPr="001D6A26">
        <w:rPr>
          <w:rFonts w:ascii="Calibri" w:hAnsi="Calibri" w:cs="Calibri"/>
        </w:rPr>
        <w:t>(23)</w:t>
      </w:r>
      <w:r w:rsidR="00B70095">
        <w:fldChar w:fldCharType="end"/>
      </w:r>
      <w:r w:rsidR="00B70095">
        <w:t xml:space="preserve">, Estados Unidos </w:t>
      </w:r>
      <w:r w:rsidR="00B70095">
        <w:fldChar w:fldCharType="begin"/>
      </w:r>
      <w:r w:rsidR="00D01E50">
        <w:instrText xml:space="preserve"> ADDIN ZOTERO_ITEM CSL_CITATION {"citationID":"Awo8GSQI","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B70095">
        <w:fldChar w:fldCharType="separate"/>
      </w:r>
      <w:r w:rsidR="00D01E50" w:rsidRPr="00D01E50">
        <w:rPr>
          <w:rFonts w:ascii="Calibri" w:hAnsi="Calibri" w:cs="Calibri"/>
        </w:rPr>
        <w:t>(54)</w:t>
      </w:r>
      <w:r w:rsidR="00B70095">
        <w:fldChar w:fldCharType="end"/>
      </w:r>
      <w:r w:rsidR="00A13A15">
        <w:t xml:space="preserve">, Brasil </w:t>
      </w:r>
      <w:r w:rsidR="00A13A15">
        <w:fldChar w:fldCharType="begin"/>
      </w:r>
      <w:r w:rsidR="001D6A26">
        <w:instrText xml:space="preserve"> ADDIN ZOTERO_ITEM CSL_CITATION {"citationID":"yIuVA5KX","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A13A15">
        <w:fldChar w:fldCharType="separate"/>
      </w:r>
      <w:r w:rsidR="001D6A26" w:rsidRPr="001D6A26">
        <w:rPr>
          <w:rFonts w:ascii="Calibri" w:hAnsi="Calibri" w:cs="Calibri"/>
        </w:rPr>
        <w:t>(22)</w:t>
      </w:r>
      <w:r w:rsidR="00A13A15">
        <w:fldChar w:fldCharType="end"/>
      </w:r>
      <w:r w:rsidR="00C03994">
        <w:t xml:space="preserve"> indican que </w:t>
      </w:r>
      <w:r w:rsidR="005965ED">
        <w:t xml:space="preserve">esta especialidad es tradicionalmente preferida por el </w:t>
      </w:r>
      <w:r w:rsidR="007C0A3A">
        <w:t>género</w:t>
      </w:r>
      <w:r w:rsidR="005965ED">
        <w:t xml:space="preserve"> femenino</w:t>
      </w:r>
      <w:r w:rsidR="00B70095">
        <w:t>. Incluso,</w:t>
      </w:r>
      <w:r w:rsidR="00A13A15">
        <w:t xml:space="preserve"> estudios como el de</w:t>
      </w:r>
      <w:r w:rsidR="00B70095">
        <w:t xml:space="preserve"> Stratton y colaboradores</w:t>
      </w:r>
      <w:r w:rsidR="00A13A15">
        <w:t xml:space="preserve"> </w:t>
      </w:r>
      <w:r w:rsidR="00A13A15">
        <w:fldChar w:fldCharType="begin"/>
      </w:r>
      <w:r w:rsidR="005B34E8">
        <w:instrText xml:space="preserve"> ADDIN ZOTERO_ITEM CSL_CITATION {"citationID":"jGFD65Hn","properties":{"formattedCitation":"(61)","plainCitation":"(61)","noteIndex":0},"citationItems":[{"id":2498,"uris":["http://zotero.org/users/7840571/items/KD8382ZR"],"itemData":{"id":2498,"type":"article-journal","abstract":"PURPOSE: To examine the role of gender discrimination and sexual harassment in medical students' choice of specialty and residency program.\nMETHOD: Anonymous, self-administered questionnaires were distributed in 1997 to fourth-year students enrolled in 14 public and private U.S. medical schools. In addition to reporting the frequency of gender discrimination and sexual harassment encountered during preclinical coursework, core clerkships, elective clerkships, and residency selection, students assessed the impact of these exposures (none, a little, some, quite a bit, the deciding factor) on their specialty choices and rankings of residency programs.\nRESULTS: A total of 1,314 (69%) useable questionnaires were returned. Large percentages of men (83.2%) and women (92.8%) experienced, observed, or heard about at least one incident of gender discrimination and sexual harassment during medical school, although more women reported such behavior across all training contexts. Compared with men, significantly (p &lt;/= .01) more women who reported exposure indicated that gender discrimination and sexual harassment influenced their specialty choices (45.3% versus 16.4%) and residency rankings (25.3% versus 10.9%). Across all specialties, more women than men experienced gender discrimination and sexual harassment during residency selection, with one exception: a larger percentage of men choosing obstetrics and gynecology experienced such behavior. Among women, those choosing general surgery were most likely to experience gender discrimination and sexual harassment during residency selection. Interestingly, correlations between exposure to gender discrimination and sexual harassment and self-assessed impact on career decisions tended to be larger for men, suggesting that although fewer men are generally affected, they may weigh such experiences more heavily in their choice of specialty and residency program.\nCONCLUSION: This study suggests that exposure to gender discrimination and sexual harassment during undergraduate education may influence some medical students' choice of specialty and, to a lesser degree, ranking of residency programs.","container-title":"Academic Medicine: Journal of the Association of American Medical Colleges","DOI":"10.1097/00001888-200504000-00020","ISSN":"1040-2446","issue":"4","journalAbbreviation":"Acad Med","language":"eng","note":"PMID: 15793027","page":"400-408","source":"PubMed","title":"Does students' exposure to gender discrimination and sexual harassment in medical school affect specialty choice and residency program selection?","volume":"80","author":[{"family":"Stratton","given":"Terry D."},{"family":"McLaughlin","given":"Margaret A."},{"family":"Witte","given":"Florence M."},{"family":"Fosson","given":"Sue E."},{"family":"Nora","given":"Lois Margaret"}],"issued":{"date-parts":[["2005",4]]},"citation-key":"strattonDoesStudentsExposure2005"}}],"schema":"https://github.com/citation-style-language/schema/raw/master/csl-citation.json"} </w:instrText>
      </w:r>
      <w:r w:rsidR="00A13A15">
        <w:fldChar w:fldCharType="separate"/>
      </w:r>
      <w:r w:rsidR="005B34E8" w:rsidRPr="005B34E8">
        <w:rPr>
          <w:rFonts w:ascii="Calibri" w:hAnsi="Calibri" w:cs="Calibri"/>
        </w:rPr>
        <w:t>(61)</w:t>
      </w:r>
      <w:r w:rsidR="00A13A15">
        <w:fldChar w:fldCharType="end"/>
      </w:r>
      <w:r w:rsidR="00A13A15">
        <w:t>,</w:t>
      </w:r>
      <w:r w:rsidR="00B70095">
        <w:t xml:space="preserve"> y</w:t>
      </w:r>
      <w:r w:rsidR="00A13A15">
        <w:t xml:space="preserve"> el de</w:t>
      </w:r>
      <w:r w:rsidR="00B70095">
        <w:t xml:space="preserve"> Lempp y colaboradores </w:t>
      </w:r>
      <w:r w:rsidR="00A13A15">
        <w:t>encontraron</w:t>
      </w:r>
      <w:r w:rsidR="00B70095">
        <w:t xml:space="preserve"> que los varones experimentaban y percibían dificultades producto del género durante sus rotaciones en obstetricia</w:t>
      </w:r>
      <w:r w:rsidR="00A13A15">
        <w:t xml:space="preserve"> </w:t>
      </w:r>
      <w:r w:rsidR="00A13A15">
        <w:fldChar w:fldCharType="begin"/>
      </w:r>
      <w:r w:rsidR="005B34E8">
        <w:instrText xml:space="preserve"> ADDIN ZOTERO_ITEM CSL_CITATION {"citationID":"QBYZ4H3N","properties":{"formattedCitation":"(62)","plainCitation":"(62)","noteIndex":0},"citationItems":[{"id":2500,"uris":["http://zotero.org/users/7840571/items/7NYB5U24"],"itemData":{"id":2500,"type":"article-journal","abstract":"The British medical student population has undergone rapid diversification over the last decades. This study focuses on medical students' views about their experiences in relation to ethnicity and gender during their undergraduate training within the context of the hidden curriculum in one British medical school as part of a wider qualitative research project into undergraduate medical education.","container-title":"BMC Medical Education","DOI":"10.1186/1472-6920-6-17","ISSN":"1472-6920","issue":"1","journalAbbreviation":"BMC Medical Education","page":"17","source":"BioMed Central","title":"Medical students' perceptions in relation to ethnicity and gender: a qualitative study","title-short":"Medical students' perceptions in relation to ethnicity and gender","volume":"6","author":[{"family":"Lempp","given":"Heidi"},{"family":"Seale","given":"Clive"}],"issued":{"date-parts":[["2006",3,8]]},"citation-key":"lemppMedicalStudentsPerceptions2006"}}],"schema":"https://github.com/citation-style-language/schema/raw/master/csl-citation.json"} </w:instrText>
      </w:r>
      <w:r w:rsidR="00A13A15">
        <w:fldChar w:fldCharType="separate"/>
      </w:r>
      <w:r w:rsidR="005B34E8" w:rsidRPr="005B34E8">
        <w:rPr>
          <w:rFonts w:ascii="Calibri" w:hAnsi="Calibri" w:cs="Calibri"/>
        </w:rPr>
        <w:t>(62)</w:t>
      </w:r>
      <w:r w:rsidR="00A13A15">
        <w:fldChar w:fldCharType="end"/>
      </w:r>
      <w:r w:rsidR="00B70095">
        <w:t>.</w:t>
      </w:r>
      <w:r w:rsidR="00A13A15">
        <w:t xml:space="preserve"> Sumado a esto</w:t>
      </w:r>
      <w:r w:rsidR="005965ED">
        <w:t xml:space="preserve">, </w:t>
      </w:r>
      <w:r w:rsidR="00A13A15">
        <w:t xml:space="preserve">el estudio de Janssen y Lagro-Janssen encontró </w:t>
      </w:r>
      <w:r w:rsidR="005965ED">
        <w:t>que pacientes</w:t>
      </w:r>
      <w:r w:rsidR="00A13A15">
        <w:t xml:space="preserve"> ginecológicas</w:t>
      </w:r>
      <w:r w:rsidR="005965ED">
        <w:t xml:space="preserve"> prefieren ginecólogas-obstetras mujeres </w:t>
      </w:r>
      <w:r w:rsidR="005965ED">
        <w:fldChar w:fldCharType="begin"/>
      </w:r>
      <w:r w:rsidR="005B34E8">
        <w:instrText xml:space="preserve"> ADDIN ZOTERO_ITEM CSL_CITATION {"citationID":"4UT8bgQ7","properties":{"formattedCitation":"(63)","plainCitation":"(63)","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5B34E8" w:rsidRPr="005B34E8">
        <w:rPr>
          <w:rFonts w:ascii="Calibri" w:hAnsi="Calibri" w:cs="Calibri"/>
        </w:rPr>
        <w:t>(63)</w:t>
      </w:r>
      <w:r w:rsidR="005965ED">
        <w:fldChar w:fldCharType="end"/>
      </w:r>
      <w:r w:rsidR="005965ED">
        <w:t xml:space="preserve">. En el presente estudio, sin embargo, se encontró que inicialmente (hasta el año 2018) la proporción de mujeres postulantes esta especialidad era incluso inferior a la proporción global de postulantes. Sin embargo, desde el año 2018, el aumento en el número de postulantes e ingresantes de </w:t>
      </w:r>
      <w:r w:rsidR="005579F0">
        <w:t>sexo</w:t>
      </w:r>
      <w:r w:rsidR="005965ED">
        <w:t xml:space="preserve"> femenino a la especialidad siguió una tendencia superior a la tendencia global. A partir del 2019 se encontró que el número de postulantes de </w:t>
      </w:r>
      <w:r w:rsidR="005579F0">
        <w:t>sexo</w:t>
      </w:r>
      <w:r w:rsidR="005965ED">
        <w:t xml:space="preserve"> femenino ya era superior a los postulantes de </w:t>
      </w:r>
      <w:r w:rsidR="005579F0">
        <w:t>sexo</w:t>
      </w:r>
      <w:r w:rsidR="005965ED">
        <w:t xml:space="preserve"> masculino y esto se mantuvo en los años siguientes.</w:t>
      </w:r>
    </w:p>
    <w:p w14:paraId="293647C6" w14:textId="383746E9" w:rsidR="009907F6" w:rsidRDefault="009907F6" w:rsidP="00BD4840">
      <w:pPr>
        <w:spacing w:before="0"/>
      </w:pPr>
      <w:r>
        <w:lastRenderedPageBreak/>
        <w:t>Sobre la especialidad de cirugía genera</w:t>
      </w:r>
      <w:r w:rsidR="005965ED">
        <w:t>l</w:t>
      </w:r>
      <w:r w:rsidR="00DA6285">
        <w:t xml:space="preserve">, se encontró que la especialidad tradicionalmente ha tenido predominancia del </w:t>
      </w:r>
      <w:r w:rsidR="00A13A15">
        <w:t>género</w:t>
      </w:r>
      <w:r w:rsidR="00DA6285">
        <w:t xml:space="preserve"> masculino.</w:t>
      </w:r>
      <w:r w:rsidR="0030552B">
        <w:t xml:space="preserve"> Algunas situaciones problemáticas se han descrito en estudios previos, tales como el estudio de Schlick y colaboradores en el que se describen experiencias de discriminación por género y acoso sexual entre residentes de cirugía general en Estados Unidos </w:t>
      </w:r>
      <w:r w:rsidR="0030552B">
        <w:fldChar w:fldCharType="begin"/>
      </w:r>
      <w:r w:rsidR="005B34E8">
        <w:instrText xml:space="preserve"> ADDIN ZOTERO_ITEM CSL_CITATION {"citationID":"Y8sTZYqC","properties":{"formattedCitation":"(64)","plainCitation":"(64)","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schema":"https://github.com/citation-style-language/schema/raw/master/csl-citation.json"} </w:instrText>
      </w:r>
      <w:r w:rsidR="0030552B">
        <w:fldChar w:fldCharType="separate"/>
      </w:r>
      <w:r w:rsidR="005B34E8" w:rsidRPr="005B34E8">
        <w:rPr>
          <w:rFonts w:ascii="Calibri" w:hAnsi="Calibri" w:cs="Calibri"/>
        </w:rPr>
        <w:t>(64)</w:t>
      </w:r>
      <w:r w:rsidR="0030552B">
        <w:fldChar w:fldCharType="end"/>
      </w:r>
      <w:r w:rsidR="00446DC5">
        <w:t xml:space="preserve">, los estudios de Park y colaboradores </w:t>
      </w:r>
      <w:r w:rsidR="00446DC5">
        <w:fldChar w:fldCharType="begin"/>
      </w:r>
      <w:r w:rsidR="005B34E8">
        <w:instrText xml:space="preserve"> ADDIN ZOTERO_ITEM CSL_CITATION {"citationID":"t48smkx6","properties":{"formattedCitation":"(65)","plainCitation":"(65)","noteIndex":0},"citationItems":[{"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schema":"https://github.com/citation-style-language/schema/raw/master/csl-citation.json"} </w:instrText>
      </w:r>
      <w:r w:rsidR="00446DC5">
        <w:fldChar w:fldCharType="separate"/>
      </w:r>
      <w:r w:rsidR="005B34E8" w:rsidRPr="005B34E8">
        <w:rPr>
          <w:rFonts w:ascii="Calibri" w:hAnsi="Calibri" w:cs="Calibri"/>
        </w:rPr>
        <w:t>(65)</w:t>
      </w:r>
      <w:r w:rsidR="00446DC5">
        <w:fldChar w:fldCharType="end"/>
      </w:r>
      <w:r w:rsidR="00446DC5">
        <w:t xml:space="preserve">, y de French y colaboradores </w:t>
      </w:r>
      <w:r w:rsidR="00446DC5">
        <w:fldChar w:fldCharType="begin"/>
      </w:r>
      <w:r w:rsidR="005B34E8">
        <w:instrText xml:space="preserve"> ADDIN ZOTERO_ITEM CSL_CITATION {"citationID":"a27CUZVg","properties":{"formattedCitation":"(66)","plainCitation":"(66)","noteIndex":0},"citationItems":[{"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5B34E8">
        <w:rPr>
          <w:rFonts w:ascii="Segoe UI Symbol" w:hAnsi="Segoe UI Symbol" w:cs="Segoe UI Symbol"/>
        </w:rPr>
        <w:instrText>✰</w:instrText>
      </w:r>
      <w:r w:rsidR="005B34E8">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446DC5">
        <w:fldChar w:fldCharType="separate"/>
      </w:r>
      <w:r w:rsidR="005B34E8" w:rsidRPr="005B34E8">
        <w:rPr>
          <w:rFonts w:ascii="Calibri" w:hAnsi="Calibri" w:cs="Calibri"/>
        </w:rPr>
        <w:t>(66)</w:t>
      </w:r>
      <w:r w:rsidR="00446DC5">
        <w:fldChar w:fldCharType="end"/>
      </w:r>
      <w:r w:rsidR="00446DC5">
        <w:t xml:space="preserve"> describen también otras barreras tales como percepciones de que la especialidad no es compatible con una vida familiar adecuada, un matrimonio feliz o tener hijos</w:t>
      </w:r>
      <w:r w:rsidR="008E7B42">
        <w:t>. Esto podría explicar el menor interés de las mujeres por las especialidades quirúrgicas, así como el mayor valor que le dan las mujeres al estilo de vida que brinda la especialidad</w:t>
      </w:r>
      <w:r w:rsidR="00446DC5">
        <w:t xml:space="preserve">, como se describe en el estudio de Lee </w:t>
      </w:r>
      <w:r w:rsidR="00446DC5">
        <w:fldChar w:fldCharType="begin"/>
      </w:r>
      <w:r w:rsidR="00D01E50">
        <w:instrText xml:space="preserve"> ADDIN ZOTERO_ITEM CSL_CITATION {"citationID":"zlpav4ZF","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446DC5">
        <w:fldChar w:fldCharType="separate"/>
      </w:r>
      <w:r w:rsidR="00D01E50" w:rsidRPr="00D01E50">
        <w:rPr>
          <w:rFonts w:ascii="Calibri" w:hAnsi="Calibri" w:cs="Calibri"/>
        </w:rPr>
        <w:t>(52)</w:t>
      </w:r>
      <w:r w:rsidR="00446DC5">
        <w:fldChar w:fldCharType="end"/>
      </w:r>
      <w:r w:rsidR="00446DC5">
        <w:t xml:space="preserve"> y el de van der Horst y colaboradores </w:t>
      </w:r>
      <w:r w:rsidR="00446DC5">
        <w:fldChar w:fldCharType="begin"/>
      </w:r>
      <w:r w:rsidR="005B34E8">
        <w:instrText xml:space="preserve"> ADDIN ZOTERO_ITEM CSL_CITATION {"citationID":"5v26N1C1","properties":{"formattedCitation":"(67)","plainCitation":"(67)","noteIndex":0},"citationItems":[{"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446DC5">
        <w:fldChar w:fldCharType="separate"/>
      </w:r>
      <w:r w:rsidR="005B34E8" w:rsidRPr="005B34E8">
        <w:rPr>
          <w:rFonts w:ascii="Calibri" w:hAnsi="Calibri" w:cs="Calibri"/>
        </w:rPr>
        <w:t>(67)</w:t>
      </w:r>
      <w:r w:rsidR="00446DC5">
        <w:fldChar w:fldCharType="end"/>
      </w:r>
      <w:r w:rsidR="008E7B42">
        <w:t>, el cual no suele ser muy favorable en algunas especialidades quirúrgicas</w:t>
      </w:r>
      <w:r w:rsidR="00DA6285">
        <w:t xml:space="preserve">. En el presente estudio se encontró también que existen diferencias importantes en la distribución de </w:t>
      </w:r>
      <w:r w:rsidR="005579F0">
        <w:t>sexo</w:t>
      </w:r>
      <w:r w:rsidR="00DA6285">
        <w:t xml:space="preserve"> de los postulantes e ingresantes a la especialidad, teniendo predominancia de </w:t>
      </w:r>
      <w:r w:rsidR="005579F0">
        <w:t>sexo</w:t>
      </w:r>
      <w:r w:rsidR="00DA6285">
        <w:t xml:space="preserve"> masculino. Sin embargo, se encontró que la tendencia de la especialidad a tener una mayor proporción de postulantes de </w:t>
      </w:r>
      <w:r w:rsidR="005579F0">
        <w:t>sexo</w:t>
      </w:r>
      <w:r w:rsidR="00DA6285">
        <w:t xml:space="preserve"> femenino fue superior a la tendencia global, habiendo cada año una mayor cantidad de postulantes e ingresantes de </w:t>
      </w:r>
      <w:r w:rsidR="005579F0">
        <w:t>sexo</w:t>
      </w:r>
      <w:r w:rsidR="00DA6285">
        <w:t xml:space="preserve"> femenino</w:t>
      </w:r>
      <w:r w:rsidR="00446DC5">
        <w:t xml:space="preserve"> en la especialidad de cirugía general</w:t>
      </w:r>
      <w:r w:rsidR="00DA6285">
        <w:t xml:space="preserve">. </w:t>
      </w:r>
      <w:r w:rsidR="007C0A3A">
        <w:t>Aun</w:t>
      </w:r>
      <w:r w:rsidR="00DA6285">
        <w:t xml:space="preserve"> así, la proporción de </w:t>
      </w:r>
      <w:r w:rsidR="00DC5D3F">
        <w:t xml:space="preserve">postulantes de </w:t>
      </w:r>
      <w:r w:rsidR="005579F0">
        <w:t>sexo</w:t>
      </w:r>
      <w:r w:rsidR="00DC5D3F">
        <w:t xml:space="preserve"> </w:t>
      </w:r>
      <w:r w:rsidR="00483676">
        <w:t>femenino</w:t>
      </w:r>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4FB9FF75" w:rsidR="009907F6" w:rsidRDefault="009907F6" w:rsidP="00BD4840">
      <w:pPr>
        <w:spacing w:before="0"/>
      </w:pPr>
      <w:r>
        <w:t>Sobre la especialidad de cirugía plástica</w:t>
      </w:r>
      <w:r w:rsidR="00DC5D3F">
        <w:t>, estudios encontraron que mujeres tienen más probabilidades que los hombres de experimentar sexismo</w:t>
      </w:r>
      <w:r w:rsidR="00446DC5">
        <w:t xml:space="preserve">, según los hallazgos en el estudio de Furnas y colaboradores </w:t>
      </w:r>
      <w:r w:rsidR="00446DC5">
        <w:fldChar w:fldCharType="begin"/>
      </w:r>
      <w:r w:rsidR="005B34E8">
        <w:instrText xml:space="preserve"> ADDIN ZOTERO_ITEM CSL_CITATION {"citationID":"Dhm1wQIz","properties":{"formattedCitation":"(68)","plainCitation":"(68)","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schema":"https://github.com/citation-style-language/schema/raw/master/csl-citation.json"} </w:instrText>
      </w:r>
      <w:r w:rsidR="00446DC5">
        <w:fldChar w:fldCharType="separate"/>
      </w:r>
      <w:r w:rsidR="005B34E8" w:rsidRPr="005B34E8">
        <w:rPr>
          <w:rFonts w:ascii="Calibri" w:hAnsi="Calibri" w:cs="Calibri"/>
        </w:rPr>
        <w:t>(68)</w:t>
      </w:r>
      <w:r w:rsidR="00446DC5">
        <w:fldChar w:fldCharType="end"/>
      </w:r>
      <w:r w:rsidR="00DC5D3F">
        <w:t>. También se menciona que mujeres tienen menos probabilidades de casarse</w:t>
      </w:r>
      <w:r w:rsidR="00F94182">
        <w:t>, tener hijos</w:t>
      </w:r>
      <w:r w:rsidR="00DC5D3F">
        <w:t>, de estar satisfechas con el equilibrio entre su trabajo y su vida cotidiana, o de tener reconocimiento por sus ideas, autoría, promociones o incrementos en el salario</w:t>
      </w:r>
      <w:r w:rsidR="00446DC5">
        <w:t xml:space="preserve">, esto de acuerdo a los estudios de Lafer y colaboradores </w:t>
      </w:r>
      <w:r w:rsidR="00446DC5">
        <w:fldChar w:fldCharType="begin"/>
      </w:r>
      <w:r w:rsidR="005B34E8">
        <w:instrText xml:space="preserve"> ADDIN ZOTERO_ITEM CSL_CITATION {"citationID":"uAHiNfRN","properties":{"formattedCitation":"(69)","plainCitation":"(69)","noteIndex":0},"citationItems":[{"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schema":"https://github.com/citation-style-language/schema/raw/master/csl-citation.json"} </w:instrText>
      </w:r>
      <w:r w:rsidR="00446DC5">
        <w:fldChar w:fldCharType="separate"/>
      </w:r>
      <w:r w:rsidR="005B34E8" w:rsidRPr="005B34E8">
        <w:rPr>
          <w:rFonts w:ascii="Calibri" w:hAnsi="Calibri" w:cs="Calibri"/>
        </w:rPr>
        <w:t>(69)</w:t>
      </w:r>
      <w:r w:rsidR="00446DC5">
        <w:fldChar w:fldCharType="end"/>
      </w:r>
      <w:r w:rsidR="00446DC5">
        <w:t xml:space="preserve">, y de Halperin y colaboradores </w:t>
      </w:r>
      <w:r w:rsidR="00446DC5">
        <w:fldChar w:fldCharType="begin"/>
      </w:r>
      <w:r w:rsidR="005B34E8">
        <w:instrText xml:space="preserve"> ADDIN ZOTERO_ITEM CSL_CITATION {"citationID":"hbZfnFOV","properties":{"formattedCitation":"(70)","plainCitation":"(70)","noteIndex":0},"citationItems":[{"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446DC5">
        <w:fldChar w:fldCharType="separate"/>
      </w:r>
      <w:r w:rsidR="005B34E8" w:rsidRPr="005B34E8">
        <w:rPr>
          <w:rFonts w:ascii="Calibri" w:hAnsi="Calibri" w:cs="Calibri"/>
        </w:rPr>
        <w:t>(70)</w:t>
      </w:r>
      <w:r w:rsidR="00446DC5">
        <w:fldChar w:fldCharType="end"/>
      </w:r>
      <w:r w:rsidR="008B00B7">
        <w:t>, así como tener menos ingresos económicos al ejercer la especialidad que los cirujanos varones</w:t>
      </w:r>
      <w:r w:rsidR="00446DC5">
        <w:t xml:space="preserve">, como se describe en el estudio de Moore y colaboradores </w:t>
      </w:r>
      <w:r w:rsidR="008B00B7">
        <w:fldChar w:fldCharType="begin"/>
      </w:r>
      <w:r w:rsidR="005B34E8">
        <w:instrText xml:space="preserve"> ADDIN ZOTERO_ITEM CSL_CITATION {"citationID":"x6nbldiU","properties":{"formattedCitation":"(71)","plainCitation":"(71)","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5B34E8" w:rsidRPr="005B34E8">
        <w:rPr>
          <w:rFonts w:ascii="Calibri" w:hAnsi="Calibri" w:cs="Calibri"/>
        </w:rPr>
        <w:t>(71)</w:t>
      </w:r>
      <w:r w:rsidR="008B00B7">
        <w:fldChar w:fldCharType="end"/>
      </w:r>
      <w:r w:rsidR="00DC5D3F">
        <w:t xml:space="preserve">. También se describen amplias diferencias de </w:t>
      </w:r>
      <w:r w:rsidR="005579F0">
        <w:t>sexo</w:t>
      </w:r>
      <w:r w:rsidR="00DC5D3F">
        <w:t xml:space="preserve"> en el área académica, teniendo las mujeres una menor participación</w:t>
      </w:r>
      <w:r w:rsidR="00446DC5">
        <w:t xml:space="preserve"> según varios estudios, como los de Sasor y colaboradores, Elango y colaboradores, Smith y colaboradores, Paik y colaboradores, </w:t>
      </w:r>
      <w:r w:rsidR="00446DC5">
        <w:lastRenderedPageBreak/>
        <w:t>Bucknor y colaboradores, Reghunathan y colaboradores</w:t>
      </w:r>
      <w:r w:rsidR="00DC5D3F">
        <w:t xml:space="preserve"> </w:t>
      </w:r>
      <w:r w:rsidR="00DC5D3F">
        <w:fldChar w:fldCharType="begin"/>
      </w:r>
      <w:r w:rsidR="005B34E8">
        <w:instrText xml:space="preserve"> ADDIN ZOTERO_ITEM CSL_CITATION {"citationID":"YWSkizR7","properties":{"formattedCitation":"(72\\uc0\\u8211{}78)","plainCitation":"(72–78)","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5B34E8" w:rsidRPr="005B34E8">
        <w:rPr>
          <w:rFonts w:ascii="Calibri" w:hAnsi="Calibri" w:cs="Calibri"/>
          <w:szCs w:val="24"/>
        </w:rPr>
        <w:t>(72–78)</w:t>
      </w:r>
      <w:r w:rsidR="00DC5D3F">
        <w:fldChar w:fldCharType="end"/>
      </w:r>
      <w:r w:rsidR="00DC5D3F">
        <w:t>.</w:t>
      </w:r>
      <w:r w:rsidR="006E3607">
        <w:t xml:space="preserve"> Algunos estudios describen un incremento en la representación de mujeres en el área académica de la cirugía plástica</w:t>
      </w:r>
      <w:r w:rsidR="00446DC5">
        <w:t xml:space="preserve">, como el estudio de Smith y colaboradores </w:t>
      </w:r>
      <w:r w:rsidR="00446DC5">
        <w:fldChar w:fldCharType="begin"/>
      </w:r>
      <w:r w:rsidR="005B34E8">
        <w:instrText xml:space="preserve"> ADDIN ZOTERO_ITEM CSL_CITATION {"citationID":"k96SkvIS","properties":{"formattedCitation":"(74)","plainCitation":"(74)","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schema":"https://github.com/citation-style-language/schema/raw/master/csl-citation.json"} </w:instrText>
      </w:r>
      <w:r w:rsidR="00446DC5">
        <w:fldChar w:fldCharType="separate"/>
      </w:r>
      <w:r w:rsidR="005B34E8" w:rsidRPr="005B34E8">
        <w:rPr>
          <w:rFonts w:ascii="Calibri" w:hAnsi="Calibri" w:cs="Calibri"/>
        </w:rPr>
        <w:t>(74)</w:t>
      </w:r>
      <w:r w:rsidR="00446DC5">
        <w:fldChar w:fldCharType="end"/>
      </w:r>
      <w:r w:rsidR="00446DC5">
        <w:t xml:space="preserve"> y el de Silvestre y colaboradores </w:t>
      </w:r>
      <w:r w:rsidR="00446DC5">
        <w:fldChar w:fldCharType="begin"/>
      </w:r>
      <w:r w:rsidR="005B34E8">
        <w:instrText xml:space="preserve"> ADDIN ZOTERO_ITEM CSL_CITATION {"citationID":"xIARRM8Q","properties":{"formattedCitation":"(79)","plainCitation":"(79)","noteIndex":0},"citationItems":[{"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446DC5">
        <w:fldChar w:fldCharType="separate"/>
      </w:r>
      <w:r w:rsidR="005B34E8" w:rsidRPr="005B34E8">
        <w:rPr>
          <w:rFonts w:ascii="Calibri" w:hAnsi="Calibri" w:cs="Calibri"/>
        </w:rPr>
        <w:t>(79)</w:t>
      </w:r>
      <w:r w:rsidR="00446DC5">
        <w:fldChar w:fldCharType="end"/>
      </w:r>
      <w:r w:rsidR="00F94182">
        <w:t xml:space="preserve"> y también en los programas de residentado médico de esta especialidad, incluso llegando a alcanzar el mismo número</w:t>
      </w:r>
      <w:r w:rsidR="008B00B7">
        <w:t xml:space="preserve"> de residentes que de los de </w:t>
      </w:r>
      <w:r w:rsidR="007C0A3A">
        <w:t>género</w:t>
      </w:r>
      <w:r w:rsidR="008B00B7">
        <w:t xml:space="preserve"> masculino</w:t>
      </w:r>
      <w:r w:rsidR="00124C81">
        <w:t xml:space="preserve">, según lo encontrado en el estudio de Moak y colaboradores en Estados Unidos </w:t>
      </w:r>
      <w:r w:rsidR="008B00B7">
        <w:fldChar w:fldCharType="begin"/>
      </w:r>
      <w:r w:rsidR="005B34E8">
        <w:instrText xml:space="preserve"> ADDIN ZOTERO_ITEM CSL_CITATION {"citationID":"Uw86dm2F","properties":{"formattedCitation":"(80)","plainCitation":"(80)","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5B34E8" w:rsidRPr="005B34E8">
        <w:rPr>
          <w:rFonts w:ascii="Calibri" w:hAnsi="Calibri" w:cs="Calibri"/>
        </w:rPr>
        <w:t>(80)</w:t>
      </w:r>
      <w:r w:rsidR="008B00B7">
        <w:fldChar w:fldCharType="end"/>
      </w:r>
      <w:r w:rsidR="008B00B7">
        <w:t>. S</w:t>
      </w:r>
      <w:r w:rsidR="006E3607">
        <w:t xml:space="preserve">in embargo, esto contrasta con lo encontrado en el presente estudio, donde se observa una </w:t>
      </w:r>
      <w:r w:rsidR="00F94182">
        <w:t xml:space="preserve">tendencia hacia una </w:t>
      </w:r>
      <w:r w:rsidR="006E3607">
        <w:t>menor participación en los postulantes al programa de residentado médico del Perú en esta especialidad</w:t>
      </w:r>
      <w:r w:rsidR="008B00B7">
        <w:t>, se desconoce la causa de este hallazgo.</w:t>
      </w:r>
    </w:p>
    <w:p w14:paraId="2070426B" w14:textId="62E416C0" w:rsidR="00BE0571" w:rsidRDefault="008B00B7" w:rsidP="00BD4840">
      <w:pPr>
        <w:spacing w:before="0"/>
      </w:pPr>
      <w:r>
        <w:t xml:space="preserve">Otro hallazgo llamativo de la presente investigación es que cirugía pediátrica escapaba de la tendencia de las demás especialidades quirúrgicas. </w:t>
      </w:r>
      <w:r w:rsidR="00124C81">
        <w:t>El estudio de Dingemann</w:t>
      </w:r>
      <w:r w:rsidR="00123262">
        <w:t xml:space="preserve"> indica que esta especialidad ha presentado un aumento en la representación del </w:t>
      </w:r>
      <w:r w:rsidR="007C0A3A">
        <w:t>género</w:t>
      </w:r>
      <w:r w:rsidR="00123262">
        <w:t xml:space="preserve"> femenino los estos últimos años </w:t>
      </w:r>
      <w:r w:rsidR="00123262">
        <w:fldChar w:fldCharType="begin"/>
      </w:r>
      <w:r w:rsidR="005B34E8">
        <w:instrText xml:space="preserve"> ADDIN ZOTERO_ITEM CSL_CITATION {"citationID":"OCShuxpT","properties":{"formattedCitation":"(81)","plainCitation":"(81)","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5B34E8" w:rsidRPr="005B34E8">
        <w:rPr>
          <w:rFonts w:ascii="Calibri" w:hAnsi="Calibri" w:cs="Calibri"/>
        </w:rPr>
        <w:t>(81)</w:t>
      </w:r>
      <w:r w:rsidR="00123262">
        <w:fldChar w:fldCharType="end"/>
      </w:r>
      <w:r w:rsidR="00123262">
        <w:t xml:space="preserve">. No se encontró información sobre una predominancia </w:t>
      </w:r>
      <w:r w:rsidR="00124C81">
        <w:t>femenina en la literatura ni</w:t>
      </w:r>
      <w:r w:rsidR="00123262">
        <w:t xml:space="preserve"> estudios previos que indiquen lo encontrado en la presente investigación</w:t>
      </w:r>
      <w:r w:rsidR="00124C81">
        <w:t xml:space="preserve"> en la que se encontró que </w:t>
      </w:r>
      <w:r w:rsidR="00123262">
        <w:t>la especialidad de cirugía pediátrica tiene una predominancia femenina</w:t>
      </w:r>
      <w:r w:rsidR="00124C81">
        <w:t>, teniendo</w:t>
      </w:r>
      <w:r w:rsidR="00123262">
        <w:t xml:space="preserve"> más postulantes de </w:t>
      </w:r>
      <w:r w:rsidR="005579F0">
        <w:t>sexo</w:t>
      </w:r>
      <w:r w:rsidR="00123262">
        <w:t xml:space="preserve"> femenino que masculino desde el año 2014</w:t>
      </w:r>
      <w:r w:rsidR="00124C81">
        <w:t xml:space="preserve">, situación que </w:t>
      </w:r>
      <w:r w:rsidR="00123262">
        <w:t>se ha mantenido durante todos los años desde el 2014 hasta el 2023 e incluso con un aumento en el número de mujeres a un ritmo similar al de la tendencia global.</w:t>
      </w:r>
    </w:p>
    <w:p w14:paraId="537544D8" w14:textId="3F4393ED" w:rsidR="001607A0" w:rsidRDefault="001607A0" w:rsidP="008E7B42">
      <w:pPr>
        <w:pStyle w:val="Ttulo2"/>
      </w:pPr>
      <w:bookmarkStart w:id="333" w:name="_Toc160651154"/>
      <w:bookmarkStart w:id="334" w:name="_Toc160651296"/>
      <w:bookmarkStart w:id="335" w:name="_Toc160702981"/>
      <w:bookmarkStart w:id="336" w:name="_Toc160703375"/>
      <w:bookmarkStart w:id="337" w:name="_Toc161068235"/>
      <w:r w:rsidRPr="001607A0">
        <w:t>Limitaciones</w:t>
      </w:r>
      <w:bookmarkEnd w:id="333"/>
      <w:bookmarkEnd w:id="334"/>
      <w:bookmarkEnd w:id="335"/>
      <w:bookmarkEnd w:id="336"/>
      <w:bookmarkEnd w:id="337"/>
    </w:p>
    <w:p w14:paraId="688060C9" w14:textId="359D0940" w:rsidR="00FA71A2" w:rsidRDefault="00FA71A2" w:rsidP="00FA71A2">
      <w:r>
        <w:t>Entre las limitaciones del estudio se encuentra la forma de determinar el sexo de los participantes, ya que esta no fue determinada mediante algún método directo, sino que fue obtenida a partir del primer nombre de los postulantes</w:t>
      </w:r>
      <w:r w:rsidR="00A456EE">
        <w:t xml:space="preserve"> debido a que no se contó con estos datos disponibles de forma pública ni fueron proporcionados al intentar comunicarse con </w:t>
      </w:r>
      <w:r w:rsidR="00E62F96">
        <w:t xml:space="preserve">el </w:t>
      </w:r>
      <w:r w:rsidR="00A456EE">
        <w:t>CONAREME directamente</w:t>
      </w:r>
      <w:r>
        <w:t>. Estudios previos han utilizado estrategias similares para obtener el género a partir del primer nombre, esto fue realizado en el estudio</w:t>
      </w:r>
      <w:r w:rsidR="00124C81">
        <w:t xml:space="preserve"> de Sinclair y Clark sobre las brechas de género en publicaciones y citaciones en estudios sobre juegos de azar </w:t>
      </w:r>
      <w:r w:rsidR="00124C81">
        <w:fldChar w:fldCharType="begin"/>
      </w:r>
      <w:r w:rsidR="001D6A26">
        <w:instrText xml:space="preserve"> ADDIN ZOTERO_ITEM CSL_CITATION {"citationID":"FX4qiyxY","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124C81">
        <w:fldChar w:fldCharType="separate"/>
      </w:r>
      <w:r w:rsidR="001D6A26" w:rsidRPr="001D6A26">
        <w:rPr>
          <w:rFonts w:ascii="Calibri" w:hAnsi="Calibri" w:cs="Calibri"/>
        </w:rPr>
        <w:t>(31)</w:t>
      </w:r>
      <w:r w:rsidR="00124C81">
        <w:fldChar w:fldCharType="end"/>
      </w:r>
      <w:r w:rsidR="00124C81">
        <w:t xml:space="preserve">, </w:t>
      </w:r>
      <w:r>
        <w:t xml:space="preserve">en </w:t>
      </w:r>
      <w:r w:rsidR="00124C81">
        <w:t xml:space="preserve">el estudio de Grant y colaboradores sobre tendencias de género en la autoría en 6 revistas principales de ortopedia </w:t>
      </w:r>
      <w:r w:rsidR="00124C81">
        <w:fldChar w:fldCharType="begin"/>
      </w:r>
      <w:r w:rsidR="001D6A26">
        <w:instrText xml:space="preserve"> ADDIN ZOTERO_ITEM CSL_CITATION {"citationID":"CMoGkDEw","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124C81">
        <w:fldChar w:fldCharType="separate"/>
      </w:r>
      <w:r w:rsidR="001D6A26" w:rsidRPr="001D6A26">
        <w:rPr>
          <w:rFonts w:ascii="Calibri" w:hAnsi="Calibri" w:cs="Calibri"/>
        </w:rPr>
        <w:t>(32)</w:t>
      </w:r>
      <w:r w:rsidR="00124C81">
        <w:fldChar w:fldCharType="end"/>
      </w:r>
      <w:r w:rsidR="00124C81">
        <w:t xml:space="preserve">, y </w:t>
      </w:r>
      <w:r>
        <w:t xml:space="preserve">en </w:t>
      </w:r>
      <w:r w:rsidR="00124C81">
        <w:t xml:space="preserve">el estudio de Forkin y colaboradores sobre tendencias de género de autores de publicaciones de manejo de sangre de pacientes </w:t>
      </w:r>
      <w:r w:rsidR="00124C81">
        <w:fldChar w:fldCharType="begin"/>
      </w:r>
      <w:r w:rsidR="001D6A26">
        <w:instrText xml:space="preserve"> ADDIN ZOTERO_ITEM CSL_CITATION {"citationID":"YnykuggZ","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124C81">
        <w:fldChar w:fldCharType="separate"/>
      </w:r>
      <w:r w:rsidR="001D6A26" w:rsidRPr="001D6A26">
        <w:rPr>
          <w:rFonts w:ascii="Calibri" w:hAnsi="Calibri" w:cs="Calibri"/>
        </w:rPr>
        <w:t>(33)</w:t>
      </w:r>
      <w:r w:rsidR="00124C81">
        <w:fldChar w:fldCharType="end"/>
      </w:r>
      <w:r>
        <w:t>.</w:t>
      </w:r>
    </w:p>
    <w:p w14:paraId="45B0C209" w14:textId="232A35EB" w:rsidR="00FA71A2" w:rsidRDefault="00FA71A2" w:rsidP="00FA71A2">
      <w:r>
        <w:lastRenderedPageBreak/>
        <w:t xml:space="preserve">En el presente estudio se eligió el término “sexo” en lugar del “género” debido a que no se analizó el rol de los participantes en la sociedad, lo cual definiría su género. Además, en los organismos nacionales en el Perú, como el Registro Nacional de Identificación y Estado Civil (RENIEC) se usa al sexo y no al género en la identificación y registro de los ciudadanos </w:t>
      </w:r>
      <w:r>
        <w:fldChar w:fldCharType="begin"/>
      </w:r>
      <w:r w:rsidR="001D6A26">
        <w:instrText xml:space="preserve"> ADDIN ZOTERO_ITEM CSL_CITATION {"citationID":"KKioGLp4","properties":{"formattedCitation":"(36)","plainCitation":"(36)","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fldChar w:fldCharType="separate"/>
      </w:r>
      <w:r w:rsidR="001D6A26" w:rsidRPr="001D6A26">
        <w:rPr>
          <w:rFonts w:ascii="Calibri" w:hAnsi="Calibri" w:cs="Calibri"/>
        </w:rPr>
        <w:t>(36)</w:t>
      </w:r>
      <w:r>
        <w:fldChar w:fldCharType="end"/>
      </w:r>
      <w:r>
        <w:t>.</w:t>
      </w:r>
    </w:p>
    <w:p w14:paraId="5D9B5795" w14:textId="5BDA4E05" w:rsidR="00544AA8" w:rsidRDefault="00A456EE" w:rsidP="00FA71A2">
      <w:r>
        <w:t xml:space="preserve">Cabe mencionar que la forma </w:t>
      </w:r>
      <w:r w:rsidR="00544AA8">
        <w:t>de</w:t>
      </w:r>
      <w:r>
        <w:t xml:space="preserve"> asignación de sexo </w:t>
      </w:r>
      <w:r w:rsidR="00544AA8">
        <w:t xml:space="preserve">utilizada </w:t>
      </w:r>
      <w:r>
        <w:t>y su interpretación como</w:t>
      </w:r>
      <w:r w:rsidR="00544AA8">
        <w:t xml:space="preserve"> un sustituto aproximado del género es imperfecta. En el presente estudio se consideró el sexo femenino y el sexo masculino. Investigaciones </w:t>
      </w:r>
      <w:r w:rsidR="00E62F96">
        <w:t>usando esta metodología</w:t>
      </w:r>
      <w:r w:rsidR="00544AA8">
        <w:t xml:space="preserve"> abordan el género como binario</w:t>
      </w:r>
      <w:r w:rsidR="00E62F96">
        <w:t xml:space="preserve"> </w:t>
      </w:r>
      <w:r w:rsidR="00E62F96">
        <w:fldChar w:fldCharType="begin"/>
      </w:r>
      <w:r w:rsidR="001D6A26">
        <w:instrText xml:space="preserve"> ADDIN ZOTERO_ITEM CSL_CITATION {"citationID":"NI4ruTgC","properties":{"formattedCitation":"(31\\uc0\\u8211{}33)","plainCitation":"(31–33)","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E62F96">
        <w:fldChar w:fldCharType="separate"/>
      </w:r>
      <w:r w:rsidR="001D6A26" w:rsidRPr="001D6A26">
        <w:rPr>
          <w:rFonts w:ascii="Calibri" w:hAnsi="Calibri" w:cs="Calibri"/>
          <w:szCs w:val="24"/>
        </w:rPr>
        <w:t>(31–33)</w:t>
      </w:r>
      <w:r w:rsidR="00E62F96">
        <w:fldChar w:fldCharType="end"/>
      </w:r>
      <w:r w:rsidR="00E62F96">
        <w:t xml:space="preserve">. El estudio de Sinclair y Clark </w:t>
      </w:r>
      <w:r w:rsidR="00F36347">
        <w:t>reconoce a</w:t>
      </w:r>
      <w:r w:rsidR="00E62F96">
        <w:t xml:space="preserve"> este aspecto como una limitación</w:t>
      </w:r>
      <w:r w:rsidR="00F36347">
        <w:t xml:space="preserve"> y acepta que co</w:t>
      </w:r>
      <w:r w:rsidR="00E62F96">
        <w:t>n la metodología</w:t>
      </w:r>
      <w:r w:rsidR="00F36347">
        <w:t xml:space="preserve"> utilizada</w:t>
      </w:r>
      <w:r w:rsidR="00E62F96">
        <w:t xml:space="preserve"> no se puede estudiar el espectro de género en aquellos que se identifican con un género no binario </w:t>
      </w:r>
      <w:r w:rsidR="00E62F96">
        <w:fldChar w:fldCharType="begin"/>
      </w:r>
      <w:r w:rsidR="001D6A26">
        <w:instrText xml:space="preserve"> ADDIN ZOTERO_ITEM CSL_CITATION {"citationID":"pkwFmsp0","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E62F96">
        <w:fldChar w:fldCharType="separate"/>
      </w:r>
      <w:r w:rsidR="001D6A26" w:rsidRPr="001D6A26">
        <w:rPr>
          <w:rFonts w:ascii="Calibri" w:hAnsi="Calibri" w:cs="Calibri"/>
        </w:rPr>
        <w:t>(31)</w:t>
      </w:r>
      <w:r w:rsidR="00E62F96">
        <w:fldChar w:fldCharType="end"/>
      </w:r>
      <w:r w:rsidR="00544AA8">
        <w:t>. Es necesario realizar otros estudios diseñados para abordar a esta población para determinar las características y tendencias en estos grupos.</w:t>
      </w:r>
    </w:p>
    <w:p w14:paraId="25734105" w14:textId="758CB7A1" w:rsidR="00A456EE" w:rsidRPr="00C66B25" w:rsidRDefault="00544AA8" w:rsidP="00FA71A2">
      <w:r>
        <w:t>Se considera también oportuno incluir esta información en los procesos de admisión en distintas etapas de la formación académica en la carrera de medicina humana, así como en la información brindada por los mecanismos de registro de información de recursos humanos a nivel nacional para facilitar la investigación en este tema.</w:t>
      </w:r>
    </w:p>
    <w:p w14:paraId="6770EE61" w14:textId="1FF51C62" w:rsidR="00C25E3E" w:rsidRPr="00A92A86" w:rsidRDefault="001607A0" w:rsidP="008E7B42">
      <w:pPr>
        <w:pStyle w:val="Ttulo2"/>
      </w:pPr>
      <w:bookmarkStart w:id="338" w:name="_Toc160651155"/>
      <w:bookmarkStart w:id="339" w:name="_Toc160651297"/>
      <w:bookmarkStart w:id="340" w:name="_Toc160702982"/>
      <w:bookmarkStart w:id="341" w:name="_Toc160703376"/>
      <w:bookmarkStart w:id="342" w:name="_Toc161068236"/>
      <w:r>
        <w:t>Implicancias y significancia del estudio</w:t>
      </w:r>
      <w:bookmarkEnd w:id="338"/>
      <w:bookmarkEnd w:id="339"/>
      <w:bookmarkEnd w:id="340"/>
      <w:bookmarkEnd w:id="341"/>
      <w:bookmarkEnd w:id="342"/>
    </w:p>
    <w:p w14:paraId="02A8D67C" w14:textId="79DCE53D" w:rsidR="00A92A86" w:rsidRDefault="00A92A86" w:rsidP="00A92A86">
      <w:pPr>
        <w:spacing w:before="0"/>
      </w:pPr>
      <w:r>
        <w:t xml:space="preserve">No existen estudios previos sobre la distribución de </w:t>
      </w:r>
      <w:r w:rsidR="005579F0">
        <w:t>sexo</w:t>
      </w:r>
      <w:r>
        <w:t xml:space="preserve"> y las tendencias de </w:t>
      </w:r>
      <w:r w:rsidR="005579F0">
        <w:t>sexo</w:t>
      </w:r>
      <w:r>
        <w:t xml:space="preserve"> en esta población de postulantes e ingresantes al programa de residentado médico del Perú. Esta investigación permitió conocer la situación actual del Perú en cuanto a las diferencias en el </w:t>
      </w:r>
      <w:r w:rsidR="005579F0">
        <w:t>sexo</w:t>
      </w:r>
      <w:r>
        <w:t xml:space="preserve"> en sus postulantes a las distintas especialidades médicas. Se pudo además explorar los detalles de estas diferencias y las tendencias de </w:t>
      </w:r>
      <w:r w:rsidR="005579F0">
        <w:t>sexo</w:t>
      </w:r>
      <w:r>
        <w:t xml:space="preserve"> en los últimos 11 años (del 2013 al 2023), brindando información sobre el contexto actual de las diferencias de </w:t>
      </w:r>
      <w:r w:rsidR="005579F0">
        <w:t>sexo</w:t>
      </w:r>
      <w:r>
        <w:t xml:space="preserve"> entre los postulantes e ingresantes al programa de residentado médico del Perú.</w:t>
      </w:r>
    </w:p>
    <w:p w14:paraId="50B22343" w14:textId="3BDF98BB" w:rsidR="00A92A86" w:rsidRDefault="008E7B42" w:rsidP="00A92A86">
      <w:pPr>
        <w:spacing w:before="0"/>
      </w:pPr>
      <w:r>
        <w:t xml:space="preserve">En el presente estudio se pudo determinar que en el contexto del Perú existen diferencias en la distribución de </w:t>
      </w:r>
      <w:r w:rsidR="005579F0">
        <w:t>sexo</w:t>
      </w:r>
      <w:r>
        <w:t xml:space="preserve"> y las tendencias en las distintas especialidades y distintas regiones. </w:t>
      </w:r>
      <w:r w:rsidR="00A92A86">
        <w:t xml:space="preserve">Es debatible si las diferencias de </w:t>
      </w:r>
      <w:r w:rsidR="005579F0">
        <w:t>sexo</w:t>
      </w:r>
      <w:r w:rsidR="00A92A86">
        <w:t xml:space="preserve"> son un problema, pero estudios indican que </w:t>
      </w:r>
      <w:r w:rsidR="006D27B9">
        <w:t xml:space="preserve">la diversidad de género </w:t>
      </w:r>
      <w:r w:rsidR="00A92A86">
        <w:t xml:space="preserve">en las especialidades médicas </w:t>
      </w:r>
      <w:r w:rsidR="006D27B9">
        <w:t>podría considerarse positiva</w:t>
      </w:r>
      <w:r w:rsidR="00A92A86">
        <w:t xml:space="preserve">, ya que aumentar la diversidad de un grupo </w:t>
      </w:r>
      <w:r w:rsidR="00A92A86" w:rsidRPr="00957D0F">
        <w:t xml:space="preserve">permite que personas con distintas experiencias, </w:t>
      </w:r>
      <w:r w:rsidR="00A92A86" w:rsidRPr="00957D0F">
        <w:lastRenderedPageBreak/>
        <w:t>perspectivas y herramientas interactúen para encontrar mejores soluciones</w:t>
      </w:r>
      <w:r w:rsidR="00A92A86">
        <w:t xml:space="preserve"> </w:t>
      </w:r>
      <w:r w:rsidR="00A92A86">
        <w:fldChar w:fldCharType="begin"/>
      </w:r>
      <w:r w:rsidR="005B34E8">
        <w:instrText xml:space="preserve"> ADDIN ZOTERO_ITEM CSL_CITATION {"citationID":"VlOWFeZj","properties":{"formattedCitation":"(82)","plainCitation":"(82)","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5B34E8" w:rsidRPr="005B34E8">
        <w:rPr>
          <w:rFonts w:ascii="Calibri" w:hAnsi="Calibri" w:cs="Calibri"/>
        </w:rPr>
        <w:t>(82)</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w:t>
      </w:r>
      <w:r w:rsidR="007C0A3A">
        <w:t>género</w:t>
      </w:r>
      <w:r w:rsidR="00A92A86">
        <w:t xml:space="preserve"> </w:t>
      </w:r>
      <w:r w:rsidR="00A92A86">
        <w:fldChar w:fldCharType="begin"/>
      </w:r>
      <w:r w:rsidR="005B34E8">
        <w:instrText xml:space="preserve"> ADDIN ZOTERO_ITEM CSL_CITATION {"citationID":"ICPJFwB4","properties":{"formattedCitation":"(83)","plainCitation":"(83)","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5B34E8" w:rsidRPr="005B34E8">
        <w:rPr>
          <w:rFonts w:ascii="Calibri" w:hAnsi="Calibri" w:cs="Calibri"/>
        </w:rPr>
        <w:t>(83)</w:t>
      </w:r>
      <w:r w:rsidR="00A92A86">
        <w:fldChar w:fldCharType="end"/>
      </w:r>
      <w:r w:rsidR="00A92A86">
        <w:t>, lo mismo podría ocurrir también en el ambiente laboral de la residencia médica y posteriormente en el trabajo asistencial de los médicos como especialistas.</w:t>
      </w:r>
    </w:p>
    <w:p w14:paraId="0010E0E0" w14:textId="61848797" w:rsidR="00BC43D7" w:rsidRDefault="008E7B42" w:rsidP="001607A0">
      <w:pPr>
        <w:spacing w:before="0"/>
      </w:pPr>
      <w:r>
        <w:t>Además, e</w:t>
      </w:r>
      <w:r w:rsidR="00A92A86">
        <w:t>s</w:t>
      </w:r>
      <w:r>
        <w:t xml:space="preserve"> importante</w:t>
      </w:r>
      <w:r w:rsidR="00A92A86">
        <w:t xml:space="preserve"> explorar las causas de estas diferencias encontradas, </w:t>
      </w:r>
      <w:r w:rsidR="006D27B9">
        <w:t xml:space="preserve">que </w:t>
      </w:r>
      <w:r w:rsidR="00A92A86">
        <w:t xml:space="preserve">pueden ser problemáticas, y este estudio podría brindar la información necesaria para poder ampliar </w:t>
      </w:r>
      <w:r w:rsidR="002F26AB">
        <w:t>la investigación</w:t>
      </w:r>
      <w:r w:rsidR="00A92A86">
        <w:t xml:space="preserve"> al respecto, ya que identificar las disparidades constituye el primer paso para la </w:t>
      </w:r>
      <w:r w:rsidR="006D27B9">
        <w:t>explorar</w:t>
      </w:r>
      <w:r w:rsidR="00A92A86">
        <w:t xml:space="preserve"> las causas de </w:t>
      </w:r>
      <w:r w:rsidR="006D27B9">
        <w:t>estas</w:t>
      </w:r>
      <w:r w:rsidR="00A92A86">
        <w:t xml:space="preserve">. Entre las causas descritas por la literatura se describe a una cultura </w:t>
      </w:r>
      <w:r w:rsidR="00C25E3E">
        <w:rPr>
          <w:rFonts w:ascii="Calibri" w:hAnsi="Calibri" w:cs="Calibri"/>
          <w:color w:val="000000"/>
        </w:rPr>
        <w:t xml:space="preserve">de exclusión y prejuicios de </w:t>
      </w:r>
      <w:r w:rsidR="005579F0">
        <w:rPr>
          <w:rFonts w:ascii="Calibri" w:hAnsi="Calibri" w:cs="Calibri"/>
          <w:color w:val="000000"/>
        </w:rPr>
        <w:t>sexo</w:t>
      </w:r>
      <w:r w:rsidR="00C25E3E">
        <w:rPr>
          <w:rFonts w:ascii="Calibri" w:hAnsi="Calibri" w:cs="Calibri"/>
          <w:color w:val="000000"/>
        </w:rPr>
        <w:t xml:space="preserve"> que se originan desde la facultad de medicina, impactando negativamente a las mujeres que optan por continuar su formación en alguna especialidad quirúrgica</w:t>
      </w:r>
      <w:r w:rsidR="00C25E3E">
        <w:t xml:space="preserve"> </w:t>
      </w:r>
      <w:r w:rsidR="00C25E3E">
        <w:fldChar w:fldCharType="begin"/>
      </w:r>
      <w:r w:rsidR="001D6A26">
        <w:instrText xml:space="preserve"> ADDIN ZOTERO_ITEM CSL_CITATION {"citationID":"oHVXP9Vx","properties":{"formattedCitation":"(24,84)","plainCitation":"(24,8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1D6A26" w:rsidRPr="001D6A26">
        <w:rPr>
          <w:rFonts w:ascii="Calibri" w:hAnsi="Calibri" w:cs="Calibri"/>
        </w:rPr>
        <w:t>(24,84)</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5B34E8">
        <w:instrText xml:space="preserve"> ADDIN ZOTERO_ITEM CSL_CITATION {"citationID":"6dju5IXI","properties":{"formattedCitation":"(85\\uc0\\u8211{}87)","plainCitation":"(85–87)","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5B34E8" w:rsidRPr="005B34E8">
        <w:rPr>
          <w:rFonts w:ascii="Calibri" w:hAnsi="Calibri" w:cs="Calibri"/>
          <w:szCs w:val="24"/>
        </w:rPr>
        <w:t>(85–87)</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w:t>
      </w:r>
      <w:r w:rsidR="005579F0">
        <w:t>sexo</w:t>
      </w:r>
      <w:r>
        <w:t xml:space="preserve"> femenino.</w:t>
      </w:r>
    </w:p>
    <w:p w14:paraId="3855B67B" w14:textId="6C48E7C1" w:rsidR="001607A0" w:rsidRDefault="001607A0" w:rsidP="002F26AB">
      <w:pPr>
        <w:rPr>
          <w:lang w:val="es-419"/>
        </w:rPr>
      </w:pPr>
      <w:r>
        <w:t>Es claro que l</w:t>
      </w:r>
      <w:r w:rsidRPr="00EA184F">
        <w:t xml:space="preserve">a elección de una especialidad es una decisión compleja, factores relacionados al </w:t>
      </w:r>
      <w:r w:rsidR="005579F0">
        <w:t>sexo</w:t>
      </w:r>
      <w:r w:rsidRPr="00EA184F">
        <w:t xml:space="preserve"> pueden jugar un papel importante en esta elección</w:t>
      </w:r>
      <w:r>
        <w:t>, ya sean motivos personales, o sociales, como el tema familiar</w:t>
      </w:r>
      <w:r w:rsidRPr="00EA184F">
        <w:t>.</w:t>
      </w:r>
      <w:r>
        <w:t xml:space="preserve"> L</w:t>
      </w:r>
      <w:r w:rsidRPr="00EA184F">
        <w:t>a forma de ingreso</w:t>
      </w:r>
      <w:r>
        <w:t>, mediante el concurso nacional de residentado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w:t>
      </w:r>
      <w:r w:rsidR="007C0A3A">
        <w:rPr>
          <w:lang w:val="es-419"/>
        </w:rPr>
        <w:t>género</w:t>
      </w:r>
      <w:r>
        <w:rPr>
          <w:lang w:val="es-419"/>
        </w:rPr>
        <w:t xml:space="preserve"> </w:t>
      </w:r>
      <w:r>
        <w:rPr>
          <w:lang w:val="es-419"/>
        </w:rPr>
        <w:fldChar w:fldCharType="begin"/>
      </w:r>
      <w:r w:rsidR="001D6A26">
        <w:rPr>
          <w:lang w:val="es-419"/>
        </w:rPr>
        <w:instrText xml:space="preserve"> ADDIN ZOTERO_ITEM CSL_CITATION {"citationID":"ypAag4h0","properties":{"formattedCitation":"(14)","plainCitation":"(14)","noteIndex":0},"citationItems":[{"id":"Cy69DcQE/t3xkipFt","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1D6A26" w:rsidRPr="001D6A26">
        <w:rPr>
          <w:rFonts w:ascii="Calibri" w:hAnsi="Calibri" w:cs="Calibri"/>
        </w:rPr>
        <w:t>(14)</w:t>
      </w:r>
      <w:r>
        <w:rPr>
          <w:lang w:val="es-419"/>
        </w:rPr>
        <w:fldChar w:fldCharType="end"/>
      </w:r>
      <w:r>
        <w:rPr>
          <w:lang w:val="es-419"/>
        </w:rPr>
        <w:t xml:space="preserve">, y que mujeres sienten que han perdido oportunidades laborales y que su subespecialidad de elección ha sido influida por el </w:t>
      </w:r>
      <w:r w:rsidR="007C0A3A">
        <w:rPr>
          <w:lang w:val="es-419"/>
        </w:rPr>
        <w:t>género</w:t>
      </w:r>
      <w:r>
        <w:rPr>
          <w:lang w:val="es-419"/>
        </w:rPr>
        <w:t xml:space="preserve"> </w:t>
      </w:r>
      <w:r>
        <w:rPr>
          <w:lang w:val="es-419"/>
        </w:rPr>
        <w:fldChar w:fldCharType="begin"/>
      </w:r>
      <w:r w:rsidR="001D6A26">
        <w:rPr>
          <w:lang w:val="es-419"/>
        </w:rPr>
        <w:instrText xml:space="preserve"> ADDIN ZOTERO_ITEM CSL_CITATION {"citationID":"as6k4skm","properties":{"formattedCitation":"(15)","plainCitation":"(1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1D6A26" w:rsidRPr="001D6A26">
        <w:rPr>
          <w:rFonts w:ascii="Calibri" w:hAnsi="Calibri" w:cs="Calibri"/>
        </w:rPr>
        <w:t>(15)</w:t>
      </w:r>
      <w:r>
        <w:rPr>
          <w:lang w:val="es-419"/>
        </w:rPr>
        <w:fldChar w:fldCharType="end"/>
      </w:r>
      <w:r>
        <w:rPr>
          <w:lang w:val="es-419"/>
        </w:rPr>
        <w:t xml:space="preserve">. Es posible que estos factores tengan un papel también en la elección de las especialidades en el Perú y la investigación en este tema podría en el futuro </w:t>
      </w:r>
      <w:r>
        <w:rPr>
          <w:lang w:val="es-419"/>
        </w:rPr>
        <w:lastRenderedPageBreak/>
        <w:t>revelar posibles problemas en la incorporación de la mujer a la fuerza laboral en el área de la medicina humana.</w:t>
      </w:r>
    </w:p>
    <w:p w14:paraId="78EA04CA" w14:textId="7A6CA38C" w:rsidR="00BC43D7" w:rsidRPr="001607A0" w:rsidRDefault="00BC43D7" w:rsidP="002F26AB">
      <w:r>
        <w:rPr>
          <w:lang w:val="es-419"/>
        </w:rPr>
        <w:t>Del mismo modo, es importante también conocer estos cambios en la distribución de género en las distintas especialidades y las distintas regiones para poder realizar medidas que permitan la incorporación adecuada de las mujeres en los programas de residentado médico. Medidas tales como contar con vestidores para ambos sexos en las especialidades quirúrgicas en todos los establecimientos de salud, contar con políticas que brinden apoyo en los periodos de embarazo o lactancia son también necesarias para que las mujeres puedan ejercer la función de maternidad sin que tengan barreras adicionales.</w:t>
      </w:r>
    </w:p>
    <w:p w14:paraId="113C9A38" w14:textId="48447E69" w:rsidR="001607A0" w:rsidRPr="001607A0" w:rsidRDefault="001607A0" w:rsidP="0047794B">
      <w:pPr>
        <w:pStyle w:val="Ttulo2"/>
      </w:pPr>
      <w:bookmarkStart w:id="343" w:name="_Toc160651156"/>
      <w:bookmarkStart w:id="344" w:name="_Toc160651298"/>
      <w:bookmarkStart w:id="345" w:name="_Toc160702983"/>
      <w:bookmarkStart w:id="346" w:name="_Toc160703377"/>
      <w:bookmarkStart w:id="347" w:name="_Toc161068237"/>
      <w:r>
        <w:t>Direcciones de investigación futuras</w:t>
      </w:r>
      <w:bookmarkEnd w:id="343"/>
      <w:bookmarkEnd w:id="344"/>
      <w:bookmarkEnd w:id="345"/>
      <w:bookmarkEnd w:id="346"/>
      <w:bookmarkEnd w:id="347"/>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220E024D" w:rsidR="002F26AB" w:rsidRDefault="002F26AB" w:rsidP="002F26AB">
      <w:pPr>
        <w:pStyle w:val="Prrafodelista"/>
        <w:numPr>
          <w:ilvl w:val="0"/>
          <w:numId w:val="19"/>
        </w:numPr>
        <w:spacing w:before="0"/>
      </w:pPr>
      <w:r>
        <w:t>P</w:t>
      </w:r>
      <w:r w:rsidR="001607A0">
        <w:t xml:space="preserve">or qué la distribución de </w:t>
      </w:r>
      <w:r w:rsidR="005579F0">
        <w:t>sexo</w:t>
      </w:r>
      <w:r w:rsidR="001607A0">
        <w:t xml:space="preserve">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1EB3059B"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w:t>
      </w:r>
      <w:r w:rsidR="005579F0">
        <w:t>sexo</w:t>
      </w:r>
      <w:r>
        <w:t xml:space="preserve">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11DD4A51" w:rsidR="008377C6" w:rsidRDefault="002F26AB" w:rsidP="00D14B1F">
      <w:pPr>
        <w:spacing w:before="0"/>
      </w:pPr>
      <w:r>
        <w:t xml:space="preserve">Además,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w:t>
      </w:r>
      <w:r w:rsidR="005579F0">
        <w:t>sexo</w:t>
      </w:r>
      <w:r>
        <w:t xml:space="preserve">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w:t>
      </w:r>
      <w:r w:rsidR="005579F0">
        <w:t>sexo</w:t>
      </w:r>
      <w:r>
        <w:t xml:space="preserve"> femenino a </w:t>
      </w:r>
      <w:r w:rsidR="00D14B1F">
        <w:t xml:space="preserve">especialidades con predominancia masculina (y también lo opuesto: ingresantes de </w:t>
      </w:r>
      <w:r w:rsidR="005579F0">
        <w:t>sexo</w:t>
      </w:r>
      <w:r w:rsidR="00D14B1F">
        <w:t xml:space="preserve"> masculino a especialidades con predominancia femenina), </w:t>
      </w:r>
      <w:r w:rsidR="00D14B1F">
        <w:lastRenderedPageBreak/>
        <w:t xml:space="preserve">para monitorizar si es que pasan por situaciones de acoso o si presentan barreras o dificultades ocasionadas por las diferencias de </w:t>
      </w:r>
      <w:r w:rsidR="005579F0">
        <w:t>sexo</w:t>
      </w:r>
      <w:r w:rsidR="00D14B1F">
        <w:t>.</w:t>
      </w:r>
    </w:p>
    <w:p w14:paraId="43AC83DF" w14:textId="77777777" w:rsidR="008377C6" w:rsidRDefault="008377C6">
      <w:pPr>
        <w:spacing w:before="0" w:after="160" w:line="259" w:lineRule="auto"/>
        <w:jc w:val="left"/>
      </w:pPr>
      <w:r>
        <w:br w:type="page"/>
      </w:r>
    </w:p>
    <w:p w14:paraId="25DFC63B" w14:textId="69D87D0B" w:rsidR="005201B8" w:rsidRDefault="005201B8">
      <w:pPr>
        <w:spacing w:before="0" w:after="160" w:line="259" w:lineRule="auto"/>
        <w:jc w:val="left"/>
      </w:pP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370776EC" w14:textId="77777777" w:rsidR="005201B8" w:rsidRDefault="005201B8" w:rsidP="00BD4840">
      <w:pPr>
        <w:spacing w:before="0"/>
      </w:pPr>
    </w:p>
    <w:p w14:paraId="17CE707D" w14:textId="77777777" w:rsidR="008377C6" w:rsidRDefault="008377C6" w:rsidP="00BD4840">
      <w:pPr>
        <w:spacing w:before="0"/>
      </w:pPr>
    </w:p>
    <w:p w14:paraId="022715A5" w14:textId="04C73D96" w:rsidR="00956361" w:rsidRPr="005201B8" w:rsidRDefault="003D2B86" w:rsidP="003D2B86">
      <w:pPr>
        <w:pStyle w:val="Ttulo"/>
      </w:pPr>
      <w:bookmarkStart w:id="348" w:name="_Toc161068238"/>
      <w:r>
        <w:t>CONCLUSIONES</w:t>
      </w:r>
      <w:bookmarkEnd w:id="348"/>
    </w:p>
    <w:p w14:paraId="1B2F38B8" w14:textId="7D9FB70B" w:rsidR="005201B8" w:rsidRDefault="005201B8">
      <w:pPr>
        <w:spacing w:before="0" w:after="160" w:line="259" w:lineRule="auto"/>
        <w:jc w:val="left"/>
      </w:pPr>
      <w:r>
        <w:br w:type="page"/>
      </w:r>
    </w:p>
    <w:p w14:paraId="4F11D5F2" w14:textId="5DB50D7A" w:rsidR="00956361" w:rsidRDefault="00112ED4" w:rsidP="00606DFA">
      <w:pPr>
        <w:pStyle w:val="Prrafodelista"/>
        <w:numPr>
          <w:ilvl w:val="0"/>
          <w:numId w:val="18"/>
        </w:numPr>
      </w:pPr>
      <w:r>
        <w:lastRenderedPageBreak/>
        <w:t xml:space="preserve">Hubo más postulantes de </w:t>
      </w:r>
      <w:r w:rsidR="005579F0">
        <w:t>sexo</w:t>
      </w:r>
      <w:r>
        <w:t xml:space="preserve"> masculino que de </w:t>
      </w:r>
      <w:r w:rsidR="005579F0">
        <w:t>sexo</w:t>
      </w:r>
      <w:r>
        <w:t xml:space="preserve"> femenino durante el periodo 2013-2023 en el programa de residentado médico del Perú y se encontró una tendencia hacia una mayor proporción de postulantes de </w:t>
      </w:r>
      <w:r w:rsidR="005579F0">
        <w:t>sexo</w:t>
      </w:r>
      <w:r>
        <w:t xml:space="preserve"> femenino.</w:t>
      </w:r>
    </w:p>
    <w:p w14:paraId="019E0183" w14:textId="05A18066" w:rsidR="00112ED4" w:rsidRDefault="00112ED4" w:rsidP="00606DFA">
      <w:pPr>
        <w:pStyle w:val="Prrafodelista"/>
        <w:numPr>
          <w:ilvl w:val="0"/>
          <w:numId w:val="18"/>
        </w:numPr>
      </w:pPr>
      <w:r>
        <w:t xml:space="preserve">Se encontró una distribución de </w:t>
      </w:r>
      <w:r w:rsidR="005579F0">
        <w:t>sexo</w:t>
      </w:r>
      <w:r>
        <w:t xml:space="preserve"> heterogénea en los postulantes a las distintas especialidades médicas en el periodo 2013-2023 en el programa de residentado médico del Perú.</w:t>
      </w:r>
    </w:p>
    <w:p w14:paraId="7CE5BFEF" w14:textId="45D0D3B1" w:rsidR="00112ED4" w:rsidRDefault="00112ED4" w:rsidP="00606DFA">
      <w:pPr>
        <w:pStyle w:val="Prrafodelista"/>
        <w:numPr>
          <w:ilvl w:val="0"/>
          <w:numId w:val="18"/>
        </w:numPr>
      </w:pPr>
      <w:r>
        <w:t xml:space="preserve">Hubo más ingresantes de </w:t>
      </w:r>
      <w:r w:rsidR="005579F0">
        <w:t>sexo</w:t>
      </w:r>
      <w:r>
        <w:t xml:space="preserve"> masculino que de </w:t>
      </w:r>
      <w:r w:rsidR="005579F0">
        <w:t>sexo</w:t>
      </w:r>
      <w:r>
        <w:t xml:space="preserve"> femenino durante el periodo 2016-2023 en el programa de residentado médico del Perú y se encontró también una tendencia hacia una mayor proporción de ingresantes de </w:t>
      </w:r>
      <w:r w:rsidR="005579F0">
        <w:t>sexo</w:t>
      </w:r>
      <w:r>
        <w:t xml:space="preserve"> femenino.</w:t>
      </w:r>
    </w:p>
    <w:p w14:paraId="63DC1C25" w14:textId="3D0EA2B6" w:rsidR="00112ED4" w:rsidRDefault="00112ED4" w:rsidP="00112ED4">
      <w:pPr>
        <w:pStyle w:val="Prrafodelista"/>
        <w:numPr>
          <w:ilvl w:val="0"/>
          <w:numId w:val="18"/>
        </w:numPr>
      </w:pPr>
      <w:r>
        <w:t xml:space="preserve">Se encontró una distribución de </w:t>
      </w:r>
      <w:r w:rsidR="005579F0">
        <w:t>sexo</w:t>
      </w:r>
      <w:r>
        <w:t xml:space="preserve"> heterogénea en los ingresantes a las distintas especialidades médicas en el periodo 2016-2023 en el programa de residentado médico del Perú.</w:t>
      </w:r>
    </w:p>
    <w:p w14:paraId="6AAFCC0F" w14:textId="6A341B06" w:rsidR="00112ED4" w:rsidRDefault="00914C71" w:rsidP="00606DFA">
      <w:pPr>
        <w:pStyle w:val="Prrafodelista"/>
        <w:numPr>
          <w:ilvl w:val="0"/>
          <w:numId w:val="18"/>
        </w:numPr>
      </w:pPr>
      <w:r>
        <w:t xml:space="preserve">En las especialidades quirúrgicas hubo un mayor número de postulantes e ingresantes de </w:t>
      </w:r>
      <w:r w:rsidR="005579F0">
        <w:t>sexo</w:t>
      </w:r>
      <w:r>
        <w:t xml:space="preserve"> masculino, en comparación a aquellos de </w:t>
      </w:r>
      <w:r w:rsidR="005579F0">
        <w:t>sexo</w:t>
      </w:r>
      <w:r>
        <w:t xml:space="preserve"> femenino en el periodo de tiempo 2013-2023 en el programa de residentado médico del Perú.</w:t>
      </w:r>
    </w:p>
    <w:p w14:paraId="55A87E3F" w14:textId="7C4A231E" w:rsidR="00914C71" w:rsidRDefault="00914C71" w:rsidP="00606DFA">
      <w:pPr>
        <w:pStyle w:val="Prrafodelista"/>
        <w:numPr>
          <w:ilvl w:val="0"/>
          <w:numId w:val="18"/>
        </w:numPr>
      </w:pPr>
      <w:r>
        <w:t xml:space="preserve">En las distintas regiones hubo una distribución de </w:t>
      </w:r>
      <w:r w:rsidR="005579F0">
        <w:t>sexo</w:t>
      </w:r>
      <w:r>
        <w:t xml:space="preserve"> heterogénea en los postulantes al programa de residentado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466A1CBA" w:rsidR="001607A0" w:rsidRPr="005201B8" w:rsidRDefault="003D2B86" w:rsidP="003D2B86">
      <w:pPr>
        <w:pStyle w:val="Ttulo"/>
      </w:pPr>
      <w:bookmarkStart w:id="349" w:name="_Toc161068239"/>
      <w:r>
        <w:t>RECOMENDACIONES</w:t>
      </w:r>
      <w:bookmarkEnd w:id="349"/>
    </w:p>
    <w:p w14:paraId="3FA516F2" w14:textId="3B6E245F" w:rsidR="005201B8" w:rsidRDefault="005201B8">
      <w:pPr>
        <w:spacing w:before="0" w:after="160" w:line="259" w:lineRule="auto"/>
        <w:jc w:val="left"/>
      </w:pPr>
      <w:r>
        <w:br w:type="page"/>
      </w:r>
    </w:p>
    <w:p w14:paraId="6EA9AA09" w14:textId="0DF033FD" w:rsidR="00D14B1F" w:rsidRDefault="009F033F" w:rsidP="00F03AA2">
      <w:pPr>
        <w:pStyle w:val="Prrafodelista"/>
        <w:numPr>
          <w:ilvl w:val="0"/>
          <w:numId w:val="21"/>
        </w:numPr>
        <w:spacing w:before="0"/>
      </w:pPr>
      <w:r>
        <w:lastRenderedPageBreak/>
        <w:t>Se recomienda a los investigadores estudiando este tema explorar</w:t>
      </w:r>
      <w:r w:rsidR="00F03AA2">
        <w:t xml:space="preserve"> p</w:t>
      </w:r>
      <w:r w:rsidR="00D14B1F">
        <w:t xml:space="preserve">or qué la distribución de </w:t>
      </w:r>
      <w:r w:rsidR="005579F0">
        <w:t>sexo</w:t>
      </w:r>
      <w:r w:rsidR="00D14B1F">
        <w:t xml:space="preserve"> es tan diferente en la región oriente.</w:t>
      </w:r>
    </w:p>
    <w:p w14:paraId="7DED06DD" w14:textId="510BDCB6" w:rsidR="00D14B1F" w:rsidRDefault="009F033F" w:rsidP="00F03AA2">
      <w:pPr>
        <w:pStyle w:val="Prrafodelista"/>
        <w:numPr>
          <w:ilvl w:val="0"/>
          <w:numId w:val="21"/>
        </w:numPr>
        <w:spacing w:before="0"/>
      </w:pPr>
      <w:r>
        <w:t xml:space="preserve">Se recomienda a los investigadores estudiando este tema </w:t>
      </w:r>
      <w:r>
        <w:t xml:space="preserve">explorar </w:t>
      </w:r>
      <w:r w:rsidR="00F03AA2">
        <w:t>c</w:t>
      </w:r>
      <w:r w:rsidR="00D14B1F">
        <w:t>uáles son los motivos que explican las diferencias entre especialidades quirúrgicas y las demás en el Perú.</w:t>
      </w:r>
    </w:p>
    <w:p w14:paraId="092D4632" w14:textId="1FB39CE1" w:rsidR="00D14B1F" w:rsidRDefault="009F033F" w:rsidP="00F03AA2">
      <w:pPr>
        <w:pStyle w:val="Prrafodelista"/>
        <w:numPr>
          <w:ilvl w:val="0"/>
          <w:numId w:val="21"/>
        </w:numPr>
        <w:spacing w:before="0"/>
      </w:pPr>
      <w:r>
        <w:t xml:space="preserve">Se recomienda a los investigadores estudiando este tema </w:t>
      </w:r>
      <w:r>
        <w:t>e</w:t>
      </w:r>
      <w:r w:rsidR="00F03AA2">
        <w:t>xplorar p</w:t>
      </w:r>
      <w:r w:rsidR="00D14B1F">
        <w:t xml:space="preserve">or qué cirugía pediátrica </w:t>
      </w:r>
      <w:r w:rsidR="0047794B">
        <w:t>es diferente a las otras especialidades quirúrgicas</w:t>
      </w:r>
      <w:r w:rsidR="00D14B1F">
        <w:t xml:space="preserve"> (habiendo más postulantes e ingresantes de </w:t>
      </w:r>
      <w:r w:rsidR="005579F0">
        <w:t>sexo</w:t>
      </w:r>
      <w:r w:rsidR="00D14B1F">
        <w:t xml:space="preserve"> femenino).</w:t>
      </w:r>
    </w:p>
    <w:p w14:paraId="28EAB406" w14:textId="5DF6DB01" w:rsidR="00D14B1F" w:rsidRDefault="009F033F" w:rsidP="00F03AA2">
      <w:pPr>
        <w:pStyle w:val="Prrafodelista"/>
        <w:numPr>
          <w:ilvl w:val="0"/>
          <w:numId w:val="21"/>
        </w:numPr>
        <w:spacing w:before="0"/>
      </w:pPr>
      <w:r>
        <w:t xml:space="preserve">Se recomienda a los investigadores estudiando este tema </w:t>
      </w:r>
      <w:r>
        <w:t>e</w:t>
      </w:r>
      <w:r w:rsidR="00F03AA2">
        <w:t>xplorar p</w:t>
      </w:r>
      <w:r w:rsidR="00D14B1F">
        <w:t>or qué cirugía plástica no sigue la tendencia de las demás especialidades (cada vez tiene menos mujeres).</w:t>
      </w:r>
    </w:p>
    <w:p w14:paraId="32D4E0DF" w14:textId="5930105A" w:rsidR="00F03AA2" w:rsidRDefault="009F033F" w:rsidP="00F03AA2">
      <w:pPr>
        <w:pStyle w:val="Prrafodelista"/>
        <w:numPr>
          <w:ilvl w:val="0"/>
          <w:numId w:val="21"/>
        </w:numPr>
        <w:spacing w:before="0"/>
      </w:pPr>
      <w:r>
        <w:t xml:space="preserve">Se recomienda a los investigadores estudiando este tema </w:t>
      </w:r>
      <w:r>
        <w:t>e</w:t>
      </w:r>
      <w:r w:rsidR="00F03AA2">
        <w:t xml:space="preserve">studiar la distribución de </w:t>
      </w:r>
      <w:r w:rsidR="005579F0">
        <w:t>sexo</w:t>
      </w:r>
      <w:r w:rsidR="00F03AA2">
        <w:t xml:space="preserve"> y las tendencias de </w:t>
      </w:r>
      <w:r w:rsidR="005579F0">
        <w:t>sexo</w:t>
      </w:r>
      <w:r w:rsidR="00F03AA2">
        <w:t xml:space="preserve"> al final de los programas de residencia médica.</w:t>
      </w:r>
    </w:p>
    <w:p w14:paraId="472EBCC2" w14:textId="7A6DEBF8" w:rsidR="00F03AA2" w:rsidRDefault="009F033F" w:rsidP="00F03AA2">
      <w:pPr>
        <w:pStyle w:val="Prrafodelista"/>
        <w:numPr>
          <w:ilvl w:val="0"/>
          <w:numId w:val="21"/>
        </w:numPr>
        <w:spacing w:before="0"/>
      </w:pPr>
      <w:r>
        <w:t>Se recomienda a las instituciones prestadoras de servicio de salud r</w:t>
      </w:r>
      <w:r w:rsidR="00F03AA2">
        <w:t xml:space="preserve">ealizar seguimiento a los ingresantes a las especialidades con predominancia del </w:t>
      </w:r>
      <w:r w:rsidR="005579F0">
        <w:t>sexo</w:t>
      </w:r>
      <w:r w:rsidR="00F03AA2">
        <w:t xml:space="preserve"> opuesto para estudiar posibles barreras o dificultades producto del </w:t>
      </w:r>
      <w:r w:rsidR="005579F0">
        <w:t>sexo</w:t>
      </w:r>
      <w:r w:rsidR="00F03AA2">
        <w:t>.</w:t>
      </w:r>
    </w:p>
    <w:p w14:paraId="2B1815E9" w14:textId="44BC54B1" w:rsidR="00F03AA2" w:rsidRDefault="009F033F" w:rsidP="00F03AA2">
      <w:pPr>
        <w:pStyle w:val="Prrafodelista"/>
        <w:numPr>
          <w:ilvl w:val="0"/>
          <w:numId w:val="21"/>
        </w:numPr>
        <w:spacing w:before="0"/>
      </w:pPr>
      <w:r>
        <w:t>Se recomienda a los organismos encargados de la realización de procesos de evaluación y formación en la carrera de medicina humana r</w:t>
      </w:r>
      <w:r w:rsidR="00F03AA2">
        <w:t xml:space="preserve">egistrar información sobre el </w:t>
      </w:r>
      <w:r w:rsidR="005579F0">
        <w:t>sexo</w:t>
      </w:r>
      <w:r w:rsidR="00F03AA2">
        <w:t xml:space="preserve"> </w:t>
      </w:r>
      <w:r w:rsidR="0068478D">
        <w:t xml:space="preserve">y género </w:t>
      </w:r>
      <w:r w:rsidR="00F03AA2">
        <w:t>de los participantes</w:t>
      </w:r>
      <w:r>
        <w:t xml:space="preserve"> en estos procesos.</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04E67576" w:rsidR="009107F8" w:rsidRPr="005201B8" w:rsidRDefault="00235864" w:rsidP="003D2B86">
      <w:pPr>
        <w:pStyle w:val="Ttulo"/>
      </w:pPr>
      <w:bookmarkStart w:id="350" w:name="_Reproducibilidad"/>
      <w:bookmarkStart w:id="351" w:name="_Toc161068240"/>
      <w:bookmarkEnd w:id="350"/>
      <w:r>
        <w:t>REFERENCIAS</w:t>
      </w:r>
      <w:bookmarkEnd w:id="351"/>
    </w:p>
    <w:p w14:paraId="629E53CD" w14:textId="6F01C96B" w:rsidR="005201B8" w:rsidRDefault="005201B8">
      <w:pPr>
        <w:spacing w:before="0" w:after="160" w:line="259" w:lineRule="auto"/>
        <w:jc w:val="left"/>
        <w:rPr>
          <w:lang w:val="en-US"/>
        </w:rPr>
      </w:pPr>
      <w:r>
        <w:rPr>
          <w:lang w:val="en-US"/>
        </w:rPr>
        <w:br w:type="page"/>
      </w:r>
    </w:p>
    <w:bookmarkStart w:id="352" w:name="_Anexo_1:_base"/>
    <w:bookmarkEnd w:id="352"/>
    <w:p w14:paraId="227B3F20" w14:textId="77777777" w:rsidR="001D6A26" w:rsidRPr="001D6A26" w:rsidRDefault="000A5E3D" w:rsidP="001D6A26">
      <w:pPr>
        <w:pStyle w:val="Bibliografa"/>
        <w:rPr>
          <w:rFonts w:ascii="Times New Roman" w:hAnsi="Times New Roman" w:cs="Times New Roman"/>
          <w:szCs w:val="24"/>
          <w:lang w:val="en-US"/>
        </w:rPr>
      </w:pPr>
      <w:r>
        <w:lastRenderedPageBreak/>
        <w:fldChar w:fldCharType="begin"/>
      </w:r>
      <w:r w:rsidR="001D6A26">
        <w:rPr>
          <w:lang w:val="en-US"/>
        </w:rPr>
        <w:instrText xml:space="preserve"> ADDIN ZOTERO_BIBL {"uncited":[],"omitted":[],"custom":[]} CSL_BIBLIOGRAPHY </w:instrText>
      </w:r>
      <w:r>
        <w:fldChar w:fldCharType="separate"/>
      </w:r>
      <w:r w:rsidR="001D6A26" w:rsidRPr="001D6A26">
        <w:rPr>
          <w:rFonts w:ascii="Times New Roman" w:hAnsi="Times New Roman" w:cs="Times New Roman"/>
          <w:szCs w:val="24"/>
          <w:lang w:val="en-US"/>
        </w:rPr>
        <w:t>1.</w:t>
      </w:r>
      <w:r w:rsidR="001D6A26" w:rsidRPr="001D6A26">
        <w:rPr>
          <w:rFonts w:ascii="Times New Roman" w:hAnsi="Times New Roman" w:cs="Times New Roman"/>
          <w:szCs w:val="24"/>
          <w:lang w:val="en-US"/>
        </w:rPr>
        <w:tab/>
        <w:t xml:space="preserve">Smith A. The wealth of nations. Blacksburg, VA: Thrifty Books; 2009. </w:t>
      </w:r>
    </w:p>
    <w:p w14:paraId="6D31697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w:t>
      </w:r>
      <w:r w:rsidRPr="001D6A26">
        <w:rPr>
          <w:rFonts w:ascii="Times New Roman" w:hAnsi="Times New Roman" w:cs="Times New Roman"/>
          <w:szCs w:val="24"/>
          <w:lang w:val="en-US"/>
        </w:rPr>
        <w:tab/>
        <w:t xml:space="preserve">Baten J, International Economic History Association, editores. A history of the global economy: from 1500 to the present. Cambridge ; New York: Cambridge University Press; 2016. </w:t>
      </w:r>
    </w:p>
    <w:p w14:paraId="1BA7047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w:t>
      </w:r>
      <w:r w:rsidRPr="001D6A26">
        <w:rPr>
          <w:rFonts w:ascii="Times New Roman" w:hAnsi="Times New Roman" w:cs="Times New Roman"/>
          <w:szCs w:val="24"/>
          <w:lang w:val="en-US"/>
        </w:rPr>
        <w:tab/>
        <w:t xml:space="preserve">Detsky AS, Gauthier SR, Fuchs VR. Specialization in Medicine: How Much Is Appropriate? JAMA. 1 de febrero de 2012;307(5):463–4. </w:t>
      </w:r>
    </w:p>
    <w:p w14:paraId="71624E92"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w:t>
      </w:r>
      <w:r w:rsidRPr="001D6A26">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Med J. 30 de septiembre de 1961;2(5256):843–7. </w:t>
      </w:r>
    </w:p>
    <w:p w14:paraId="636D29FA"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6DF04E3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Donini-Lenhoff FG, Hedrick HL. </w:t>
      </w:r>
      <w:r w:rsidRPr="001D6A26">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36F63BA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1F5B1FD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s : una perspectiva de género y estado. Repos Tesis - UNMSM [Internet]. 2013 [citado 11 de junio de 2021]; Disponible en: https://cybertesis.unmsm.edu.pe/handle/20.500.12672/3090</w:t>
      </w:r>
    </w:p>
    <w:p w14:paraId="05E1D227"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Garavito Masalias C, Carrillo Calle M. Feminización de la matrícula de educación superior y mercado de trabajo en el Perú: 1978-2003. agosto de 2004 [citado 11 de junio de 2021]; Disponible en: https://repositorio.minedu.gob.pe/handle/20.500.12799/227</w:t>
      </w:r>
    </w:p>
    <w:p w14:paraId="4347E17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Genero y trabajo femenino en el Peru. Rev Lat Am Enfermagem. abril de 1997;5(2):23–31. </w:t>
      </w:r>
    </w:p>
    <w:p w14:paraId="37A2182E"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Laberiano Fernández C, Salinas AM, Palacios M, Maguiña Vargas C. Rol de la mujer médica: A propósito del Día Internacional de la Mujer. Acta Médica Peru. enero de 2012;29(1):12–3. </w:t>
      </w:r>
    </w:p>
    <w:p w14:paraId="6086772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2195CFDD"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0B5409B6"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14.</w:t>
      </w:r>
      <w:r w:rsidRPr="001D6A26">
        <w:rPr>
          <w:rFonts w:ascii="Times New Roman" w:hAnsi="Times New Roman" w:cs="Times New Roman"/>
          <w:szCs w:val="24"/>
          <w:lang w:val="en-US"/>
        </w:rPr>
        <w:tab/>
        <w:t xml:space="preserve">Asaad M, Zayegh O, Badawi J, Hmidi Z shikh, Alhamid A, Tarzi M, et al. Gender differences in specialty preference among medical Students at Aleppo University: a cross-sectional study. </w:t>
      </w:r>
      <w:r>
        <w:rPr>
          <w:rFonts w:ascii="Times New Roman" w:hAnsi="Times New Roman" w:cs="Times New Roman"/>
          <w:szCs w:val="24"/>
        </w:rPr>
        <w:t xml:space="preserve">BMC </w:t>
      </w:r>
      <w:r>
        <w:rPr>
          <w:rFonts w:ascii="Times New Roman" w:hAnsi="Times New Roman" w:cs="Times New Roman"/>
          <w:szCs w:val="24"/>
        </w:rPr>
        <w:lastRenderedPageBreak/>
        <w:t>Med Educ [Internet]. 5 de junio de 2020 [citado 27 de marzo de 2021];20. Disponible en: https://www.ncbi.nlm.nih.gov/pmc/articles/PMC7275529/</w:t>
      </w:r>
    </w:p>
    <w:p w14:paraId="320535FA"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15.</w:t>
      </w:r>
      <w:r w:rsidRPr="001D6A26">
        <w:rPr>
          <w:rFonts w:ascii="Times New Roman" w:hAnsi="Times New Roman" w:cs="Times New Roman"/>
          <w:szCs w:val="24"/>
          <w:lang w:val="en-US"/>
        </w:rPr>
        <w:tab/>
        <w:t xml:space="preserve">Rogers AC, Wren SM, McNamara DA. Gender and Specialty Influences on Personal and Professional Life Among Trainees. Ann Surg. febrero de 2019;269(2):383–7. </w:t>
      </w:r>
    </w:p>
    <w:p w14:paraId="0CF48DC4"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16.</w:t>
      </w:r>
      <w:r w:rsidRPr="001D6A26">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Med J. 25 de octubre de 2019;132(1504):77–83. </w:t>
      </w:r>
    </w:p>
    <w:p w14:paraId="1CEF58C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17.</w:t>
      </w:r>
      <w:r w:rsidRPr="001D6A26">
        <w:rPr>
          <w:rFonts w:ascii="Times New Roman" w:hAnsi="Times New Roman" w:cs="Times New Roman"/>
          <w:szCs w:val="24"/>
          <w:lang w:val="en-US"/>
        </w:rPr>
        <w:tab/>
        <w:t xml:space="preserve">Adamson JD. SPECIALIZATION IN MEDICINE*. Can Med Assoc J. octubre de 1927;17(10 Pt 1):1214–6. </w:t>
      </w:r>
    </w:p>
    <w:p w14:paraId="252E2D41"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Seguín Escobedo CA. Tú y la medicina. 1957. </w:t>
      </w:r>
    </w:p>
    <w:p w14:paraId="778AD15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238E797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Cornejo Corrales CA, De la Cruz García L, Farfán Vignolo VDP, Sandoval Soto JG. Mujer y empleo rural en el Perú. octubre de 2016 [citado 11 de junio de 2021]; Disponible en: http://tesis.pucp.edu.pe/repositorio/handle/20.500.12404/7636</w:t>
      </w:r>
    </w:p>
    <w:p w14:paraId="2BD75367"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7EA7699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2.</w:t>
      </w:r>
      <w:r w:rsidRPr="001D6A26">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julio de 2022;275:1–9. </w:t>
      </w:r>
    </w:p>
    <w:p w14:paraId="778A9128"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3.</w:t>
      </w:r>
      <w:r w:rsidRPr="001D6A26">
        <w:rPr>
          <w:rFonts w:ascii="Times New Roman" w:hAnsi="Times New Roman" w:cs="Times New Roman"/>
          <w:szCs w:val="24"/>
          <w:lang w:val="en-US"/>
        </w:rPr>
        <w:tab/>
        <w:t>Boyle V, Shulruf B, Poole P. Influence of gender and other factors on medical student specialty interest. septiembre de 2014 [citado 31 de enero de 2024]; Disponible en: https://researchspace.auckland.ac.nz/handle/2292/24834</w:t>
      </w:r>
    </w:p>
    <w:p w14:paraId="19EF9A8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4.</w:t>
      </w:r>
      <w:r w:rsidRPr="001D6A26">
        <w:rPr>
          <w:rFonts w:ascii="Times New Roman" w:hAnsi="Times New Roman" w:cs="Times New Roman"/>
          <w:szCs w:val="24"/>
          <w:lang w:val="en-US"/>
        </w:rPr>
        <w:tab/>
        <w:t xml:space="preserve">Barnes KL, McGuire L, Dunivan G, Sussman AL, McKee R. Gender Bias Experiences of Female Surgical Trainees. J Surg Educ. diciembre de 2019;76(6):e1–14. </w:t>
      </w:r>
    </w:p>
    <w:p w14:paraId="1806FAC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5.</w:t>
      </w:r>
      <w:r w:rsidRPr="001D6A26">
        <w:rPr>
          <w:rFonts w:ascii="Times New Roman" w:hAnsi="Times New Roman" w:cs="Times New Roman"/>
          <w:szCs w:val="24"/>
          <w:lang w:val="en-US"/>
        </w:rPr>
        <w:tab/>
        <w:t xml:space="preserve">Zeitlberger AM, Baticam NS, Sprenger L, Tizi K, Schaller K, Stienen MN. Gender disparity in neurosurgery: A multinational survey on gender-related career satisfaction. Brain Spine. 1 de enero de 2022;2:100890. </w:t>
      </w:r>
    </w:p>
    <w:p w14:paraId="5ECFEC80"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26.</w:t>
      </w:r>
      <w:r w:rsidRPr="001D6A26">
        <w:rPr>
          <w:rFonts w:ascii="Times New Roman" w:hAnsi="Times New Roman" w:cs="Times New Roman"/>
          <w:szCs w:val="24"/>
          <w:lang w:val="en-US"/>
        </w:rPr>
        <w:tab/>
        <w:t xml:space="preserve">Nam CS, Daignault-Newton S, Herrel LA, Kraft KH. The Future is Female: Urology Workforce Projection From 2020 to 2060. </w:t>
      </w:r>
      <w:r>
        <w:rPr>
          <w:rFonts w:ascii="Times New Roman" w:hAnsi="Times New Roman" w:cs="Times New Roman"/>
          <w:szCs w:val="24"/>
        </w:rPr>
        <w:t xml:space="preserve">Urology. 1 de abril de 2021;150:30–4. </w:t>
      </w:r>
    </w:p>
    <w:p w14:paraId="69B0D18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27.</w:t>
      </w:r>
      <w:r>
        <w:rPr>
          <w:rFonts w:ascii="Times New Roman" w:hAnsi="Times New Roman" w:cs="Times New Roman"/>
          <w:szCs w:val="24"/>
        </w:rPr>
        <w:tab/>
        <w:t xml:space="preserve">Donaldson K, Callahan KE, Gelinne A, Everett W, Ames SE, Air EL, et al. </w:t>
      </w:r>
      <w:r w:rsidRPr="001D6A26">
        <w:rPr>
          <w:rFonts w:ascii="Times New Roman" w:hAnsi="Times New Roman" w:cs="Times New Roman"/>
          <w:szCs w:val="24"/>
          <w:lang w:val="en-US"/>
        </w:rPr>
        <w:t xml:space="preserve">Gender diversity in United States neurosurgery training programs. J Neurosurg. 29 de enero de 2021;135(3):943–8. </w:t>
      </w:r>
    </w:p>
    <w:p w14:paraId="3F62F884"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28.</w:t>
      </w:r>
      <w:r w:rsidRPr="001D6A26">
        <w:rPr>
          <w:rFonts w:ascii="Times New Roman" w:hAnsi="Times New Roman" w:cs="Times New Roman"/>
          <w:szCs w:val="24"/>
          <w:lang w:val="en-US"/>
        </w:rPr>
        <w:tab/>
        <w:t xml:space="preserve">Forster MT, Behrens M, McLean ACL, Nistor-Gallo DI, Weiss M, Maurer S. Gender disparity in German neurosurgery. J Neurosurg. 10 de septiembre de 2021;136(4):1141–6. </w:t>
      </w:r>
    </w:p>
    <w:p w14:paraId="52E4BCF0"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9.</w:t>
      </w:r>
      <w:r w:rsidRPr="001D6A26">
        <w:rPr>
          <w:rFonts w:ascii="Times New Roman" w:hAnsi="Times New Roman" w:cs="Times New Roman"/>
          <w:szCs w:val="24"/>
          <w:lang w:val="en-US"/>
        </w:rPr>
        <w:tab/>
        <w:t xml:space="preserve">Meert C, Manon J, Cornu O. Female representation in orthopedic surgery: where do we stand in Belgium ? Acta Orthop Belg. diciembre de 2023;89(4):671–7. </w:t>
      </w:r>
    </w:p>
    <w:p w14:paraId="2C312CF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0.</w:t>
      </w:r>
      <w:r w:rsidRPr="001D6A26">
        <w:rPr>
          <w:rFonts w:ascii="Times New Roman" w:hAnsi="Times New Roman" w:cs="Times New Roman"/>
          <w:szCs w:val="24"/>
          <w:lang w:val="en-US"/>
        </w:rPr>
        <w:tab/>
        <w:t xml:space="preserve">Miller EK, LaPorte DM. Barriers to Women Entering the Field of Orthopedic Surgery. Orthopedics. septiembre de 2015;38(9):530–3. </w:t>
      </w:r>
    </w:p>
    <w:p w14:paraId="7597ABAA"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1.</w:t>
      </w:r>
      <w:r w:rsidRPr="001D6A26">
        <w:rPr>
          <w:rFonts w:ascii="Times New Roman" w:hAnsi="Times New Roman" w:cs="Times New Roman"/>
          <w:szCs w:val="24"/>
          <w:lang w:val="en-US"/>
        </w:rPr>
        <w:tab/>
        <w:t xml:space="preserve">Sinclair ESLL, Clark L. Gender gaps in publications and citations in gambling studies: Comparisons against addiction science. Psychol Addict Behav J Soc Psychol Addict Behav. 18 de enero de 2024; </w:t>
      </w:r>
    </w:p>
    <w:p w14:paraId="56A19D15"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2.</w:t>
      </w:r>
      <w:r w:rsidRPr="001D6A26">
        <w:rPr>
          <w:rFonts w:ascii="Times New Roman" w:hAnsi="Times New Roman" w:cs="Times New Roman"/>
          <w:szCs w:val="24"/>
          <w:lang w:val="en-US"/>
        </w:rPr>
        <w:tab/>
        <w:t xml:space="preserve">Grant C, Stauffer TP, Seyler TM, Wu CJ, Hinton ZW. Gender Trends in Authorship in 6 Major Orthopaedic Journals. J Bone Joint Surg Am. 9 de enero de 2024; </w:t>
      </w:r>
    </w:p>
    <w:p w14:paraId="11140014"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33.</w:t>
      </w:r>
      <w:r w:rsidRPr="001D6A26">
        <w:rPr>
          <w:rFonts w:ascii="Times New Roman" w:hAnsi="Times New Roman" w:cs="Times New Roman"/>
          <w:szCs w:val="24"/>
          <w:lang w:val="en-US"/>
        </w:rPr>
        <w:tab/>
        <w:t xml:space="preserve">Forkin KT, Render CM, Staffa SJ, Goobie SM. Trends in Gender of Authors of Patient Blood Management Publications. </w:t>
      </w:r>
      <w:r>
        <w:rPr>
          <w:rFonts w:ascii="Times New Roman" w:hAnsi="Times New Roman" w:cs="Times New Roman"/>
          <w:szCs w:val="24"/>
        </w:rPr>
        <w:t xml:space="preserve">Anesth Analg. 28 de diciembre de 2023; </w:t>
      </w:r>
    </w:p>
    <w:p w14:paraId="4753C3C0"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Organización Mundial de la Salud. Género y salud [Internet]. 2018 [citado 6 de marzo de 2024]. Disponible en: https://www.who.int/es/news-room/fact-sheets/detail/gender</w:t>
      </w:r>
    </w:p>
    <w:p w14:paraId="7389775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Organización Mundial de la Salud. Salud sexual [Internet]. [citado 6 de marzo de 2024]. Disponible en: https://www.who.int/es/health-topics/sexual-health</w:t>
      </w:r>
    </w:p>
    <w:p w14:paraId="7BB40F3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Registro Nacional de Identificación y Estado Civil. RENIEC indica cómo reconocer un DNI falsificado [Internet]. 2014 [citado 6 de marzo de 2024]. Disponible en: https://www.reniec.gob.pe/portal/detalleNota.htm?nota=862</w:t>
      </w:r>
    </w:p>
    <w:p w14:paraId="45B94757"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37.</w:t>
      </w:r>
      <w:r>
        <w:rPr>
          <w:rFonts w:ascii="Times New Roman" w:hAnsi="Times New Roman" w:cs="Times New Roman"/>
          <w:szCs w:val="24"/>
        </w:rPr>
        <w:tab/>
        <w:t xml:space="preserve">American College of Surgeons. ACS. [citado 7 de marzo de 2024]. </w:t>
      </w:r>
      <w:r w:rsidRPr="001D6A26">
        <w:rPr>
          <w:rFonts w:ascii="Times New Roman" w:hAnsi="Times New Roman" w:cs="Times New Roman"/>
          <w:szCs w:val="24"/>
          <w:lang w:val="en-US"/>
        </w:rPr>
        <w:t>What are the surgical specialties? Disponible en: https://www.facs.org/for-medical-professionals/education/online-guide-to-choosing-a-surgical-residency/guide-to-choosing-a-surgical-residency-for-medical-students/faqs/specialties/</w:t>
      </w:r>
    </w:p>
    <w:p w14:paraId="6FF2A6A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8.</w:t>
      </w:r>
      <w:r w:rsidRPr="001D6A26">
        <w:rPr>
          <w:rFonts w:ascii="Times New Roman" w:hAnsi="Times New Roman" w:cs="Times New Roman"/>
          <w:szCs w:val="24"/>
          <w:lang w:val="en-US"/>
        </w:rPr>
        <w:tab/>
        <w:t xml:space="preserve">Lefebvre C, Hartman N, Tooze J, Manthey D. Determinants of medical specialty competitiveness. Postgrad Med J. 1 de septiembre de 2020;96(1139):511–4. </w:t>
      </w:r>
    </w:p>
    <w:p w14:paraId="4AF02A89"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9.</w:t>
      </w:r>
      <w:r w:rsidRPr="001D6A26">
        <w:rPr>
          <w:rFonts w:ascii="Times New Roman" w:hAnsi="Times New Roman" w:cs="Times New Roman"/>
          <w:szCs w:val="24"/>
          <w:lang w:val="en-US"/>
        </w:rPr>
        <w:tab/>
        <w:t xml:space="preserve">Vaysburg DM, Cortez AR, Hanseman DJ, Delman AM, Morris C, Kassam AF, et al. An analysis of applicant competitiveness to general surgery, surgical subspecialties, and integrated programs. Surgery. 1 de octubre de 2021;170(4):1087–92. </w:t>
      </w:r>
    </w:p>
    <w:p w14:paraId="7A9CA9E6"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0.</w:t>
      </w:r>
      <w:r w:rsidRPr="001D6A26">
        <w:rPr>
          <w:rFonts w:ascii="Times New Roman" w:hAnsi="Times New Roman" w:cs="Times New Roman"/>
          <w:szCs w:val="24"/>
          <w:lang w:val="en-US"/>
        </w:rPr>
        <w:tab/>
        <w:t xml:space="preserve">Burgos CM, Josephson A. Gender differences in the learning and teaching of surgery: a literature review. </w:t>
      </w:r>
      <w:r>
        <w:rPr>
          <w:rFonts w:ascii="Times New Roman" w:hAnsi="Times New Roman" w:cs="Times New Roman"/>
          <w:szCs w:val="24"/>
        </w:rPr>
        <w:t xml:space="preserve">Int J Med Educ. 15 de junio de 2014;5:110–24. </w:t>
      </w:r>
    </w:p>
    <w:p w14:paraId="672EDE7A"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Mathieu E, Ritchie H, Rodés-Guirao L, Appel C, Giattino C, Hasell J, et al. Coronavirus Pandemic (COVID-19). Our World Data [Internet]. 5 de marzo de 2020 [citado 6 de marzo de 2024]; Disponible en: https://ourworldindata.org/coronavirus</w:t>
      </w:r>
    </w:p>
    <w:p w14:paraId="0C19ED54"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lastRenderedPageBreak/>
        <w:t>42.</w:t>
      </w:r>
      <w:r>
        <w:rPr>
          <w:rFonts w:ascii="Times New Roman" w:hAnsi="Times New Roman" w:cs="Times New Roman"/>
          <w:szCs w:val="24"/>
        </w:rPr>
        <w:tab/>
        <w:t>Actas de CONAREME | Consejo Nacional de Residentado Médico [Internet]. [citado 6 de marzo de 2024]. Disponible en: https://www.conareme.org.pe/web/actas-de-CONAREME.php?anio=2020</w:t>
      </w:r>
    </w:p>
    <w:p w14:paraId="59B25E6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43.</w:t>
      </w:r>
      <w:r w:rsidRPr="001D6A26">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enero de 2021;111(1):159–63. </w:t>
      </w:r>
    </w:p>
    <w:p w14:paraId="2ADD23D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44.</w:t>
      </w:r>
      <w:r w:rsidRPr="001D6A26">
        <w:rPr>
          <w:rFonts w:ascii="Times New Roman" w:hAnsi="Times New Roman" w:cs="Times New Roman"/>
          <w:szCs w:val="24"/>
          <w:lang w:val="en-US"/>
        </w:rPr>
        <w:tab/>
        <w:t xml:space="preserve">Benjamens S, Banning LBD, van den Berg TAJ, Pol RA. Gender Disparities in Authorships and Citations in Transplantation Research. Transplant Direct. noviembre de 2020;6(11):e614. </w:t>
      </w:r>
    </w:p>
    <w:p w14:paraId="00B490F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5.</w:t>
      </w:r>
      <w:r w:rsidRPr="001D6A26">
        <w:rPr>
          <w:rFonts w:ascii="Times New Roman" w:hAnsi="Times New Roman" w:cs="Times New Roman"/>
          <w:szCs w:val="24"/>
          <w:lang w:val="en-US"/>
        </w:rPr>
        <w:tab/>
        <w:t xml:space="preserve">Winkelmann M. MatthiasWinkelmann/firstname-database [Internet]. </w:t>
      </w:r>
      <w:r>
        <w:rPr>
          <w:rFonts w:ascii="Times New Roman" w:hAnsi="Times New Roman" w:cs="Times New Roman"/>
          <w:szCs w:val="24"/>
        </w:rPr>
        <w:t>2021 [citado 24 de marzo de 2021]. Disponible en: https://github.com/MatthiasWinkelmann/firstname-database</w:t>
      </w:r>
    </w:p>
    <w:p w14:paraId="2A2A7E32"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Medina-Neira D. danimedi/tesis_genero_especialidades [Internet]. 2023 [citado 9 de enero de 2024]. Disponible en: https://github.com/danimedi/tesis_genero_especialidades</w:t>
      </w:r>
    </w:p>
    <w:p w14:paraId="3B38008F"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Consejo Nacional de Residentado Médico (CONAREME) [Internet]. 2020 [citado 24 de marzo de 2021]. Disponible en: https://www.conareme.org.pe/web/</w:t>
      </w:r>
    </w:p>
    <w:p w14:paraId="6E7A3C5C"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8.</w:t>
      </w:r>
      <w:r w:rsidRPr="001D6A26">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626A85D0"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9.</w:t>
      </w:r>
      <w:r w:rsidRPr="001D6A26">
        <w:rPr>
          <w:rFonts w:ascii="Times New Roman" w:hAnsi="Times New Roman" w:cs="Times New Roman"/>
          <w:szCs w:val="24"/>
          <w:lang w:val="en-US"/>
        </w:rPr>
        <w:tab/>
        <w:t xml:space="preserve">Wickham H. Tidy Data. J Stat Softw. </w:t>
      </w:r>
      <w:r>
        <w:rPr>
          <w:rFonts w:ascii="Times New Roman" w:hAnsi="Times New Roman" w:cs="Times New Roman"/>
          <w:szCs w:val="24"/>
        </w:rPr>
        <w:t xml:space="preserve">12 de septiembre de 2014;59(1):1–23. </w:t>
      </w:r>
    </w:p>
    <w:p w14:paraId="2B9C681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50.</w:t>
      </w:r>
      <w:r>
        <w:rPr>
          <w:rFonts w:ascii="Times New Roman" w:hAnsi="Times New Roman" w:cs="Times New Roman"/>
          <w:szCs w:val="24"/>
        </w:rPr>
        <w:tab/>
        <w:t xml:space="preserve">R Core Team. </w:t>
      </w:r>
      <w:r w:rsidRPr="001D6A26">
        <w:rPr>
          <w:rFonts w:ascii="Times New Roman" w:hAnsi="Times New Roman" w:cs="Times New Roman"/>
          <w:szCs w:val="24"/>
          <w:lang w:val="en-US"/>
        </w:rPr>
        <w:t>R: A language and environment   for statistical computing [Internet]. Vienna, Austria: R Foundation for Statistical Computing; 2021. Disponible en: https://www.R-project.org/</w:t>
      </w:r>
    </w:p>
    <w:p w14:paraId="2A51E09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1.</w:t>
      </w:r>
      <w:r w:rsidRPr="001D6A26">
        <w:rPr>
          <w:rFonts w:ascii="Times New Roman" w:hAnsi="Times New Roman" w:cs="Times New Roman"/>
          <w:szCs w:val="24"/>
          <w:lang w:val="en-US"/>
        </w:rPr>
        <w:tab/>
        <w:t xml:space="preserve">Dettori JR. Loss to follow-up. Evid-Based Spine-Care J. febrero de 2011;2(1):7–10. </w:t>
      </w:r>
    </w:p>
    <w:p w14:paraId="22210CF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2.</w:t>
      </w:r>
      <w:r w:rsidRPr="001D6A26">
        <w:rPr>
          <w:rFonts w:ascii="Times New Roman" w:hAnsi="Times New Roman" w:cs="Times New Roman"/>
          <w:szCs w:val="24"/>
          <w:lang w:val="en-US"/>
        </w:rPr>
        <w:tab/>
        <w:t xml:space="preserve">Lee CW. Gender Difference and Specialty Preference in Medical Career Choice. Korean J Med Educ. marzo de 2013;25(1):15–21. </w:t>
      </w:r>
    </w:p>
    <w:p w14:paraId="68FA5376" w14:textId="77777777" w:rsidR="001D6A26" w:rsidRPr="006D27B9"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53.</w:t>
      </w:r>
      <w:r w:rsidRPr="001D6A26">
        <w:rPr>
          <w:rFonts w:ascii="Times New Roman" w:hAnsi="Times New Roman" w:cs="Times New Roman"/>
          <w:szCs w:val="24"/>
          <w:lang w:val="en-US"/>
        </w:rPr>
        <w:tab/>
        <w:t xml:space="preserve">Kawamoto R, Ninomiya D, Kasai Y, Kusunoki T, Ohtsuka N, Kumagi T, et al. Gender difference in preference of specialty as a career choice among Japanese medical students. </w:t>
      </w:r>
      <w:r w:rsidRPr="006D27B9">
        <w:rPr>
          <w:rFonts w:ascii="Times New Roman" w:hAnsi="Times New Roman" w:cs="Times New Roman"/>
          <w:szCs w:val="24"/>
        </w:rPr>
        <w:t xml:space="preserve">BMC Med Educ. 10 de noviembre de 2016;16(1):288. </w:t>
      </w:r>
    </w:p>
    <w:p w14:paraId="6660D4DE" w14:textId="77777777" w:rsidR="001D6A26" w:rsidRPr="001D6A26" w:rsidRDefault="001D6A26" w:rsidP="001D6A26">
      <w:pPr>
        <w:pStyle w:val="Bibliografa"/>
        <w:rPr>
          <w:rFonts w:ascii="Times New Roman" w:hAnsi="Times New Roman" w:cs="Times New Roman"/>
          <w:szCs w:val="24"/>
          <w:lang w:val="en-US"/>
        </w:rPr>
      </w:pPr>
      <w:r w:rsidRPr="006D27B9">
        <w:rPr>
          <w:rFonts w:ascii="Times New Roman" w:hAnsi="Times New Roman" w:cs="Times New Roman"/>
          <w:szCs w:val="24"/>
        </w:rPr>
        <w:t>54.</w:t>
      </w:r>
      <w:r w:rsidRPr="006D27B9">
        <w:rPr>
          <w:rFonts w:ascii="Times New Roman" w:hAnsi="Times New Roman" w:cs="Times New Roman"/>
          <w:szCs w:val="24"/>
        </w:rPr>
        <w:tab/>
        <w:t xml:space="preserve">Lambert EM, Holmboe ES. </w:t>
      </w:r>
      <w:r w:rsidRPr="001D6A26">
        <w:rPr>
          <w:rFonts w:ascii="Times New Roman" w:hAnsi="Times New Roman" w:cs="Times New Roman"/>
          <w:szCs w:val="24"/>
          <w:lang w:val="en-US"/>
        </w:rPr>
        <w:t xml:space="preserve">The Relationship between Specialty Choice and Gender of U.S. Medical Students, 1990–2003. Acad Med. septiembre de 2005;80(9):797. </w:t>
      </w:r>
    </w:p>
    <w:p w14:paraId="2BD34448"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5.</w:t>
      </w:r>
      <w:r w:rsidRPr="001D6A26">
        <w:rPr>
          <w:rFonts w:ascii="Times New Roman" w:hAnsi="Times New Roman" w:cs="Times New Roman"/>
          <w:szCs w:val="24"/>
          <w:lang w:val="en-US"/>
        </w:rPr>
        <w:tab/>
        <w:t xml:space="preserve">Wynn J, Putra LJ. Patient preference for urologist gender. Int J Urol. 2021;28(2):170–5. </w:t>
      </w:r>
    </w:p>
    <w:p w14:paraId="62EF4CC1"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56.</w:t>
      </w:r>
      <w:r w:rsidRPr="001D6A26">
        <w:rPr>
          <w:rFonts w:ascii="Times New Roman" w:hAnsi="Times New Roman" w:cs="Times New Roman"/>
          <w:szCs w:val="24"/>
          <w:lang w:val="en-US"/>
        </w:rPr>
        <w:tab/>
        <w:t xml:space="preserve">Kim SO, Kang TW, Kwon D. Gender Preferences for Urologists: Women Prefer Female Urologists. </w:t>
      </w:r>
      <w:r>
        <w:rPr>
          <w:rFonts w:ascii="Times New Roman" w:hAnsi="Times New Roman" w:cs="Times New Roman"/>
          <w:szCs w:val="24"/>
        </w:rPr>
        <w:t xml:space="preserve">Urol J. 16 de marzo de 2017;14(2):3018–22. </w:t>
      </w:r>
    </w:p>
    <w:p w14:paraId="116076B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57.</w:t>
      </w:r>
      <w:r>
        <w:rPr>
          <w:rFonts w:ascii="Times New Roman" w:hAnsi="Times New Roman" w:cs="Times New Roman"/>
          <w:szCs w:val="24"/>
        </w:rPr>
        <w:tab/>
        <w:t xml:space="preserve">Vivekanantha P, Dao A, Hiemstra L, Shields M, Chan A, Wadey V, et al. </w:t>
      </w:r>
      <w:r w:rsidRPr="001D6A26">
        <w:rPr>
          <w:rFonts w:ascii="Times New Roman" w:hAnsi="Times New Roman" w:cs="Times New Roman"/>
          <w:szCs w:val="24"/>
          <w:lang w:val="en-US"/>
        </w:rPr>
        <w:t xml:space="preserve">Gender Representation in Major Orthopaedic Surgery Meetings: A Quantitative Analysis. JBJS Open Access. diciembre de 2023;8(4):e23.00067. </w:t>
      </w:r>
    </w:p>
    <w:p w14:paraId="3CB6DB7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58.</w:t>
      </w:r>
      <w:r w:rsidRPr="001D6A26">
        <w:rPr>
          <w:rFonts w:ascii="Times New Roman" w:hAnsi="Times New Roman" w:cs="Times New Roman"/>
          <w:szCs w:val="24"/>
          <w:lang w:val="en-US"/>
        </w:rPr>
        <w:tab/>
        <w:t xml:space="preserve">Efe IE, Aliyeva I, Beyaztas D, Swiatek VM, Esene IN, Abdulrauf SI. Gender Differences in Perceptions and Attitudes of Medical Students Toward Neurosurgery: A German Nationwide Survey. World Neurosurg. 1 de julio de 2022;163:96-103.e2. </w:t>
      </w:r>
    </w:p>
    <w:p w14:paraId="4E0F2D2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59.</w:t>
      </w:r>
      <w:r w:rsidRPr="001D6A26">
        <w:rPr>
          <w:rFonts w:ascii="Times New Roman" w:hAnsi="Times New Roman" w:cs="Times New Roman"/>
          <w:szCs w:val="24"/>
          <w:lang w:val="en-US"/>
        </w:rPr>
        <w:tab/>
        <w:t xml:space="preserve">Gadjradj PS, Matawlie RHS, Voigt I, Harhangi BS, Vleggeert-Lankamp CLAM. Gender Differences Between Male and Female Neurosurgeons: Is There Equality for All? </w:t>
      </w:r>
      <w:r>
        <w:rPr>
          <w:rFonts w:ascii="Times New Roman" w:hAnsi="Times New Roman" w:cs="Times New Roman"/>
          <w:szCs w:val="24"/>
        </w:rPr>
        <w:t xml:space="preserve">World Neurosurg. 1 de abril de 2020;136:348–56. </w:t>
      </w:r>
    </w:p>
    <w:p w14:paraId="37448D88"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0.</w:t>
      </w:r>
      <w:r>
        <w:rPr>
          <w:rFonts w:ascii="Times New Roman" w:hAnsi="Times New Roman" w:cs="Times New Roman"/>
          <w:szCs w:val="24"/>
        </w:rPr>
        <w:tab/>
        <w:t xml:space="preserve">Aslan A, Kuzucu P, Karaaslan B, Börcek AÖ. </w:t>
      </w:r>
      <w:r w:rsidRPr="001D6A26">
        <w:rPr>
          <w:rFonts w:ascii="Times New Roman" w:hAnsi="Times New Roman" w:cs="Times New Roman"/>
          <w:szCs w:val="24"/>
          <w:lang w:val="en-US"/>
        </w:rPr>
        <w:t xml:space="preserve">Women in Neurosurgery: Gender Differences in Authorship in High-Impact Neurosurgery Journals through the Last Two Decades. World Neurosurg. 1 de junio de 2020;138:374–80. </w:t>
      </w:r>
    </w:p>
    <w:p w14:paraId="5BF67C1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1.</w:t>
      </w:r>
      <w:r w:rsidRPr="001D6A26">
        <w:rPr>
          <w:rFonts w:ascii="Times New Roman" w:hAnsi="Times New Roman" w:cs="Times New Roman"/>
          <w:szCs w:val="24"/>
          <w:lang w:val="en-US"/>
        </w:rPr>
        <w:tab/>
        <w:t xml:space="preserve">Stratton TD, McLaughlin MA, Witte FM, Fosson SE, Nora LM. Does students’ exposure to gender discrimination and sexual harassment in medical school affect specialty choice and residency program selection? Acad Med J Assoc Am Med Coll. abril de 2005;80(4):400–8. </w:t>
      </w:r>
    </w:p>
    <w:p w14:paraId="1A0438FB"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62.</w:t>
      </w:r>
      <w:r w:rsidRPr="001D6A26">
        <w:rPr>
          <w:rFonts w:ascii="Times New Roman" w:hAnsi="Times New Roman" w:cs="Times New Roman"/>
          <w:szCs w:val="24"/>
          <w:lang w:val="en-US"/>
        </w:rPr>
        <w:tab/>
        <w:t xml:space="preserve">Lempp H, Seale C. Medical students’ perceptions in relation to ethnicity and gender: a qualitative study. </w:t>
      </w:r>
      <w:r>
        <w:rPr>
          <w:rFonts w:ascii="Times New Roman" w:hAnsi="Times New Roman" w:cs="Times New Roman"/>
          <w:szCs w:val="24"/>
        </w:rPr>
        <w:t xml:space="preserve">BMC Med Educ. 8 de marzo de 2006;6(1):17. </w:t>
      </w:r>
    </w:p>
    <w:p w14:paraId="2F0AC3DC"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3.</w:t>
      </w:r>
      <w:r>
        <w:rPr>
          <w:rFonts w:ascii="Times New Roman" w:hAnsi="Times New Roman" w:cs="Times New Roman"/>
          <w:szCs w:val="24"/>
        </w:rPr>
        <w:tab/>
        <w:t xml:space="preserve">Janssen SM, Lagro-Janssen ALM. </w:t>
      </w:r>
      <w:r w:rsidRPr="001D6A26">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noviembre de 2012;89(2):221–6. </w:t>
      </w:r>
    </w:p>
    <w:p w14:paraId="4B089E1F"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4.</w:t>
      </w:r>
      <w:r w:rsidRPr="001D6A26">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octubre de 2021;156(10):942–52. </w:t>
      </w:r>
    </w:p>
    <w:p w14:paraId="24A6E4E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5.</w:t>
      </w:r>
      <w:r w:rsidRPr="001D6A26">
        <w:rPr>
          <w:rFonts w:ascii="Times New Roman" w:hAnsi="Times New Roman" w:cs="Times New Roman"/>
          <w:szCs w:val="24"/>
          <w:lang w:val="en-US"/>
        </w:rPr>
        <w:tab/>
        <w:t xml:space="preserve">Park J, Minor S, Taylor RA, Vikis E, Poenaru D. Why are women deterred from general surgery training? Am J Surg. 1 de julio de 2005;190(1):141–6. </w:t>
      </w:r>
    </w:p>
    <w:p w14:paraId="31A7488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6.</w:t>
      </w:r>
      <w:r w:rsidRPr="001D6A26">
        <w:rPr>
          <w:rFonts w:ascii="Times New Roman" w:hAnsi="Times New Roman" w:cs="Times New Roman"/>
          <w:szCs w:val="24"/>
          <w:lang w:val="en-US"/>
        </w:rPr>
        <w:tab/>
        <w:t>French JC, Zolin SJ, Lampert E, Aiello A, Bencsath KP, Ritter KA, et al. Gender and Letters of Recommendation: A Linguistic Comparison of the Impact of Gender on General Surgery Residency Applicants</w:t>
      </w:r>
      <w:r w:rsidRPr="001D6A26">
        <w:rPr>
          <w:rFonts w:ascii="Segoe UI Symbol" w:hAnsi="Segoe UI Symbol" w:cs="Segoe UI Symbol"/>
          <w:szCs w:val="24"/>
          <w:lang w:val="en-US"/>
        </w:rPr>
        <w:t>✰</w:t>
      </w:r>
      <w:r w:rsidRPr="001D6A26">
        <w:rPr>
          <w:rFonts w:ascii="Times New Roman" w:hAnsi="Times New Roman" w:cs="Times New Roman"/>
          <w:szCs w:val="24"/>
          <w:lang w:val="en-US"/>
        </w:rPr>
        <w:t xml:space="preserve">. J Surg Educ. 1 de julio de 2019;76(4):899–905. </w:t>
      </w:r>
    </w:p>
    <w:p w14:paraId="7995629D"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67.</w:t>
      </w:r>
      <w:r w:rsidRPr="001D6A26">
        <w:rPr>
          <w:rFonts w:ascii="Times New Roman" w:hAnsi="Times New Roman" w:cs="Times New Roman"/>
          <w:szCs w:val="24"/>
          <w:lang w:val="en-US"/>
        </w:rPr>
        <w:tab/>
        <w:t xml:space="preserve">van der Horst K, Siegrist M, Orlow P, Giger M. Residents’ reasons for specialty choice: influence of gender, time, patient and career. </w:t>
      </w:r>
      <w:r>
        <w:rPr>
          <w:rFonts w:ascii="Times New Roman" w:hAnsi="Times New Roman" w:cs="Times New Roman"/>
          <w:szCs w:val="24"/>
        </w:rPr>
        <w:t xml:space="preserve">Med Educ. junio de 2010;44(6):595–602. </w:t>
      </w:r>
    </w:p>
    <w:p w14:paraId="72F5147F"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8.</w:t>
      </w:r>
      <w:r>
        <w:rPr>
          <w:rFonts w:ascii="Times New Roman" w:hAnsi="Times New Roman" w:cs="Times New Roman"/>
          <w:szCs w:val="24"/>
        </w:rPr>
        <w:tab/>
        <w:t xml:space="preserve">Furnas HJ, Garza RM, Li AY, Johnson DJ, Bajaj AK, Kalliainen LK, et al. </w:t>
      </w:r>
      <w:r w:rsidRPr="001D6A26">
        <w:rPr>
          <w:rFonts w:ascii="Times New Roman" w:hAnsi="Times New Roman" w:cs="Times New Roman"/>
          <w:szCs w:val="24"/>
          <w:lang w:val="en-US"/>
        </w:rPr>
        <w:t xml:space="preserve">Gender Differences in the Professional and Personal Lives of Plastic Surgeons. Plast Reconstr Surg. julio de 2018;142(1):252. </w:t>
      </w:r>
    </w:p>
    <w:p w14:paraId="3F2048E5"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9.</w:t>
      </w:r>
      <w:r w:rsidRPr="001D6A26">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marzo de 2021;131(3):E787–91. </w:t>
      </w:r>
    </w:p>
    <w:p w14:paraId="54993D4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0.</w:t>
      </w:r>
      <w:r w:rsidRPr="001D6A26">
        <w:rPr>
          <w:rFonts w:ascii="Times New Roman" w:hAnsi="Times New Roman" w:cs="Times New Roman"/>
          <w:szCs w:val="24"/>
          <w:lang w:val="en-US"/>
        </w:rPr>
        <w:tab/>
        <w:t xml:space="preserve">Halperin TJ, Werler MM, Mulliken JB. Gender Differences in the Professional and Private Lives of Plastic Surgeons. Ann Plast Surg. junio de 2010;64(6):775. </w:t>
      </w:r>
    </w:p>
    <w:p w14:paraId="15D1911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71.</w:t>
      </w:r>
      <w:r w:rsidRPr="001D6A26">
        <w:rPr>
          <w:rFonts w:ascii="Times New Roman" w:hAnsi="Times New Roman" w:cs="Times New Roman"/>
          <w:szCs w:val="24"/>
          <w:lang w:val="en-US"/>
        </w:rPr>
        <w:tab/>
        <w:t xml:space="preserve">Moore MG, Singerman KW, Kitzmiller WJ, Gobble RM. Gender Disparity in 2013-2018 Industry Payments to Plastic Surgeons. Aesthet Surg J. 1 de noviembre de 2021;41(11):1316–20. </w:t>
      </w:r>
    </w:p>
    <w:p w14:paraId="23B7B1D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2.</w:t>
      </w:r>
      <w:r w:rsidRPr="001D6A26">
        <w:rPr>
          <w:rFonts w:ascii="Times New Roman" w:hAnsi="Times New Roman" w:cs="Times New Roman"/>
          <w:szCs w:val="24"/>
          <w:lang w:val="en-US"/>
        </w:rPr>
        <w:tab/>
        <w:t xml:space="preserve">Sasor SE, Cook JA, Duquette SP, Loewenstein SN, Gallagher S, Tholpady SS, et al. Scholarly activity in academic plastic surgery: the gender difference. J Surg Res. 1 de septiembre de 2018;229:332–6. </w:t>
      </w:r>
    </w:p>
    <w:p w14:paraId="592F3FF4"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3.</w:t>
      </w:r>
      <w:r w:rsidRPr="001D6A26">
        <w:rPr>
          <w:rFonts w:ascii="Times New Roman" w:hAnsi="Times New Roman" w:cs="Times New Roman"/>
          <w:szCs w:val="24"/>
          <w:lang w:val="en-US"/>
        </w:rPr>
        <w:tab/>
        <w:t xml:space="preserve">Elango M, Asaad M, Kotta PA, Rajesh A, Kaakeh R, Mitchell DT, et al. Gender Disparity in Abstract Presentation at Plastic Surgery Meetings. J Surg Res. 1 de septiembre de 2021;265:204–11. </w:t>
      </w:r>
    </w:p>
    <w:p w14:paraId="04B55739"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74.</w:t>
      </w:r>
      <w:r w:rsidRPr="001D6A26">
        <w:rPr>
          <w:rFonts w:ascii="Times New Roman" w:hAnsi="Times New Roman" w:cs="Times New Roman"/>
          <w:szCs w:val="24"/>
          <w:lang w:val="en-US"/>
        </w:rPr>
        <w:tab/>
        <w:t xml:space="preserve">Smith BT, Egro FM, Murphy CP, Stavros AG, Kenny EM, Nguyen VT. Change Is Happening: An Evaluation of Gender Disparities in Academic Plastic Surgery. </w:t>
      </w:r>
      <w:r>
        <w:rPr>
          <w:rFonts w:ascii="Times New Roman" w:hAnsi="Times New Roman" w:cs="Times New Roman"/>
          <w:szCs w:val="24"/>
        </w:rPr>
        <w:t xml:space="preserve">Plast Reconstr Surg. octubre de 2019;144(4):1001. </w:t>
      </w:r>
    </w:p>
    <w:p w14:paraId="3BDFE88B"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75.</w:t>
      </w:r>
      <w:r>
        <w:rPr>
          <w:rFonts w:ascii="Times New Roman" w:hAnsi="Times New Roman" w:cs="Times New Roman"/>
          <w:szCs w:val="24"/>
        </w:rPr>
        <w:tab/>
        <w:t xml:space="preserve">Paik AM, Mady LJ, Villanueva NL, Goljo E, Svider PF, Ciminello F, et al. </w:t>
      </w:r>
      <w:r w:rsidRPr="001D6A26">
        <w:rPr>
          <w:rFonts w:ascii="Times New Roman" w:hAnsi="Times New Roman" w:cs="Times New Roman"/>
          <w:szCs w:val="24"/>
          <w:lang w:val="en-US"/>
        </w:rPr>
        <w:t xml:space="preserve">Research Productivity and Gender Disparities: A Look at Academic Plastic Surgery. J Surg Educ. 1 de julio de 2014;71(4):593–600. </w:t>
      </w:r>
    </w:p>
    <w:p w14:paraId="17E8F73D" w14:textId="77777777" w:rsidR="001D6A26" w:rsidRPr="006D27B9"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6.</w:t>
      </w:r>
      <w:r w:rsidRPr="001D6A26">
        <w:rPr>
          <w:rFonts w:ascii="Times New Roman" w:hAnsi="Times New Roman" w:cs="Times New Roman"/>
          <w:szCs w:val="24"/>
          <w:lang w:val="en-US"/>
        </w:rPr>
        <w:tab/>
        <w:t xml:space="preserve">Bucknor A, Peymani A, Kamali P, Epstein S, Chen AD, Bletsis P, et al. International and Geographic Trends in Gender Authorship within Plastic Surgery. </w:t>
      </w:r>
      <w:r w:rsidRPr="006D27B9">
        <w:rPr>
          <w:rFonts w:ascii="Times New Roman" w:hAnsi="Times New Roman" w:cs="Times New Roman"/>
          <w:szCs w:val="24"/>
          <w:lang w:val="en-US"/>
        </w:rPr>
        <w:t xml:space="preserve">Plast Reconstr Surg. octubre de 2019;144(4):1010. </w:t>
      </w:r>
    </w:p>
    <w:p w14:paraId="5F61915C"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7.</w:t>
      </w:r>
      <w:r w:rsidRPr="001D6A26">
        <w:rPr>
          <w:rFonts w:ascii="Times New Roman" w:hAnsi="Times New Roman" w:cs="Times New Roman"/>
          <w:szCs w:val="24"/>
          <w:lang w:val="en-US"/>
        </w:rPr>
        <w:tab/>
        <w:t xml:space="preserve">Bucknor A, Kamali P, Phillips N, Mathijssen I, Rakhorst H, Lin SJ, et al. Gender Inequality for Women in Plastic Surgery: A Systematic Scoping Review. Plast Reconstr Surg. junio de 2018;141(6):1561. </w:t>
      </w:r>
    </w:p>
    <w:p w14:paraId="3D126B1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8.</w:t>
      </w:r>
      <w:r w:rsidRPr="001D6A26">
        <w:rPr>
          <w:rFonts w:ascii="Times New Roman" w:hAnsi="Times New Roman" w:cs="Times New Roman"/>
          <w:szCs w:val="24"/>
          <w:lang w:val="en-US"/>
        </w:rPr>
        <w:tab/>
        <w:t xml:space="preserve">Reghunathan M, Parmeshwar N, Gallus KM, Gosman AA. Diversity in Plastic Surgery: Trends in Female Representation at Plastic Surgery Meetings. Ann Plast Surg. mayo de 2020;84(5S):S278. </w:t>
      </w:r>
    </w:p>
    <w:p w14:paraId="06A2FDB8"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79.</w:t>
      </w:r>
      <w:r w:rsidRPr="001D6A26">
        <w:rPr>
          <w:rFonts w:ascii="Times New Roman" w:hAnsi="Times New Roman" w:cs="Times New Roman"/>
          <w:szCs w:val="24"/>
          <w:lang w:val="en-US"/>
        </w:rPr>
        <w:tab/>
        <w:t xml:space="preserve">Silvestre J, Wu LC, Lin IC, Serletti JM. Gender Authorship Trends of Plastic Surgery Research in the United States. </w:t>
      </w:r>
      <w:r>
        <w:rPr>
          <w:rFonts w:ascii="Times New Roman" w:hAnsi="Times New Roman" w:cs="Times New Roman"/>
          <w:szCs w:val="24"/>
        </w:rPr>
        <w:t xml:space="preserve">Plast Reconstr Surg. 1 de julio de 2016;138(1):136e–42e. </w:t>
      </w:r>
    </w:p>
    <w:p w14:paraId="35EC1D5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Moak TN, Cress PE, Tenenbaum M, Casas LA. </w:t>
      </w:r>
      <w:r w:rsidRPr="001D6A26">
        <w:rPr>
          <w:rFonts w:ascii="Times New Roman" w:hAnsi="Times New Roman" w:cs="Times New Roman"/>
          <w:szCs w:val="24"/>
          <w:lang w:val="en-US"/>
        </w:rPr>
        <w:t xml:space="preserve">The Leaky Pipeline of Women in Plastic Surgery: Embracing Diversity to Close the Gender Disparity Gap. </w:t>
      </w:r>
      <w:r>
        <w:rPr>
          <w:rFonts w:ascii="Times New Roman" w:hAnsi="Times New Roman" w:cs="Times New Roman"/>
          <w:szCs w:val="24"/>
        </w:rPr>
        <w:t xml:space="preserve">Aesthet Surg J. 24 de octubre de 2020;40(11):1241–8. </w:t>
      </w:r>
    </w:p>
    <w:p w14:paraId="3E2E4D80"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Dingemann C. The Female Pediatric Surgeon. Eur J Pediatr Surg. junio de 2017;27(3):228–33. </w:t>
      </w:r>
    </w:p>
    <w:p w14:paraId="115FF880" w14:textId="77777777" w:rsidR="001D6A26" w:rsidRPr="006D27B9"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82.</w:t>
      </w:r>
      <w:r w:rsidRPr="001D6A26">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w:t>
      </w:r>
      <w:r w:rsidRPr="006D27B9">
        <w:rPr>
          <w:rFonts w:ascii="Times New Roman" w:hAnsi="Times New Roman" w:cs="Times New Roman"/>
          <w:szCs w:val="24"/>
          <w:lang w:val="en-US"/>
        </w:rPr>
        <w:t xml:space="preserve">Press; 2007. 424 p. </w:t>
      </w:r>
    </w:p>
    <w:p w14:paraId="29CD078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83.</w:t>
      </w:r>
      <w:r w:rsidRPr="001D6A26">
        <w:rPr>
          <w:rFonts w:ascii="Times New Roman" w:hAnsi="Times New Roman" w:cs="Times New Roman"/>
          <w:szCs w:val="24"/>
          <w:lang w:val="en-US"/>
        </w:rPr>
        <w:tab/>
        <w:t xml:space="preserve">Koning R, Samila S, Ferguson JP. Who do we invent for? Patents by women focus more on women’s health, but few women get to invent. </w:t>
      </w:r>
      <w:r>
        <w:rPr>
          <w:rFonts w:ascii="Times New Roman" w:hAnsi="Times New Roman" w:cs="Times New Roman"/>
          <w:szCs w:val="24"/>
        </w:rPr>
        <w:t xml:space="preserve">Science. 18 de junio de 2021;372(6548):1345–8. </w:t>
      </w:r>
    </w:p>
    <w:p w14:paraId="39A7061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Castillo LLO, Garibay P. Presencia de las mujeres en las especialidades médicas una mirada desde la perspectiva de género. Rev Electrónica Psicol Iztacala. 15 de enero de 2017;18(4):1706–28. </w:t>
      </w:r>
    </w:p>
    <w:p w14:paraId="57A1425F"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lastRenderedPageBreak/>
        <w:t>85.</w:t>
      </w:r>
      <w:r>
        <w:rPr>
          <w:rFonts w:ascii="Times New Roman" w:hAnsi="Times New Roman" w:cs="Times New Roman"/>
          <w:szCs w:val="24"/>
        </w:rPr>
        <w:tab/>
        <w:t xml:space="preserve">Hu YY, Ellis RJ, Hewitt DB, Yang AD, Cheung EO, Moskowitz JT, et al. </w:t>
      </w:r>
      <w:r w:rsidRPr="001D6A26">
        <w:rPr>
          <w:rFonts w:ascii="Times New Roman" w:hAnsi="Times New Roman" w:cs="Times New Roman"/>
          <w:szCs w:val="24"/>
          <w:lang w:val="en-US"/>
        </w:rPr>
        <w:t xml:space="preserve">Discrimination, Abuse, Harassment, and Burnout in Surgical Residency Training. N Engl J Med. 31 de octubre de 2019;381(18):1741–52. </w:t>
      </w:r>
    </w:p>
    <w:p w14:paraId="607C222F" w14:textId="77777777" w:rsidR="001D6A26" w:rsidRPr="006D27B9"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86.</w:t>
      </w:r>
      <w:r w:rsidRPr="001D6A26">
        <w:rPr>
          <w:rFonts w:ascii="Times New Roman" w:hAnsi="Times New Roman" w:cs="Times New Roman"/>
          <w:szCs w:val="24"/>
          <w:lang w:val="en-US"/>
        </w:rPr>
        <w:tab/>
        <w:t xml:space="preserve">Smeds MR, Aulivola B. Gender disparity and sexual harassment in vascular surgery practices. </w:t>
      </w:r>
      <w:r w:rsidRPr="006D27B9">
        <w:rPr>
          <w:rFonts w:ascii="Times New Roman" w:hAnsi="Times New Roman" w:cs="Times New Roman"/>
          <w:szCs w:val="24"/>
          <w:lang w:val="en-US"/>
        </w:rPr>
        <w:t xml:space="preserve">J Vasc Surg. agosto de 2020;72(2):692–9. </w:t>
      </w:r>
    </w:p>
    <w:p w14:paraId="43119501" w14:textId="7BA90032" w:rsidR="001C04B9" w:rsidRPr="00E54446" w:rsidRDefault="001D6A26" w:rsidP="00E54446">
      <w:pPr>
        <w:pStyle w:val="Bibliografa"/>
      </w:pPr>
      <w:r w:rsidRPr="001D6A26">
        <w:rPr>
          <w:rFonts w:ascii="Times New Roman" w:hAnsi="Times New Roman" w:cs="Times New Roman"/>
          <w:szCs w:val="24"/>
          <w:lang w:val="en-US"/>
        </w:rPr>
        <w:t>87.</w:t>
      </w:r>
      <w:r w:rsidRPr="001D6A26">
        <w:rPr>
          <w:rFonts w:ascii="Times New Roman" w:hAnsi="Times New Roman" w:cs="Times New Roman"/>
          <w:szCs w:val="24"/>
          <w:lang w:val="en-US"/>
        </w:rPr>
        <w:tab/>
        <w:t xml:space="preserve">Hirayama M, Fernando S. Organisational barriers to and facilitators for female surgeons’ career progression: a systematic review. </w:t>
      </w:r>
      <w:r>
        <w:rPr>
          <w:rFonts w:ascii="Times New Roman" w:hAnsi="Times New Roman" w:cs="Times New Roman"/>
          <w:szCs w:val="24"/>
        </w:rPr>
        <w:t xml:space="preserve">J R Soc Med. septiembre de 2018;111(9):324–34. </w:t>
      </w:r>
      <w:r w:rsidR="000A5E3D">
        <w:fldChar w:fldCharType="end"/>
      </w:r>
    </w:p>
    <w:sectPr w:rsidR="001C04B9" w:rsidRPr="00E54446" w:rsidSect="00446C9B">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65757" w14:textId="77777777" w:rsidR="00446C9B" w:rsidRDefault="00446C9B" w:rsidP="00DF4637">
      <w:pPr>
        <w:spacing w:before="0" w:after="0" w:line="240" w:lineRule="auto"/>
      </w:pPr>
      <w:r>
        <w:separator/>
      </w:r>
    </w:p>
    <w:p w14:paraId="27617382" w14:textId="77777777" w:rsidR="00446C9B" w:rsidRDefault="00446C9B"/>
  </w:endnote>
  <w:endnote w:type="continuationSeparator" w:id="0">
    <w:p w14:paraId="68A09A58" w14:textId="77777777" w:rsidR="00446C9B" w:rsidRDefault="00446C9B" w:rsidP="00DF4637">
      <w:pPr>
        <w:spacing w:before="0" w:after="0" w:line="240" w:lineRule="auto"/>
      </w:pPr>
      <w:r>
        <w:continuationSeparator/>
      </w:r>
    </w:p>
    <w:p w14:paraId="744E0638" w14:textId="77777777" w:rsidR="00446C9B" w:rsidRDefault="00446C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4030367"/>
      <w:docPartObj>
        <w:docPartGallery w:val="Page Numbers (Bottom of Page)"/>
        <w:docPartUnique/>
      </w:docPartObj>
    </w:sdtPr>
    <w:sdtContent>
      <w:p w14:paraId="3F35AB84" w14:textId="2171A833" w:rsidR="00094513" w:rsidRDefault="00094513">
        <w:pPr>
          <w:pStyle w:val="Piedepgina"/>
          <w:jc w:val="right"/>
        </w:pPr>
        <w:r>
          <w:fldChar w:fldCharType="begin"/>
        </w:r>
        <w:r>
          <w:instrText>PAGE   \* MERGEFORMAT</w:instrText>
        </w:r>
        <w:r>
          <w:fldChar w:fldCharType="separate"/>
        </w:r>
        <w:r>
          <w:rPr>
            <w:lang w:val="es-ES"/>
          </w:rPr>
          <w:t>2</w:t>
        </w:r>
        <w:r>
          <w:fldChar w:fldCharType="end"/>
        </w:r>
      </w:p>
    </w:sdtContent>
  </w:sdt>
  <w:p w14:paraId="3312557D" w14:textId="77777777" w:rsidR="00757BD7" w:rsidRDefault="00757BD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6E8CFF" w14:textId="77777777" w:rsidR="00446C9B" w:rsidRDefault="00446C9B" w:rsidP="00DF4637">
      <w:pPr>
        <w:spacing w:before="0" w:after="0" w:line="240" w:lineRule="auto"/>
      </w:pPr>
      <w:r>
        <w:separator/>
      </w:r>
    </w:p>
    <w:p w14:paraId="2723DCBE" w14:textId="77777777" w:rsidR="00446C9B" w:rsidRDefault="00446C9B"/>
  </w:footnote>
  <w:footnote w:type="continuationSeparator" w:id="0">
    <w:p w14:paraId="71E26D9F" w14:textId="77777777" w:rsidR="00446C9B" w:rsidRDefault="00446C9B" w:rsidP="00DF4637">
      <w:pPr>
        <w:spacing w:before="0" w:after="0" w:line="240" w:lineRule="auto"/>
      </w:pPr>
      <w:r>
        <w:continuationSeparator/>
      </w:r>
    </w:p>
    <w:p w14:paraId="16945F68" w14:textId="77777777" w:rsidR="00446C9B" w:rsidRDefault="00446C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p w14:paraId="6C43A12C" w14:textId="77777777" w:rsidR="00757BD7" w:rsidRDefault="00757BD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D5E676A"/>
    <w:multiLevelType w:val="hybridMultilevel"/>
    <w:tmpl w:val="34F2A48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8"/>
  </w:num>
  <w:num w:numId="2" w16cid:durableId="1931112128">
    <w:abstractNumId w:val="4"/>
  </w:num>
  <w:num w:numId="3" w16cid:durableId="953945901">
    <w:abstractNumId w:val="19"/>
  </w:num>
  <w:num w:numId="4" w16cid:durableId="1232078445">
    <w:abstractNumId w:val="7"/>
  </w:num>
  <w:num w:numId="5" w16cid:durableId="2011979488">
    <w:abstractNumId w:val="3"/>
  </w:num>
  <w:num w:numId="6" w16cid:durableId="842399907">
    <w:abstractNumId w:val="20"/>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7"/>
  </w:num>
  <w:num w:numId="19" w16cid:durableId="1291932634">
    <w:abstractNumId w:val="6"/>
  </w:num>
  <w:num w:numId="20" w16cid:durableId="234098197">
    <w:abstractNumId w:val="1"/>
  </w:num>
  <w:num w:numId="21" w16cid:durableId="305091249">
    <w:abstractNumId w:val="5"/>
  </w:num>
  <w:num w:numId="22" w16cid:durableId="198863330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2736"/>
    <w:rsid w:val="00043C58"/>
    <w:rsid w:val="00052B0D"/>
    <w:rsid w:val="00052EDD"/>
    <w:rsid w:val="00056A00"/>
    <w:rsid w:val="00057E6A"/>
    <w:rsid w:val="000618BB"/>
    <w:rsid w:val="00072B01"/>
    <w:rsid w:val="000765C6"/>
    <w:rsid w:val="0007760A"/>
    <w:rsid w:val="00081CFF"/>
    <w:rsid w:val="00082BC9"/>
    <w:rsid w:val="00091FE2"/>
    <w:rsid w:val="00092CB2"/>
    <w:rsid w:val="00094513"/>
    <w:rsid w:val="000945D2"/>
    <w:rsid w:val="000A3441"/>
    <w:rsid w:val="000A5200"/>
    <w:rsid w:val="000A5E3D"/>
    <w:rsid w:val="000A770E"/>
    <w:rsid w:val="000B5BA9"/>
    <w:rsid w:val="000B72A0"/>
    <w:rsid w:val="000C5ABC"/>
    <w:rsid w:val="000E2146"/>
    <w:rsid w:val="000E4284"/>
    <w:rsid w:val="001002D1"/>
    <w:rsid w:val="00112ED4"/>
    <w:rsid w:val="00115BAA"/>
    <w:rsid w:val="00116A6F"/>
    <w:rsid w:val="00121878"/>
    <w:rsid w:val="00123262"/>
    <w:rsid w:val="00124652"/>
    <w:rsid w:val="00124C81"/>
    <w:rsid w:val="001444FA"/>
    <w:rsid w:val="0014747D"/>
    <w:rsid w:val="001607A0"/>
    <w:rsid w:val="00175305"/>
    <w:rsid w:val="00187BB2"/>
    <w:rsid w:val="001929BE"/>
    <w:rsid w:val="00195497"/>
    <w:rsid w:val="001976E6"/>
    <w:rsid w:val="001B031F"/>
    <w:rsid w:val="001B3249"/>
    <w:rsid w:val="001C04B9"/>
    <w:rsid w:val="001C5A94"/>
    <w:rsid w:val="001C7531"/>
    <w:rsid w:val="001D281F"/>
    <w:rsid w:val="001D2B1F"/>
    <w:rsid w:val="001D3CBE"/>
    <w:rsid w:val="001D5E45"/>
    <w:rsid w:val="001D6A26"/>
    <w:rsid w:val="001E730E"/>
    <w:rsid w:val="001F20BE"/>
    <w:rsid w:val="001F57CB"/>
    <w:rsid w:val="00205B97"/>
    <w:rsid w:val="00205DA3"/>
    <w:rsid w:val="00210932"/>
    <w:rsid w:val="00211B6C"/>
    <w:rsid w:val="00213A47"/>
    <w:rsid w:val="002252CA"/>
    <w:rsid w:val="0022753E"/>
    <w:rsid w:val="00235864"/>
    <w:rsid w:val="00250108"/>
    <w:rsid w:val="00276311"/>
    <w:rsid w:val="0027696E"/>
    <w:rsid w:val="002811DD"/>
    <w:rsid w:val="00282DA1"/>
    <w:rsid w:val="002B5DDA"/>
    <w:rsid w:val="002D4FD1"/>
    <w:rsid w:val="002E2E96"/>
    <w:rsid w:val="002E31E8"/>
    <w:rsid w:val="002E5738"/>
    <w:rsid w:val="002F26AB"/>
    <w:rsid w:val="002F3FC0"/>
    <w:rsid w:val="0030552B"/>
    <w:rsid w:val="0031709C"/>
    <w:rsid w:val="00323F24"/>
    <w:rsid w:val="0032560D"/>
    <w:rsid w:val="00337D1A"/>
    <w:rsid w:val="003407F9"/>
    <w:rsid w:val="00342B41"/>
    <w:rsid w:val="0034504C"/>
    <w:rsid w:val="00360B0A"/>
    <w:rsid w:val="00376F01"/>
    <w:rsid w:val="003837B3"/>
    <w:rsid w:val="00385571"/>
    <w:rsid w:val="003918DD"/>
    <w:rsid w:val="00393236"/>
    <w:rsid w:val="00393A7D"/>
    <w:rsid w:val="00395DF7"/>
    <w:rsid w:val="003963CA"/>
    <w:rsid w:val="003A04F6"/>
    <w:rsid w:val="003A0BA8"/>
    <w:rsid w:val="003A42A1"/>
    <w:rsid w:val="003A7674"/>
    <w:rsid w:val="003B03FC"/>
    <w:rsid w:val="003B1671"/>
    <w:rsid w:val="003B25B4"/>
    <w:rsid w:val="003B3FA4"/>
    <w:rsid w:val="003B7F5E"/>
    <w:rsid w:val="003C0EBF"/>
    <w:rsid w:val="003C3DE4"/>
    <w:rsid w:val="003D2B86"/>
    <w:rsid w:val="003E3C6E"/>
    <w:rsid w:val="003E4046"/>
    <w:rsid w:val="00407866"/>
    <w:rsid w:val="00414D15"/>
    <w:rsid w:val="00422E79"/>
    <w:rsid w:val="0042589A"/>
    <w:rsid w:val="004315CD"/>
    <w:rsid w:val="00441263"/>
    <w:rsid w:val="00446C9B"/>
    <w:rsid w:val="00446DC5"/>
    <w:rsid w:val="00446E13"/>
    <w:rsid w:val="00447F28"/>
    <w:rsid w:val="004569B5"/>
    <w:rsid w:val="004605C7"/>
    <w:rsid w:val="00471C2F"/>
    <w:rsid w:val="0047794B"/>
    <w:rsid w:val="00483676"/>
    <w:rsid w:val="00487597"/>
    <w:rsid w:val="00490833"/>
    <w:rsid w:val="004A2254"/>
    <w:rsid w:val="004A49CB"/>
    <w:rsid w:val="004B5F2E"/>
    <w:rsid w:val="004B6EF2"/>
    <w:rsid w:val="004C3CCC"/>
    <w:rsid w:val="004C3DB2"/>
    <w:rsid w:val="004D6292"/>
    <w:rsid w:val="004F11FC"/>
    <w:rsid w:val="005201B8"/>
    <w:rsid w:val="00522A6D"/>
    <w:rsid w:val="00527B0D"/>
    <w:rsid w:val="00544AA8"/>
    <w:rsid w:val="00551F11"/>
    <w:rsid w:val="005579F0"/>
    <w:rsid w:val="005831AD"/>
    <w:rsid w:val="005930F2"/>
    <w:rsid w:val="005965ED"/>
    <w:rsid w:val="005A1798"/>
    <w:rsid w:val="005B1463"/>
    <w:rsid w:val="005B34E8"/>
    <w:rsid w:val="005B4907"/>
    <w:rsid w:val="005B4F3C"/>
    <w:rsid w:val="005C6D0E"/>
    <w:rsid w:val="005D00DB"/>
    <w:rsid w:val="005E111A"/>
    <w:rsid w:val="005E2798"/>
    <w:rsid w:val="005E297F"/>
    <w:rsid w:val="005E7295"/>
    <w:rsid w:val="00606DFA"/>
    <w:rsid w:val="00617635"/>
    <w:rsid w:val="006275AB"/>
    <w:rsid w:val="006303F1"/>
    <w:rsid w:val="0064318A"/>
    <w:rsid w:val="00643F87"/>
    <w:rsid w:val="00645296"/>
    <w:rsid w:val="00645C2D"/>
    <w:rsid w:val="0065289C"/>
    <w:rsid w:val="006678EB"/>
    <w:rsid w:val="00672E87"/>
    <w:rsid w:val="006757E1"/>
    <w:rsid w:val="0068478D"/>
    <w:rsid w:val="00693077"/>
    <w:rsid w:val="006A54B5"/>
    <w:rsid w:val="006C05EA"/>
    <w:rsid w:val="006D27B9"/>
    <w:rsid w:val="006E0653"/>
    <w:rsid w:val="006E1FB1"/>
    <w:rsid w:val="006E3607"/>
    <w:rsid w:val="006F3F3C"/>
    <w:rsid w:val="007010B9"/>
    <w:rsid w:val="00702E89"/>
    <w:rsid w:val="00707805"/>
    <w:rsid w:val="00710FA8"/>
    <w:rsid w:val="00714576"/>
    <w:rsid w:val="00714E3B"/>
    <w:rsid w:val="0071509C"/>
    <w:rsid w:val="00723CE1"/>
    <w:rsid w:val="00726BF9"/>
    <w:rsid w:val="007312ED"/>
    <w:rsid w:val="00751A96"/>
    <w:rsid w:val="0075281C"/>
    <w:rsid w:val="00757BD7"/>
    <w:rsid w:val="007601BD"/>
    <w:rsid w:val="007604BC"/>
    <w:rsid w:val="00761726"/>
    <w:rsid w:val="00762436"/>
    <w:rsid w:val="00780343"/>
    <w:rsid w:val="00783D94"/>
    <w:rsid w:val="007847C3"/>
    <w:rsid w:val="00784F9D"/>
    <w:rsid w:val="00790BD5"/>
    <w:rsid w:val="007B2D7A"/>
    <w:rsid w:val="007C09BB"/>
    <w:rsid w:val="007C0A3A"/>
    <w:rsid w:val="007C1908"/>
    <w:rsid w:val="007C692E"/>
    <w:rsid w:val="007F48D9"/>
    <w:rsid w:val="007F4D7F"/>
    <w:rsid w:val="007F78A5"/>
    <w:rsid w:val="00805858"/>
    <w:rsid w:val="0080650E"/>
    <w:rsid w:val="008120E2"/>
    <w:rsid w:val="00824940"/>
    <w:rsid w:val="00827FF9"/>
    <w:rsid w:val="0083305A"/>
    <w:rsid w:val="00836940"/>
    <w:rsid w:val="00837021"/>
    <w:rsid w:val="008377C6"/>
    <w:rsid w:val="00841B9D"/>
    <w:rsid w:val="00841E95"/>
    <w:rsid w:val="008444FE"/>
    <w:rsid w:val="00846E4B"/>
    <w:rsid w:val="008477CF"/>
    <w:rsid w:val="00864699"/>
    <w:rsid w:val="00866695"/>
    <w:rsid w:val="00866DA3"/>
    <w:rsid w:val="00872D2E"/>
    <w:rsid w:val="008760C4"/>
    <w:rsid w:val="00880D32"/>
    <w:rsid w:val="00896D8E"/>
    <w:rsid w:val="008A49C7"/>
    <w:rsid w:val="008B00B7"/>
    <w:rsid w:val="008B6D52"/>
    <w:rsid w:val="008D2AD1"/>
    <w:rsid w:val="008D56E9"/>
    <w:rsid w:val="008D6B57"/>
    <w:rsid w:val="008E0EA2"/>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96ACE"/>
    <w:rsid w:val="009A66EF"/>
    <w:rsid w:val="009C160B"/>
    <w:rsid w:val="009C5B1E"/>
    <w:rsid w:val="009D1845"/>
    <w:rsid w:val="009D2F7E"/>
    <w:rsid w:val="009D3E11"/>
    <w:rsid w:val="009D7DA0"/>
    <w:rsid w:val="009F033F"/>
    <w:rsid w:val="009F75E5"/>
    <w:rsid w:val="00A027EA"/>
    <w:rsid w:val="00A13A15"/>
    <w:rsid w:val="00A21AF5"/>
    <w:rsid w:val="00A22148"/>
    <w:rsid w:val="00A227EC"/>
    <w:rsid w:val="00A22B1B"/>
    <w:rsid w:val="00A23B51"/>
    <w:rsid w:val="00A25420"/>
    <w:rsid w:val="00A32EA4"/>
    <w:rsid w:val="00A34CB6"/>
    <w:rsid w:val="00A40070"/>
    <w:rsid w:val="00A456EE"/>
    <w:rsid w:val="00A52295"/>
    <w:rsid w:val="00A574C0"/>
    <w:rsid w:val="00A5786D"/>
    <w:rsid w:val="00A67485"/>
    <w:rsid w:val="00A67AB6"/>
    <w:rsid w:val="00A844B7"/>
    <w:rsid w:val="00A92A86"/>
    <w:rsid w:val="00A96FF0"/>
    <w:rsid w:val="00AE286E"/>
    <w:rsid w:val="00AE3FA2"/>
    <w:rsid w:val="00AE5075"/>
    <w:rsid w:val="00AE71F3"/>
    <w:rsid w:val="00B12037"/>
    <w:rsid w:val="00B15FC5"/>
    <w:rsid w:val="00B21BAE"/>
    <w:rsid w:val="00B34DB1"/>
    <w:rsid w:val="00B376C2"/>
    <w:rsid w:val="00B502A2"/>
    <w:rsid w:val="00B53CB3"/>
    <w:rsid w:val="00B65501"/>
    <w:rsid w:val="00B70095"/>
    <w:rsid w:val="00B7139C"/>
    <w:rsid w:val="00B73C1E"/>
    <w:rsid w:val="00B928FD"/>
    <w:rsid w:val="00BC43D7"/>
    <w:rsid w:val="00BD0AA0"/>
    <w:rsid w:val="00BD4840"/>
    <w:rsid w:val="00BE0571"/>
    <w:rsid w:val="00BE1DE5"/>
    <w:rsid w:val="00BE538C"/>
    <w:rsid w:val="00BE6A21"/>
    <w:rsid w:val="00BF78F5"/>
    <w:rsid w:val="00C00895"/>
    <w:rsid w:val="00C02A84"/>
    <w:rsid w:val="00C03994"/>
    <w:rsid w:val="00C06590"/>
    <w:rsid w:val="00C10F20"/>
    <w:rsid w:val="00C22C3B"/>
    <w:rsid w:val="00C25E3E"/>
    <w:rsid w:val="00C304BA"/>
    <w:rsid w:val="00C31FD1"/>
    <w:rsid w:val="00C32D91"/>
    <w:rsid w:val="00C35260"/>
    <w:rsid w:val="00C427A9"/>
    <w:rsid w:val="00C4447E"/>
    <w:rsid w:val="00C44FAD"/>
    <w:rsid w:val="00C45D90"/>
    <w:rsid w:val="00C550BF"/>
    <w:rsid w:val="00C6090A"/>
    <w:rsid w:val="00C63B9D"/>
    <w:rsid w:val="00C66B25"/>
    <w:rsid w:val="00C82DF0"/>
    <w:rsid w:val="00C95C0F"/>
    <w:rsid w:val="00CA2FF3"/>
    <w:rsid w:val="00CA343E"/>
    <w:rsid w:val="00CB6B04"/>
    <w:rsid w:val="00CC2A83"/>
    <w:rsid w:val="00CC5024"/>
    <w:rsid w:val="00CC5DED"/>
    <w:rsid w:val="00CC6A17"/>
    <w:rsid w:val="00CD3981"/>
    <w:rsid w:val="00CF3C9F"/>
    <w:rsid w:val="00D0073E"/>
    <w:rsid w:val="00D01E50"/>
    <w:rsid w:val="00D14B1F"/>
    <w:rsid w:val="00D16FD7"/>
    <w:rsid w:val="00D277E7"/>
    <w:rsid w:val="00D434C8"/>
    <w:rsid w:val="00D45A0D"/>
    <w:rsid w:val="00D625C8"/>
    <w:rsid w:val="00D67B8C"/>
    <w:rsid w:val="00D73D4A"/>
    <w:rsid w:val="00D824A6"/>
    <w:rsid w:val="00D85E85"/>
    <w:rsid w:val="00D87459"/>
    <w:rsid w:val="00D90E93"/>
    <w:rsid w:val="00DA0FBA"/>
    <w:rsid w:val="00DA6285"/>
    <w:rsid w:val="00DC4E22"/>
    <w:rsid w:val="00DC5D3F"/>
    <w:rsid w:val="00DD12C4"/>
    <w:rsid w:val="00DD456B"/>
    <w:rsid w:val="00DE0579"/>
    <w:rsid w:val="00DE537F"/>
    <w:rsid w:val="00DF4637"/>
    <w:rsid w:val="00E027FA"/>
    <w:rsid w:val="00E02935"/>
    <w:rsid w:val="00E0642E"/>
    <w:rsid w:val="00E1114B"/>
    <w:rsid w:val="00E167D4"/>
    <w:rsid w:val="00E20283"/>
    <w:rsid w:val="00E2091C"/>
    <w:rsid w:val="00E237AB"/>
    <w:rsid w:val="00E25549"/>
    <w:rsid w:val="00E36448"/>
    <w:rsid w:val="00E36BF1"/>
    <w:rsid w:val="00E41211"/>
    <w:rsid w:val="00E432DA"/>
    <w:rsid w:val="00E44130"/>
    <w:rsid w:val="00E54446"/>
    <w:rsid w:val="00E5624C"/>
    <w:rsid w:val="00E60DBA"/>
    <w:rsid w:val="00E62F96"/>
    <w:rsid w:val="00E63952"/>
    <w:rsid w:val="00E83391"/>
    <w:rsid w:val="00E85532"/>
    <w:rsid w:val="00E86F97"/>
    <w:rsid w:val="00E95B52"/>
    <w:rsid w:val="00E96C02"/>
    <w:rsid w:val="00EA02A7"/>
    <w:rsid w:val="00EA184F"/>
    <w:rsid w:val="00EA1AE6"/>
    <w:rsid w:val="00EA24E9"/>
    <w:rsid w:val="00EA259D"/>
    <w:rsid w:val="00EB1047"/>
    <w:rsid w:val="00EB207B"/>
    <w:rsid w:val="00EC0D2E"/>
    <w:rsid w:val="00EC3A8E"/>
    <w:rsid w:val="00ED6312"/>
    <w:rsid w:val="00EE06DE"/>
    <w:rsid w:val="00EE3330"/>
    <w:rsid w:val="00F03AA2"/>
    <w:rsid w:val="00F04D68"/>
    <w:rsid w:val="00F14C53"/>
    <w:rsid w:val="00F23910"/>
    <w:rsid w:val="00F27CC0"/>
    <w:rsid w:val="00F36347"/>
    <w:rsid w:val="00F51A79"/>
    <w:rsid w:val="00F54C75"/>
    <w:rsid w:val="00F94182"/>
    <w:rsid w:val="00F956C3"/>
    <w:rsid w:val="00FA08B9"/>
    <w:rsid w:val="00FA71A2"/>
    <w:rsid w:val="00FC065B"/>
    <w:rsid w:val="00FD478D"/>
    <w:rsid w:val="00FE07EA"/>
    <w:rsid w:val="00FE22BE"/>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86E"/>
    <w:pPr>
      <w:spacing w:before="120" w:after="280" w:line="360" w:lineRule="auto"/>
      <w:jc w:val="both"/>
    </w:pPr>
    <w:rPr>
      <w:sz w:val="24"/>
    </w:rPr>
  </w:style>
  <w:style w:type="paragraph" w:styleId="Ttulo1">
    <w:name w:val="heading 1"/>
    <w:basedOn w:val="Normal"/>
    <w:next w:val="Normal"/>
    <w:link w:val="Ttulo1Car"/>
    <w:uiPriority w:val="9"/>
    <w:qFormat/>
    <w:rsid w:val="005831AD"/>
    <w:pPr>
      <w:keepNext/>
      <w:keepLines/>
      <w:spacing w:before="240" w:after="0"/>
      <w:outlineLvl w:val="0"/>
    </w:pPr>
    <w:rPr>
      <w:rFonts w:asciiTheme="majorHAnsi" w:eastAsiaTheme="majorEastAsia" w:hAnsiTheme="majorHAnsi" w:cstheme="majorBidi"/>
      <w:b/>
      <w:sz w:val="32"/>
      <w:szCs w:val="32"/>
    </w:rPr>
  </w:style>
  <w:style w:type="paragraph" w:styleId="Ttulo2">
    <w:name w:val="heading 2"/>
    <w:basedOn w:val="Normal"/>
    <w:next w:val="Normal"/>
    <w:link w:val="Ttulo2Car"/>
    <w:uiPriority w:val="9"/>
    <w:unhideWhenUsed/>
    <w:qFormat/>
    <w:rsid w:val="005831AD"/>
    <w:pPr>
      <w:keepNext/>
      <w:keepLines/>
      <w:spacing w:before="40" w:after="0"/>
      <w:outlineLvl w:val="1"/>
    </w:pPr>
    <w:rPr>
      <w:rFonts w:asciiTheme="majorHAnsi" w:eastAsiaTheme="majorEastAsia" w:hAnsiTheme="majorHAnsi" w:cstheme="majorBidi"/>
      <w:b/>
      <w:sz w:val="26"/>
      <w:szCs w:val="26"/>
    </w:rPr>
  </w:style>
  <w:style w:type="paragraph" w:styleId="Ttulo3">
    <w:name w:val="heading 3"/>
    <w:basedOn w:val="Normal"/>
    <w:next w:val="Normal"/>
    <w:link w:val="Ttulo3Car"/>
    <w:uiPriority w:val="9"/>
    <w:unhideWhenUsed/>
    <w:qFormat/>
    <w:rsid w:val="005831AD"/>
    <w:pPr>
      <w:keepNext/>
      <w:keepLines/>
      <w:spacing w:before="40" w:after="0"/>
      <w:outlineLvl w:val="2"/>
    </w:pPr>
    <w:rPr>
      <w:rFonts w:asciiTheme="majorHAnsi" w:eastAsiaTheme="majorEastAsia" w:hAnsiTheme="majorHAnsi" w:cstheme="majorBidi"/>
      <w:b/>
      <w:szCs w:val="24"/>
    </w:rPr>
  </w:style>
  <w:style w:type="paragraph" w:styleId="Ttulo4">
    <w:name w:val="heading 4"/>
    <w:basedOn w:val="Normal"/>
    <w:next w:val="Normal"/>
    <w:link w:val="Ttulo4Car"/>
    <w:uiPriority w:val="9"/>
    <w:unhideWhenUsed/>
    <w:qFormat/>
    <w:rsid w:val="005831AD"/>
    <w:pPr>
      <w:keepNext/>
      <w:keepLines/>
      <w:spacing w:before="40" w:after="0"/>
      <w:outlineLvl w:val="3"/>
    </w:pPr>
    <w:rPr>
      <w:rFonts w:asciiTheme="majorHAnsi" w:eastAsiaTheme="majorEastAsia" w:hAnsiTheme="majorHAnsi" w:cstheme="majorBidi"/>
      <w:b/>
      <w:iCs/>
      <w:sz w:val="26"/>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5831AD"/>
    <w:rPr>
      <w:rFonts w:asciiTheme="majorHAnsi" w:eastAsiaTheme="majorEastAsia" w:hAnsiTheme="majorHAnsi" w:cstheme="majorBidi"/>
      <w:b/>
      <w:sz w:val="32"/>
      <w:szCs w:val="32"/>
    </w:rPr>
  </w:style>
  <w:style w:type="character" w:customStyle="1" w:styleId="Ttulo2Car">
    <w:name w:val="Título 2 Car"/>
    <w:basedOn w:val="Fuentedeprrafopredeter"/>
    <w:link w:val="Ttulo2"/>
    <w:uiPriority w:val="9"/>
    <w:rsid w:val="005831AD"/>
    <w:rPr>
      <w:rFonts w:asciiTheme="majorHAnsi" w:eastAsiaTheme="majorEastAsia" w:hAnsiTheme="majorHAnsi" w:cstheme="majorBidi"/>
      <w:b/>
      <w:sz w:val="26"/>
      <w:szCs w:val="26"/>
    </w:rPr>
  </w:style>
  <w:style w:type="character" w:customStyle="1" w:styleId="Ttulo3Car">
    <w:name w:val="Título 3 Car"/>
    <w:basedOn w:val="Fuentedeprrafopredeter"/>
    <w:link w:val="Ttulo3"/>
    <w:uiPriority w:val="9"/>
    <w:rsid w:val="005831AD"/>
    <w:rPr>
      <w:rFonts w:asciiTheme="majorHAnsi" w:eastAsiaTheme="majorEastAsia" w:hAnsiTheme="majorHAnsi" w:cstheme="majorBidi"/>
      <w:b/>
      <w:sz w:val="24"/>
      <w:szCs w:val="24"/>
    </w:rPr>
  </w:style>
  <w:style w:type="character" w:customStyle="1" w:styleId="Ttulo4Car">
    <w:name w:val="Título 4 Car"/>
    <w:basedOn w:val="Fuentedeprrafopredeter"/>
    <w:link w:val="Ttulo4"/>
    <w:uiPriority w:val="9"/>
    <w:rsid w:val="005831AD"/>
    <w:rPr>
      <w:rFonts w:asciiTheme="majorHAnsi" w:eastAsiaTheme="majorEastAsia" w:hAnsiTheme="majorHAnsi" w:cstheme="majorBidi"/>
      <w:b/>
      <w:iCs/>
      <w:sz w:val="26"/>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5831AD"/>
    <w:pPr>
      <w:tabs>
        <w:tab w:val="right" w:leader="dot" w:pos="9736"/>
      </w:tabs>
      <w:spacing w:after="100"/>
    </w:pPr>
    <w:rPr>
      <w:lang w:val="en-US"/>
    </w:r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866695"/>
    <w:pPr>
      <w:keepNext/>
      <w:keepLines/>
      <w:spacing w:before="480" w:after="240" w:line="240" w:lineRule="auto"/>
      <w:jc w:val="center"/>
    </w:pPr>
    <w:rPr>
      <w:rFonts w:ascii="Calibri" w:eastAsia="Times New Roman" w:hAnsi="Calibri" w:cs="Times New Roman"/>
      <w:b/>
      <w:bCs/>
      <w:sz w:val="36"/>
      <w:szCs w:val="36"/>
      <w:lang w:val="en-US"/>
    </w:rPr>
  </w:style>
  <w:style w:type="character" w:customStyle="1" w:styleId="TtuloCar">
    <w:name w:val="Título Car"/>
    <w:basedOn w:val="Fuentedeprrafopredeter"/>
    <w:link w:val="Ttulo"/>
    <w:rsid w:val="005831AD"/>
    <w:rPr>
      <w:rFonts w:ascii="Times New Roman" w:eastAsia="Times New Roman" w:hAnsi="Times New Roman" w:cs="Times New Roman"/>
      <w:b/>
      <w:bCs/>
      <w:sz w:val="44"/>
      <w:szCs w:val="36"/>
      <w:lang w:val="en-US"/>
    </w:rPr>
  </w:style>
  <w:style w:type="paragraph" w:customStyle="1" w:styleId="Subttulo1">
    <w:name w:val="Subtítulo1"/>
    <w:basedOn w:val="Ttulo"/>
    <w:next w:val="Textoindependiente"/>
    <w:qFormat/>
    <w:rsid w:val="00714576"/>
    <w:pPr>
      <w:keepNext/>
      <w:keepLines/>
      <w:spacing w:before="240" w:after="240"/>
      <w:contextualSpacing w:val="0"/>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5831AD"/>
    <w:pPr>
      <w:spacing w:before="0" w:after="0" w:line="240" w:lineRule="auto"/>
      <w:contextualSpacing/>
      <w:jc w:val="center"/>
      <w:outlineLvl w:val="0"/>
    </w:pPr>
    <w:rPr>
      <w:rFonts w:ascii="Times New Roman" w:eastAsia="Times New Roman" w:hAnsi="Times New Roman" w:cs="Times New Roman"/>
      <w:b/>
      <w:bCs/>
      <w:sz w:val="44"/>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DC4">
    <w:name w:val="toc 4"/>
    <w:basedOn w:val="Normal"/>
    <w:next w:val="Normal"/>
    <w:autoRedefine/>
    <w:uiPriority w:val="39"/>
    <w:unhideWhenUsed/>
    <w:rsid w:val="005831AD"/>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59400785">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TotalTime>
  <Pages>102</Pages>
  <Words>75300</Words>
  <Characters>414153</Characters>
  <Application>Microsoft Office Word</Application>
  <DocSecurity>0</DocSecurity>
  <Lines>3451</Lines>
  <Paragraphs>9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8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55</cp:revision>
  <cp:lastPrinted>2024-03-11T21:50:00Z</cp:lastPrinted>
  <dcterms:created xsi:type="dcterms:W3CDTF">2024-03-06T13:52:00Z</dcterms:created>
  <dcterms:modified xsi:type="dcterms:W3CDTF">2024-03-15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69DcQE"/&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